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FD8E5" w14:textId="75C74AB6" w:rsidR="00682EF1" w:rsidRDefault="00682EF1">
      <w:r>
        <mc:AlternateContent>
          <mc:Choice Requires="wps">
            <w:drawing>
              <wp:anchor distT="0" distB="0" distL="114300" distR="114300" simplePos="0" relativeHeight="251659264" behindDoc="1" locked="0" layoutInCell="1" allowOverlap="1" wp14:anchorId="09A10EDC" wp14:editId="447E38ED">
                <wp:simplePos x="0" y="0"/>
                <wp:positionH relativeFrom="column">
                  <wp:posOffset>-43180</wp:posOffset>
                </wp:positionH>
                <wp:positionV relativeFrom="paragraph">
                  <wp:posOffset>334645</wp:posOffset>
                </wp:positionV>
                <wp:extent cx="6067425" cy="8496300"/>
                <wp:effectExtent l="19050" t="19050" r="28575" b="19050"/>
                <wp:wrapNone/>
                <wp:docPr id="419203345" name="Rectangle 1"/>
                <wp:cNvGraphicFramePr/>
                <a:graphic xmlns:a="http://schemas.openxmlformats.org/drawingml/2006/main">
                  <a:graphicData uri="http://schemas.microsoft.com/office/word/2010/wordprocessingShape">
                    <wps:wsp>
                      <wps:cNvSpPr/>
                      <wps:spPr>
                        <a:xfrm>
                          <a:off x="0" y="0"/>
                          <a:ext cx="6067425" cy="8496300"/>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65A41" id="Rectangle 1" o:spid="_x0000_s1026" style="position:absolute;margin-left:-3.4pt;margin-top:26.35pt;width:477.75pt;height:6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" fillcolor="white [3201]" strokecolor="black [3213]" strokeweight="3pt">
                <v:stroke linestyle="thickThin" endcap="square"/>
              </v:rect>
            </w:pict>
          </mc:Fallback>
        </mc:AlternateConten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398"/>
      </w:tblGrid>
      <w:tr w:rsidR="00BA4A0C" w14:paraId="229AA991" w14:textId="77777777" w:rsidTr="00682EF1">
        <w:tc>
          <w:tcPr>
            <w:tcW w:w="4952" w:type="dxa"/>
          </w:tcPr>
          <w:p w14:paraId="2E034C45" w14:textId="77777777" w:rsidR="00BA4A0C" w:rsidRDefault="00BA4A0C" w:rsidP="00AC65CB">
            <w:pPr>
              <w:pStyle w:val="Title"/>
              <w:jc w:val="left"/>
            </w:pPr>
            <w:r>
              <w:t>BỘ GIÁO DỤC VÀ ĐÀO TẠO</w:t>
            </w:r>
          </w:p>
        </w:tc>
        <w:tc>
          <w:tcPr>
            <w:tcW w:w="4398" w:type="dxa"/>
          </w:tcPr>
          <w:p w14:paraId="4F91ACB0" w14:textId="453C7228" w:rsidR="00BA4A0C" w:rsidRDefault="00BA4A0C" w:rsidP="00AC65CB">
            <w:pPr>
              <w:pStyle w:val="Title"/>
              <w:jc w:val="right"/>
            </w:pPr>
            <w:r w:rsidRPr="00FB712B">
              <w:t>BỘ Y TẾ</w:t>
            </w:r>
          </w:p>
        </w:tc>
      </w:tr>
    </w:tbl>
    <w:p w14:paraId="473FE43D" w14:textId="01CECE26"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D5102AD"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8E1896">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52A3CA7C" w:rsidR="00993362" w:rsidRPr="00FB712B" w:rsidRDefault="00993362" w:rsidP="00FB712B">
      <w:pPr>
        <w:pStyle w:val="Title"/>
      </w:pPr>
      <w:r w:rsidRPr="00FB712B">
        <w:t xml:space="preserve">KHÓA LUẬN TỐT NGHIỆP BÁC SĨ </w:t>
      </w:r>
      <w:r w:rsidR="008E46B8">
        <w:t>Y</w:t>
      </w:r>
      <w:r w:rsidRPr="00FB712B">
        <w:t xml:space="preserve"> KHOA</w:t>
      </w:r>
    </w:p>
    <w:p w14:paraId="5C3E0CA3" w14:textId="1EB50D88" w:rsidR="00993362" w:rsidRPr="00FB712B" w:rsidRDefault="00993362" w:rsidP="00FB712B">
      <w:pPr>
        <w:pStyle w:val="Title"/>
      </w:pPr>
      <w:r w:rsidRPr="00FB712B">
        <w:t>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53179B82" w14:textId="77777777" w:rsidR="00FF47F3" w:rsidRDefault="00FF47F3" w:rsidP="0026199F">
      <w:pPr>
        <w:pStyle w:val="Title"/>
      </w:pPr>
    </w:p>
    <w:p w14:paraId="13F0AB78" w14:textId="77777777" w:rsidR="00FF47F3" w:rsidRDefault="00FF47F3" w:rsidP="0026199F">
      <w:pPr>
        <w:pStyle w:val="Title"/>
      </w:pPr>
    </w:p>
    <w:p w14:paraId="4455630B" w14:textId="7199C5C6" w:rsidR="00A572D0" w:rsidRDefault="00993362" w:rsidP="0026199F">
      <w:pPr>
        <w:pStyle w:val="Title"/>
      </w:pPr>
      <w:r w:rsidRPr="00FB712B">
        <w:t xml:space="preserve">HẢI PHÒNG </w:t>
      </w:r>
      <w:r w:rsidR="00A572D0">
        <w:t>–</w:t>
      </w:r>
      <w:r w:rsidRPr="00FB712B">
        <w:t xml:space="preserve"> 2023</w:t>
      </w:r>
      <w:r w:rsidR="00A572D0">
        <w:br w:type="page"/>
      </w:r>
    </w:p>
    <w:p w14:paraId="66F5D982" w14:textId="58EE2DB1" w:rsidR="00682EF1" w:rsidRPr="00682EF1" w:rsidRDefault="00682EF1" w:rsidP="00682EF1">
      <w:r>
        <w:lastRenderedPageBreak/>
        <mc:AlternateContent>
          <mc:Choice Requires="wps">
            <w:drawing>
              <wp:anchor distT="0" distB="0" distL="114300" distR="114300" simplePos="0" relativeHeight="251661312" behindDoc="1" locked="0" layoutInCell="1" allowOverlap="1" wp14:anchorId="2FAB3ECB" wp14:editId="0FB2CF6F">
                <wp:simplePos x="0" y="0"/>
                <wp:positionH relativeFrom="column">
                  <wp:posOffset>-47625</wp:posOffset>
                </wp:positionH>
                <wp:positionV relativeFrom="paragraph">
                  <wp:posOffset>320675</wp:posOffset>
                </wp:positionV>
                <wp:extent cx="6067425" cy="8496300"/>
                <wp:effectExtent l="19050" t="19050" r="28575" b="19050"/>
                <wp:wrapNone/>
                <wp:docPr id="432320279" name="Rectangle 1"/>
                <wp:cNvGraphicFramePr/>
                <a:graphic xmlns:a="http://schemas.openxmlformats.org/drawingml/2006/main">
                  <a:graphicData uri="http://schemas.microsoft.com/office/word/2010/wordprocessingShape">
                    <wps:wsp>
                      <wps:cNvSpPr/>
                      <wps:spPr>
                        <a:xfrm>
                          <a:off x="0" y="0"/>
                          <a:ext cx="6067425" cy="8496300"/>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AA13A" id="Rectangle 1" o:spid="_x0000_s1026" style="position:absolute;margin-left:-3.75pt;margin-top:25.25pt;width:477.75pt;height:6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" fillcolor="white [3201]" strokecolor="black [3213]" strokeweight="3pt">
                <v:stroke linestyle="thickThin" endcap="square"/>
              </v:rect>
            </w:pict>
          </mc:Fallback>
        </mc:AlternateConten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398"/>
      </w:tblGrid>
      <w:tr w:rsidR="00682EF1" w14:paraId="47A9E4F8" w14:textId="77777777" w:rsidTr="00EF1458">
        <w:tc>
          <w:tcPr>
            <w:tcW w:w="4952" w:type="dxa"/>
          </w:tcPr>
          <w:p w14:paraId="0F99215B" w14:textId="77777777" w:rsidR="00682EF1" w:rsidRDefault="00682EF1" w:rsidP="00EF1458">
            <w:pPr>
              <w:pStyle w:val="Title"/>
              <w:jc w:val="left"/>
            </w:pPr>
            <w:r>
              <w:t>BỘ GIÁO DỤC VÀ ĐÀO TẠO</w:t>
            </w:r>
          </w:p>
        </w:tc>
        <w:tc>
          <w:tcPr>
            <w:tcW w:w="4398" w:type="dxa"/>
          </w:tcPr>
          <w:p w14:paraId="00A150EB" w14:textId="50E11C3F" w:rsidR="00682EF1" w:rsidRDefault="00682EF1" w:rsidP="00EF1458">
            <w:pPr>
              <w:pStyle w:val="Title"/>
              <w:jc w:val="right"/>
            </w:pPr>
            <w:r w:rsidRPr="00FB712B">
              <w:t>BỘ Y TẾ</w:t>
            </w:r>
          </w:p>
        </w:tc>
      </w:tr>
    </w:tbl>
    <w:p w14:paraId="5BC1CE44" w14:textId="6A6E29D2" w:rsidR="00682EF1" w:rsidRDefault="00682EF1" w:rsidP="00682EF1">
      <w:pPr>
        <w:pStyle w:val="Title"/>
      </w:pPr>
    </w:p>
    <w:p w14:paraId="3512F9A5" w14:textId="393E415E" w:rsidR="00682EF1" w:rsidRDefault="00682EF1" w:rsidP="00682EF1">
      <w:pPr>
        <w:pStyle w:val="Title"/>
      </w:pPr>
      <w:r w:rsidRPr="00FB712B">
        <w:t>TRƯỜNG ĐẠI HỌC Y DƯỢC HẢI PHÒNG</w:t>
      </w:r>
    </w:p>
    <w:p w14:paraId="33FFFAD8" w14:textId="34C732A2" w:rsidR="00682EF1" w:rsidRPr="00FB712B" w:rsidRDefault="00682EF1" w:rsidP="00682EF1">
      <w:pPr>
        <w:pStyle w:val="Title"/>
      </w:pPr>
      <w:r w:rsidRPr="00FB712B">
        <w:drawing>
          <wp:inline distT="0" distB="0" distL="0" distR="0" wp14:anchorId="362029FC" wp14:editId="5A7DCA6A">
            <wp:extent cx="1438910" cy="1438910"/>
            <wp:effectExtent l="0" t="0" r="8890" b="8890"/>
            <wp:docPr id="3775679" name="Picture 3775679"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E470A61" w14:textId="77777777" w:rsidR="00682EF1" w:rsidRDefault="00682EF1" w:rsidP="00682EF1">
      <w:pPr>
        <w:pStyle w:val="Title"/>
      </w:pPr>
      <w:r>
        <w:t>NGUYỄN LONG NHẬT</w:t>
      </w:r>
    </w:p>
    <w:p w14:paraId="06662A3F" w14:textId="77777777" w:rsidR="00682EF1" w:rsidRPr="005A5F8C" w:rsidRDefault="00682EF1" w:rsidP="00682EF1"/>
    <w:p w14:paraId="186F61DF" w14:textId="77777777" w:rsidR="00682EF1" w:rsidRPr="00AE76B9" w:rsidRDefault="00682EF1" w:rsidP="00682EF1">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040A5738" w14:textId="77777777" w:rsidR="00682EF1" w:rsidRPr="000B52E1" w:rsidRDefault="00682EF1" w:rsidP="00682EF1">
      <w:pPr>
        <w:jc w:val="center"/>
      </w:pPr>
    </w:p>
    <w:p w14:paraId="1BC0C375" w14:textId="77777777" w:rsidR="00682EF1" w:rsidRPr="00FB712B" w:rsidRDefault="00682EF1" w:rsidP="00682EF1">
      <w:pPr>
        <w:pStyle w:val="Title"/>
      </w:pPr>
      <w:r w:rsidRPr="00FB712B">
        <w:t xml:space="preserve">KHÓA LUẬN TỐT NGHIỆP BÁC SĨ </w:t>
      </w:r>
      <w:r>
        <w:t>Y</w:t>
      </w:r>
      <w:r w:rsidRPr="00FB712B">
        <w:t xml:space="preserve"> KHOA</w:t>
      </w:r>
    </w:p>
    <w:p w14:paraId="4D171740" w14:textId="77777777" w:rsidR="00682EF1" w:rsidRPr="00FB712B" w:rsidRDefault="00682EF1" w:rsidP="00682EF1">
      <w:pPr>
        <w:pStyle w:val="Title"/>
      </w:pPr>
      <w:r w:rsidRPr="00FB712B">
        <w:t>KHÓA 2017</w:t>
      </w:r>
      <w:r>
        <w:t>-</w:t>
      </w:r>
      <w:r w:rsidRPr="00FB712B">
        <w:t>2023</w:t>
      </w:r>
    </w:p>
    <w:p w14:paraId="09E3D17D" w14:textId="77777777" w:rsidR="00682EF1" w:rsidRDefault="00682EF1" w:rsidP="00682EF1">
      <w:pPr>
        <w:pStyle w:val="Title"/>
      </w:pPr>
    </w:p>
    <w:p w14:paraId="03E856B8" w14:textId="4BC3C32C" w:rsidR="00682EF1" w:rsidRDefault="00682EF1" w:rsidP="00682EF1">
      <w:pPr>
        <w:pStyle w:val="Title"/>
        <w:jc w:val="right"/>
      </w:pPr>
      <w:r>
        <w:t>Người hướng dẫn: ThS.BS. Nguyễn Thị Trang</w:t>
      </w:r>
    </w:p>
    <w:p w14:paraId="03538E10" w14:textId="77777777" w:rsidR="00682EF1" w:rsidRPr="00CD382B" w:rsidRDefault="00682EF1" w:rsidP="00682EF1"/>
    <w:p w14:paraId="377DBEA6" w14:textId="77777777" w:rsidR="00682EF1" w:rsidRDefault="00682EF1" w:rsidP="00682EF1">
      <w:pPr>
        <w:pStyle w:val="Title"/>
      </w:pPr>
    </w:p>
    <w:p w14:paraId="6E07C10B" w14:textId="77777777" w:rsidR="00682EF1" w:rsidRDefault="00682EF1" w:rsidP="00682EF1">
      <w:pPr>
        <w:pStyle w:val="Title"/>
      </w:pPr>
    </w:p>
    <w:p w14:paraId="42F6DB45" w14:textId="2B6328D8" w:rsidR="00DF5CC3" w:rsidRPr="00D50266" w:rsidRDefault="00682EF1" w:rsidP="00682EF1">
      <w:pPr>
        <w:pStyle w:val="Title"/>
        <w:sectPr w:rsidR="00DF5CC3" w:rsidRPr="00D50266" w:rsidSect="00B65AA1">
          <w:type w:val="continuous"/>
          <w:pgSz w:w="11906" w:h="16838" w:code="9"/>
          <w:pgMar w:top="1138" w:right="1138" w:bottom="1138" w:left="1418" w:header="720" w:footer="720" w:gutter="0"/>
          <w:pgNumType w:start="1"/>
          <w:cols w:space="720"/>
          <w:docGrid w:linePitch="381"/>
        </w:sectPr>
      </w:pPr>
      <w:r w:rsidRPr="00FB712B">
        <w:t xml:space="preserve">HẢI PHÒNG </w:t>
      </w:r>
      <w:r>
        <w:t>–</w:t>
      </w:r>
      <w:r w:rsidRPr="00FB712B">
        <w:t xml:space="preserve"> 2023</w:t>
      </w:r>
    </w:p>
    <w:p w14:paraId="7D289A0A" w14:textId="77777777" w:rsidR="00953450" w:rsidRDefault="00953450">
      <w:pPr>
        <w:rPr>
          <w:b/>
          <w:bCs/>
          <w:lang w:val="pt-BR"/>
        </w:rPr>
      </w:pPr>
      <w:bookmarkStart w:id="0" w:name="_Toc74303490"/>
      <w:bookmarkStart w:id="1" w:name="_Toc74659285"/>
      <w:bookmarkStart w:id="2" w:name="_Toc104997268"/>
      <w:bookmarkStart w:id="3" w:name="_Toc107307736"/>
      <w:r>
        <w:rPr>
          <w:b/>
          <w:bCs/>
          <w:lang w:val="pt-BR"/>
        </w:rPr>
        <w:br w:type="page"/>
      </w:r>
    </w:p>
    <w:p w14:paraId="39DA4FC6" w14:textId="0A0F0467" w:rsidR="00364941" w:rsidRPr="00C35F08" w:rsidRDefault="00364941" w:rsidP="00364941">
      <w:pPr>
        <w:jc w:val="center"/>
        <w:rPr>
          <w:b/>
          <w:bCs/>
          <w:lang w:val="pt-BR"/>
        </w:rPr>
      </w:pPr>
      <w:r w:rsidRPr="00C35F08">
        <w:rPr>
          <w:b/>
          <w:bCs/>
          <w:lang w:val="pt-BR"/>
        </w:rPr>
        <w:lastRenderedPageBreak/>
        <w:t>LỜI CAM ĐOAN</w:t>
      </w:r>
    </w:p>
    <w:p w14:paraId="07333CF8" w14:textId="7E3D200B" w:rsidR="00364941" w:rsidRPr="006B2671" w:rsidRDefault="00364941" w:rsidP="00364941">
      <w:pPr>
        <w:rPr>
          <w:lang w:val="pt-BR"/>
        </w:rPr>
      </w:pPr>
      <w:r>
        <w:rPr>
          <w:lang w:val="pt-BR"/>
        </w:rPr>
        <w:t>Tôi là Nguyễn Long Nhật, sinh viên lớp</w:t>
      </w:r>
      <w:r w:rsidR="00B538FD">
        <w:rPr>
          <w:lang w:val="pt-BR"/>
        </w:rPr>
        <w:t xml:space="preserve"> bác sĩ</w:t>
      </w:r>
      <w:r>
        <w:rPr>
          <w:lang w:val="pt-BR"/>
        </w:rPr>
        <w:t xml:space="preserve"> </w:t>
      </w:r>
      <w:r w:rsidR="00A61182">
        <w:rPr>
          <w:lang w:val="pt-BR"/>
        </w:rPr>
        <w:t>Y</w:t>
      </w:r>
      <w:r>
        <w:rPr>
          <w:lang w:val="pt-BR"/>
        </w:rPr>
        <w:t xml:space="preserve"> khoa K39C</w:t>
      </w:r>
      <w:r w:rsidRPr="006B2671">
        <w:rPr>
          <w:lang w:val="pt-BR"/>
        </w:rPr>
        <w:t>, Trường</w:t>
      </w:r>
      <w:r>
        <w:rPr>
          <w:lang w:val="pt-BR"/>
        </w:rPr>
        <w:t xml:space="preserve"> Đ</w:t>
      </w:r>
      <w:r w:rsidRPr="006B2671">
        <w:rPr>
          <w:lang w:val="pt-BR"/>
        </w:rPr>
        <w:t>ại học Y Dược Hải Phòng, xin cam đoan:</w:t>
      </w:r>
    </w:p>
    <w:p w14:paraId="53B6A7FF" w14:textId="2B826AEF"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w:t>
      </w:r>
      <w:r w:rsidR="00312EA3">
        <w:rPr>
          <w:lang w:val="pt-BR"/>
        </w:rPr>
        <w:t>S</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5419"/>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Default="00364941" w:rsidP="00D77D8B">
            <w:pPr>
              <w:jc w:val="center"/>
              <w:rPr>
                <w:szCs w:val="28"/>
              </w:rPr>
            </w:pPr>
          </w:p>
          <w:p w14:paraId="07CACD8C" w14:textId="77777777" w:rsidR="008A7512" w:rsidRDefault="008A7512"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930B00A" w:rsidR="004C3C72" w:rsidRDefault="00993362" w:rsidP="00372C8E">
      <w:r w:rsidRPr="006B2671">
        <w:t>Tôi xin được bày</w:t>
      </w:r>
      <w:r w:rsidR="00644FB0">
        <w:t xml:space="preserve"> tỏ lòng biết ơn sâu sắc đến ThS</w:t>
      </w:r>
      <w:r w:rsidRPr="006B2671">
        <w:t>.B</w:t>
      </w:r>
      <w:r w:rsidR="00312EA3">
        <w:t>S</w:t>
      </w:r>
      <w:r w:rsidRPr="006B2671">
        <w:t xml:space="preserve">.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ung cấp cho tôi những kiến thức quý báu, phương pháp luận và trực tiếp hướng</w:t>
      </w:r>
      <w:r w:rsidR="00A403E8">
        <w:t xml:space="preserve"> dẫn</w:t>
      </w:r>
      <w:r w:rsidRPr="006B2671">
        <w:t xml:space="preserve"> giúp tôi hoàn thành nghiên cứu này. </w:t>
      </w:r>
    </w:p>
    <w:p w14:paraId="27D742D3" w14:textId="6BB45277" w:rsidR="00993362" w:rsidRPr="006B2671" w:rsidRDefault="00993362" w:rsidP="004C3C72">
      <w:r w:rsidRPr="006B2671">
        <w:t>Cuối cùng, xin gửi lời cảm ơn đến quý thầy cô, gia đình</w:t>
      </w:r>
      <w:r w:rsidR="004F40F4">
        <w:t xml:space="preserve"> và</w:t>
      </w:r>
      <w:r w:rsidRPr="006B2671">
        <w:t xml:space="preserve">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5419"/>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54DFEDA8" w14:textId="77777777" w:rsidR="008A7512" w:rsidRDefault="008A7512" w:rsidP="00DB32E2">
            <w:pPr>
              <w:jc w:val="center"/>
              <w:rPr>
                <w:szCs w:val="28"/>
              </w:rPr>
            </w:pPr>
          </w:p>
          <w:p w14:paraId="0FA6DF9F" w14:textId="77777777" w:rsidR="00C134F1" w:rsidRDefault="00C134F1" w:rsidP="00DB32E2">
            <w:pPr>
              <w:jc w:val="center"/>
              <w:rPr>
                <w:szCs w:val="28"/>
              </w:rPr>
            </w:pPr>
          </w:p>
          <w:p w14:paraId="3354BC88" w14:textId="77777777" w:rsidR="009F5422" w:rsidRPr="00DB32E2" w:rsidRDefault="009F5422"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bookmarkEnd w:id="4"/>
      <w:bookmarkEnd w:id="5"/>
      <w:bookmarkEnd w:id="6"/>
      <w:bookmarkEnd w:id="7"/>
      <w:bookmarkEnd w:id="8"/>
      <w:bookmarkEnd w:id="9"/>
    </w:tbl>
    <w:p w14:paraId="5E8D5D4A" w14:textId="77777777" w:rsidR="008A7512" w:rsidRDefault="008A7512" w:rsidP="008A7512">
      <w:pPr>
        <w:ind w:firstLine="0"/>
        <w:rPr>
          <w:b/>
          <w:bCs/>
        </w:rPr>
      </w:pPr>
      <w:r>
        <w:rPr>
          <w:b/>
          <w:bCs/>
        </w:rPr>
        <w:br w:type="page"/>
      </w:r>
    </w:p>
    <w:p w14:paraId="5163A71A" w14:textId="5396E2F3" w:rsidR="003C31D4" w:rsidRPr="00D470E8" w:rsidRDefault="003C31D4" w:rsidP="003C31D4">
      <w:pPr>
        <w:jc w:val="center"/>
        <w:rPr>
          <w:b/>
          <w:bCs/>
        </w:rPr>
      </w:pPr>
      <w:r w:rsidRPr="00D470E8">
        <w:rPr>
          <w:b/>
          <w:bCs/>
        </w:rPr>
        <w:lastRenderedPageBreak/>
        <w:t>DANH MỤC TỪ VIẾT TẮT</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F475B9">
            <w:pPr>
              <w:spacing w:line="360" w:lineRule="auto"/>
              <w:ind w:hanging="30"/>
            </w:pPr>
            <w:r w:rsidRPr="00B65C82">
              <w:t>AD</w:t>
            </w:r>
            <w:r>
              <w:t>N</w:t>
            </w:r>
          </w:p>
        </w:tc>
        <w:tc>
          <w:tcPr>
            <w:tcW w:w="6956" w:type="dxa"/>
            <w:vAlign w:val="top"/>
          </w:tcPr>
          <w:p w14:paraId="00FBCE15" w14:textId="77777777" w:rsidR="003C31D4" w:rsidRPr="00B65C82" w:rsidRDefault="003C31D4" w:rsidP="00F475B9">
            <w:pPr>
              <w:spacing w:line="360" w:lineRule="auto"/>
            </w:pPr>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F475B9">
            <w:pPr>
              <w:spacing w:line="360" w:lineRule="auto"/>
              <w:ind w:hanging="30"/>
            </w:pPr>
            <w:r w:rsidRPr="00B65C82">
              <w:t>AFB</w:t>
            </w:r>
          </w:p>
        </w:tc>
        <w:tc>
          <w:tcPr>
            <w:tcW w:w="6956" w:type="dxa"/>
            <w:vAlign w:val="top"/>
          </w:tcPr>
          <w:p w14:paraId="4132C4C0" w14:textId="77777777" w:rsidR="003C31D4" w:rsidRPr="00B65C82" w:rsidRDefault="003C31D4" w:rsidP="00F475B9">
            <w:pPr>
              <w:spacing w:line="360" w:lineRule="auto"/>
            </w:pPr>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F475B9">
            <w:pPr>
              <w:spacing w:line="360" w:lineRule="auto"/>
              <w:ind w:hanging="30"/>
            </w:pPr>
            <w:r w:rsidRPr="00B65C82">
              <w:t>AIDS</w:t>
            </w:r>
          </w:p>
        </w:tc>
        <w:tc>
          <w:tcPr>
            <w:tcW w:w="6956" w:type="dxa"/>
            <w:vAlign w:val="top"/>
          </w:tcPr>
          <w:p w14:paraId="4AE6202D" w14:textId="77777777" w:rsidR="003C31D4" w:rsidRPr="00B65C82" w:rsidRDefault="003C31D4" w:rsidP="00F475B9">
            <w:pPr>
              <w:spacing w:line="360" w:lineRule="auto"/>
            </w:pPr>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F475B9">
            <w:pPr>
              <w:spacing w:line="360" w:lineRule="auto"/>
              <w:ind w:hanging="30"/>
            </w:pPr>
            <w:r w:rsidRPr="00B65C82">
              <w:t>BMI</w:t>
            </w:r>
          </w:p>
        </w:tc>
        <w:tc>
          <w:tcPr>
            <w:tcW w:w="6956" w:type="dxa"/>
            <w:vAlign w:val="top"/>
          </w:tcPr>
          <w:p w14:paraId="01D85F56" w14:textId="77777777" w:rsidR="003C31D4" w:rsidRPr="00B65C82" w:rsidRDefault="003C31D4" w:rsidP="00F475B9">
            <w:pPr>
              <w:spacing w:line="360" w:lineRule="auto"/>
            </w:pPr>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F475B9">
            <w:pPr>
              <w:spacing w:line="360" w:lineRule="auto"/>
              <w:ind w:hanging="30"/>
            </w:pPr>
            <w:r>
              <w:t>COVID-19</w:t>
            </w:r>
          </w:p>
        </w:tc>
        <w:tc>
          <w:tcPr>
            <w:tcW w:w="6956" w:type="dxa"/>
            <w:vAlign w:val="top"/>
          </w:tcPr>
          <w:p w14:paraId="72A05989" w14:textId="488F6958" w:rsidR="003C31D4" w:rsidRPr="00B65C82" w:rsidRDefault="003C31D4" w:rsidP="00F475B9">
            <w:pPr>
              <w:spacing w:line="360" w:lineRule="auto"/>
            </w:pPr>
            <w:r w:rsidRPr="006F6995">
              <w:t>Coronavirus disease</w:t>
            </w:r>
            <w:r>
              <w:t xml:space="preserve"> (Bệnh do vi</w:t>
            </w:r>
            <w:r w:rsidR="004931B3">
              <w:t>-rút</w:t>
            </w:r>
            <w:r>
              <w:t xml:space="preserve"> Corona)</w:t>
            </w:r>
          </w:p>
        </w:tc>
      </w:tr>
      <w:tr w:rsidR="003C31D4" w14:paraId="0FDB092B" w14:textId="77777777" w:rsidTr="00D77D8B">
        <w:tc>
          <w:tcPr>
            <w:tcW w:w="2155" w:type="dxa"/>
            <w:vAlign w:val="top"/>
          </w:tcPr>
          <w:p w14:paraId="0D5391AE" w14:textId="77777777" w:rsidR="003C31D4" w:rsidRPr="00B65C82" w:rsidRDefault="003C31D4" w:rsidP="00F475B9">
            <w:pPr>
              <w:spacing w:line="360" w:lineRule="auto"/>
              <w:ind w:hanging="30"/>
            </w:pPr>
            <w:r w:rsidRPr="00B65C82">
              <w:t>EMB, E</w:t>
            </w:r>
          </w:p>
        </w:tc>
        <w:tc>
          <w:tcPr>
            <w:tcW w:w="6956" w:type="dxa"/>
            <w:vAlign w:val="top"/>
          </w:tcPr>
          <w:p w14:paraId="5A086A18" w14:textId="77777777" w:rsidR="003C31D4" w:rsidRPr="00B65C82" w:rsidRDefault="003C31D4" w:rsidP="00F475B9">
            <w:pPr>
              <w:spacing w:line="360" w:lineRule="auto"/>
            </w:pPr>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F475B9">
            <w:pPr>
              <w:spacing w:line="360" w:lineRule="auto"/>
              <w:ind w:hanging="30"/>
            </w:pPr>
            <w:r w:rsidRPr="00B65C82">
              <w:t>HIV</w:t>
            </w:r>
          </w:p>
        </w:tc>
        <w:tc>
          <w:tcPr>
            <w:tcW w:w="6956" w:type="dxa"/>
            <w:vAlign w:val="top"/>
          </w:tcPr>
          <w:p w14:paraId="26A0E416" w14:textId="5E1E4555" w:rsidR="003C31D4" w:rsidRPr="00B65C82" w:rsidRDefault="003C31D4" w:rsidP="00F475B9">
            <w:pPr>
              <w:spacing w:line="360" w:lineRule="auto"/>
            </w:pPr>
            <w:r w:rsidRPr="00B65C82">
              <w:t xml:space="preserve">Human </w:t>
            </w:r>
            <w:r>
              <w:t xml:space="preserve">Immunodeficiency </w:t>
            </w:r>
            <w:r w:rsidRPr="00B65C82">
              <w:t>Virus (Vi</w:t>
            </w:r>
            <w:r w:rsidR="00EF668B">
              <w:t>-</w:t>
            </w:r>
            <w:r w:rsidRPr="00B65C82">
              <w:t>rút gây suy giảm miễn dịch)</w:t>
            </w:r>
          </w:p>
        </w:tc>
      </w:tr>
      <w:tr w:rsidR="003C31D4" w14:paraId="587E84AF" w14:textId="77777777" w:rsidTr="00D77D8B">
        <w:tc>
          <w:tcPr>
            <w:tcW w:w="2155" w:type="dxa"/>
            <w:vAlign w:val="top"/>
          </w:tcPr>
          <w:p w14:paraId="0AA2DAEC" w14:textId="77777777" w:rsidR="003C31D4" w:rsidRPr="00B65C82" w:rsidRDefault="003C31D4" w:rsidP="00F475B9">
            <w:pPr>
              <w:spacing w:line="360" w:lineRule="auto"/>
              <w:ind w:hanging="30"/>
            </w:pPr>
            <w:r w:rsidRPr="00B65C82">
              <w:t>INH, H</w:t>
            </w:r>
          </w:p>
        </w:tc>
        <w:tc>
          <w:tcPr>
            <w:tcW w:w="6956" w:type="dxa"/>
            <w:vAlign w:val="top"/>
          </w:tcPr>
          <w:p w14:paraId="24B540AA" w14:textId="77777777" w:rsidR="003C31D4" w:rsidRPr="00B65C82" w:rsidRDefault="003C31D4" w:rsidP="00F475B9">
            <w:pPr>
              <w:spacing w:line="360" w:lineRule="auto"/>
            </w:pPr>
            <w:r w:rsidRPr="00B65C82">
              <w:t>Isoniazid</w:t>
            </w:r>
          </w:p>
        </w:tc>
      </w:tr>
      <w:tr w:rsidR="003C31D4" w14:paraId="36BE4D3D" w14:textId="77777777" w:rsidTr="00D77D8B">
        <w:tc>
          <w:tcPr>
            <w:tcW w:w="2155" w:type="dxa"/>
            <w:vAlign w:val="top"/>
          </w:tcPr>
          <w:p w14:paraId="08B51FFE" w14:textId="77777777" w:rsidR="003C31D4" w:rsidRPr="00B65C82" w:rsidRDefault="003C31D4" w:rsidP="00F475B9">
            <w:pPr>
              <w:spacing w:line="360" w:lineRule="auto"/>
              <w:ind w:hanging="30"/>
            </w:pPr>
            <w:r w:rsidRPr="00B65C82">
              <w:t>MGIT</w:t>
            </w:r>
          </w:p>
        </w:tc>
        <w:tc>
          <w:tcPr>
            <w:tcW w:w="6956" w:type="dxa"/>
            <w:vAlign w:val="top"/>
          </w:tcPr>
          <w:p w14:paraId="279914C3" w14:textId="77777777" w:rsidR="003C31D4" w:rsidRPr="00B65C82" w:rsidRDefault="003C31D4" w:rsidP="00F475B9">
            <w:pPr>
              <w:spacing w:line="360" w:lineRule="auto"/>
            </w:pPr>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F475B9">
            <w:pPr>
              <w:spacing w:line="360" w:lineRule="auto"/>
              <w:ind w:hanging="30"/>
            </w:pPr>
            <w:r w:rsidRPr="00B65C82">
              <w:t>MTB</w:t>
            </w:r>
          </w:p>
        </w:tc>
        <w:tc>
          <w:tcPr>
            <w:tcW w:w="6956" w:type="dxa"/>
            <w:vAlign w:val="top"/>
          </w:tcPr>
          <w:p w14:paraId="226EF345" w14:textId="77777777" w:rsidR="003C31D4" w:rsidRPr="00B65C82" w:rsidRDefault="003C31D4" w:rsidP="00F475B9">
            <w:pPr>
              <w:spacing w:line="360" w:lineRule="auto"/>
            </w:pPr>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F475B9">
            <w:pPr>
              <w:spacing w:line="360" w:lineRule="auto"/>
              <w:ind w:hanging="30"/>
            </w:pPr>
            <w:r w:rsidRPr="00B65C82">
              <w:t>PCR</w:t>
            </w:r>
          </w:p>
        </w:tc>
        <w:tc>
          <w:tcPr>
            <w:tcW w:w="6956" w:type="dxa"/>
            <w:vAlign w:val="top"/>
          </w:tcPr>
          <w:p w14:paraId="49290DE1" w14:textId="31393FDD" w:rsidR="003C31D4" w:rsidRPr="00B65C82" w:rsidRDefault="003C31D4" w:rsidP="00F475B9">
            <w:pPr>
              <w:spacing w:line="360" w:lineRule="auto"/>
            </w:pPr>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F475B9">
            <w:pPr>
              <w:spacing w:line="360" w:lineRule="auto"/>
              <w:ind w:hanging="30"/>
            </w:pPr>
            <w:r w:rsidRPr="00B65C82">
              <w:t>PZA, Z</w:t>
            </w:r>
          </w:p>
        </w:tc>
        <w:tc>
          <w:tcPr>
            <w:tcW w:w="6956" w:type="dxa"/>
            <w:vAlign w:val="top"/>
          </w:tcPr>
          <w:p w14:paraId="2BA6FD54" w14:textId="77777777" w:rsidR="003C31D4" w:rsidRPr="00B65C82" w:rsidRDefault="003C31D4" w:rsidP="00F475B9">
            <w:pPr>
              <w:spacing w:line="360" w:lineRule="auto"/>
            </w:pPr>
            <w:r w:rsidRPr="00B65C82">
              <w:t>Pyzarinamid</w:t>
            </w:r>
          </w:p>
        </w:tc>
      </w:tr>
      <w:tr w:rsidR="003C31D4" w14:paraId="1838932C" w14:textId="77777777" w:rsidTr="00D77D8B">
        <w:tc>
          <w:tcPr>
            <w:tcW w:w="2155" w:type="dxa"/>
            <w:vAlign w:val="top"/>
          </w:tcPr>
          <w:p w14:paraId="0B06336F" w14:textId="77777777" w:rsidR="003C31D4" w:rsidRPr="00B65C82" w:rsidRDefault="003C31D4" w:rsidP="00F475B9">
            <w:pPr>
              <w:spacing w:line="360" w:lineRule="auto"/>
              <w:ind w:hanging="30"/>
            </w:pPr>
            <w:r w:rsidRPr="00B65C82">
              <w:t>RMP, R</w:t>
            </w:r>
          </w:p>
        </w:tc>
        <w:tc>
          <w:tcPr>
            <w:tcW w:w="6956" w:type="dxa"/>
            <w:vAlign w:val="top"/>
          </w:tcPr>
          <w:p w14:paraId="07EFDE87" w14:textId="77777777" w:rsidR="003C31D4" w:rsidRPr="00B65C82" w:rsidRDefault="003C31D4" w:rsidP="00F475B9">
            <w:pPr>
              <w:spacing w:line="360" w:lineRule="auto"/>
            </w:pPr>
            <w:r w:rsidRPr="00B65C82">
              <w:t>Rifampicin</w:t>
            </w:r>
          </w:p>
        </w:tc>
      </w:tr>
      <w:tr w:rsidR="003C31D4" w14:paraId="6D91668C" w14:textId="77777777" w:rsidTr="00D77D8B">
        <w:tc>
          <w:tcPr>
            <w:tcW w:w="2155" w:type="dxa"/>
            <w:vAlign w:val="top"/>
          </w:tcPr>
          <w:p w14:paraId="4D72C651" w14:textId="77777777" w:rsidR="003C31D4" w:rsidRPr="00B65C82" w:rsidRDefault="003C31D4" w:rsidP="00F475B9">
            <w:pPr>
              <w:spacing w:line="360" w:lineRule="auto"/>
              <w:ind w:hanging="30"/>
            </w:pPr>
            <w:r w:rsidRPr="00B65C82">
              <w:t>SM, S</w:t>
            </w:r>
          </w:p>
        </w:tc>
        <w:tc>
          <w:tcPr>
            <w:tcW w:w="6956" w:type="dxa"/>
            <w:vAlign w:val="top"/>
          </w:tcPr>
          <w:p w14:paraId="472EE844" w14:textId="77777777" w:rsidR="003C31D4" w:rsidRPr="00B65C82" w:rsidRDefault="003C31D4" w:rsidP="00F475B9">
            <w:pPr>
              <w:spacing w:line="360" w:lineRule="auto"/>
            </w:pPr>
            <w:r w:rsidRPr="00B65C82">
              <w:t>Streptomycin</w:t>
            </w:r>
          </w:p>
        </w:tc>
      </w:tr>
      <w:tr w:rsidR="003C31D4" w14:paraId="7FABF665" w14:textId="77777777" w:rsidTr="00D77D8B">
        <w:tc>
          <w:tcPr>
            <w:tcW w:w="2155" w:type="dxa"/>
            <w:vAlign w:val="top"/>
          </w:tcPr>
          <w:p w14:paraId="7E17EDA2" w14:textId="77777777" w:rsidR="003C31D4" w:rsidRPr="00B65C82" w:rsidRDefault="003C31D4" w:rsidP="00F475B9">
            <w:pPr>
              <w:spacing w:line="360" w:lineRule="auto"/>
              <w:ind w:hanging="30"/>
            </w:pPr>
            <w:r w:rsidRPr="00B65C82">
              <w:t>SDD</w:t>
            </w:r>
          </w:p>
        </w:tc>
        <w:tc>
          <w:tcPr>
            <w:tcW w:w="6956" w:type="dxa"/>
            <w:vAlign w:val="top"/>
          </w:tcPr>
          <w:p w14:paraId="77046BE4" w14:textId="77777777" w:rsidR="003C31D4" w:rsidRPr="00B65C82" w:rsidRDefault="003C31D4" w:rsidP="00F475B9">
            <w:pPr>
              <w:spacing w:line="360" w:lineRule="auto"/>
            </w:pPr>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F475B9">
            <w:pPr>
              <w:spacing w:line="360" w:lineRule="auto"/>
              <w:ind w:hanging="30"/>
            </w:pPr>
            <w:r w:rsidRPr="00B65C82">
              <w:t>SGA</w:t>
            </w:r>
          </w:p>
        </w:tc>
        <w:tc>
          <w:tcPr>
            <w:tcW w:w="6956" w:type="dxa"/>
            <w:vAlign w:val="top"/>
          </w:tcPr>
          <w:p w14:paraId="5F3AD5BF" w14:textId="77777777" w:rsidR="003C31D4" w:rsidRPr="00B65C82" w:rsidRDefault="003C31D4" w:rsidP="00F475B9">
            <w:pPr>
              <w:spacing w:line="360" w:lineRule="auto"/>
            </w:pPr>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F475B9">
            <w:pPr>
              <w:spacing w:line="360" w:lineRule="auto"/>
              <w:ind w:hanging="30"/>
            </w:pPr>
            <w:r w:rsidRPr="00B65C82">
              <w:t>TTDD</w:t>
            </w:r>
          </w:p>
        </w:tc>
        <w:tc>
          <w:tcPr>
            <w:tcW w:w="6956" w:type="dxa"/>
            <w:vAlign w:val="top"/>
          </w:tcPr>
          <w:p w14:paraId="352644F1" w14:textId="3E02E43A" w:rsidR="003C31D4" w:rsidRPr="00B65C82" w:rsidRDefault="003C31D4" w:rsidP="00F475B9">
            <w:pPr>
              <w:spacing w:line="360" w:lineRule="auto"/>
            </w:pPr>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F475B9">
            <w:pPr>
              <w:spacing w:line="360" w:lineRule="auto"/>
              <w:ind w:hanging="30"/>
            </w:pPr>
            <w:r w:rsidRPr="00B65C82">
              <w:t>WHO</w:t>
            </w:r>
          </w:p>
        </w:tc>
        <w:tc>
          <w:tcPr>
            <w:tcW w:w="6956" w:type="dxa"/>
            <w:vAlign w:val="top"/>
          </w:tcPr>
          <w:p w14:paraId="2707F831" w14:textId="77777777" w:rsidR="003C31D4" w:rsidRPr="00B65C82" w:rsidRDefault="003C31D4" w:rsidP="00F475B9">
            <w:pPr>
              <w:spacing w:line="360" w:lineRule="auto"/>
            </w:pPr>
            <w:r w:rsidRPr="00B65C82">
              <w:t>World Health Organization (Tổ chức Y tế thế giới)</w:t>
            </w:r>
          </w:p>
        </w:tc>
      </w:tr>
      <w:tr w:rsidR="003C31D4" w14:paraId="0DCA106A" w14:textId="77777777" w:rsidTr="00F475B9">
        <w:trPr>
          <w:trHeight w:val="80"/>
        </w:trPr>
        <w:tc>
          <w:tcPr>
            <w:tcW w:w="2155" w:type="dxa"/>
            <w:vAlign w:val="top"/>
          </w:tcPr>
          <w:p w14:paraId="7CD39002" w14:textId="77777777" w:rsidR="003C31D4" w:rsidRPr="00B65C82" w:rsidRDefault="003C31D4" w:rsidP="00F475B9">
            <w:pPr>
              <w:spacing w:line="360" w:lineRule="auto"/>
              <w:ind w:hanging="30"/>
            </w:pPr>
            <w:r w:rsidRPr="00B65C82">
              <w:t>(+)</w:t>
            </w:r>
          </w:p>
        </w:tc>
        <w:tc>
          <w:tcPr>
            <w:tcW w:w="6956" w:type="dxa"/>
            <w:vAlign w:val="top"/>
          </w:tcPr>
          <w:p w14:paraId="5B48AAB7" w14:textId="77777777" w:rsidR="003C31D4" w:rsidRPr="00B65C82" w:rsidRDefault="003C31D4" w:rsidP="00F475B9">
            <w:pPr>
              <w:spacing w:line="360" w:lineRule="auto"/>
            </w:pPr>
            <w:r w:rsidRPr="00B65C82">
              <w:t>Dương tính</w:t>
            </w:r>
          </w:p>
        </w:tc>
      </w:tr>
      <w:tr w:rsidR="003C31D4" w14:paraId="09674B1B" w14:textId="77777777" w:rsidTr="00D77D8B">
        <w:tc>
          <w:tcPr>
            <w:tcW w:w="2155" w:type="dxa"/>
            <w:vAlign w:val="top"/>
          </w:tcPr>
          <w:p w14:paraId="1BE4757F" w14:textId="77777777" w:rsidR="003C31D4" w:rsidRPr="00B65C82" w:rsidRDefault="003C31D4" w:rsidP="00F475B9">
            <w:pPr>
              <w:spacing w:line="360" w:lineRule="auto"/>
              <w:ind w:hanging="30"/>
            </w:pPr>
            <w:r w:rsidRPr="00B65C82">
              <w:t>(-)</w:t>
            </w:r>
          </w:p>
        </w:tc>
        <w:tc>
          <w:tcPr>
            <w:tcW w:w="6956" w:type="dxa"/>
            <w:vAlign w:val="top"/>
          </w:tcPr>
          <w:p w14:paraId="267C4B73" w14:textId="77777777" w:rsidR="003C31D4" w:rsidRPr="00B65C82" w:rsidRDefault="003C31D4" w:rsidP="00F475B9">
            <w:pPr>
              <w:spacing w:line="360" w:lineRule="auto"/>
            </w:pPr>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552EE688" w14:textId="0D69E36F" w:rsidR="00F62329"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6827403" w:history="1">
            <w:r w:rsidR="00F62329" w:rsidRPr="00A01C53">
              <w:rPr>
                <w:rStyle w:val="Hyperlink"/>
              </w:rPr>
              <w:t>ĐẶT VẤN ĐỀ</w:t>
            </w:r>
            <w:r w:rsidR="00F62329">
              <w:rPr>
                <w:webHidden/>
              </w:rPr>
              <w:tab/>
            </w:r>
            <w:r w:rsidR="00F62329">
              <w:rPr>
                <w:webHidden/>
              </w:rPr>
              <w:fldChar w:fldCharType="begin"/>
            </w:r>
            <w:r w:rsidR="00F62329">
              <w:rPr>
                <w:webHidden/>
              </w:rPr>
              <w:instrText xml:space="preserve"> PAGEREF _Toc136827403 \h </w:instrText>
            </w:r>
            <w:r w:rsidR="00F62329">
              <w:rPr>
                <w:webHidden/>
              </w:rPr>
            </w:r>
            <w:r w:rsidR="00F62329">
              <w:rPr>
                <w:webHidden/>
              </w:rPr>
              <w:fldChar w:fldCharType="separate"/>
            </w:r>
            <w:r w:rsidR="0018613D">
              <w:rPr>
                <w:webHidden/>
              </w:rPr>
              <w:t>1</w:t>
            </w:r>
            <w:r w:rsidR="00F62329">
              <w:rPr>
                <w:webHidden/>
              </w:rPr>
              <w:fldChar w:fldCharType="end"/>
            </w:r>
          </w:hyperlink>
        </w:p>
        <w:p w14:paraId="034ECDAC" w14:textId="30397E51" w:rsidR="00F6232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04" w:history="1">
            <w:r w:rsidR="00F62329" w:rsidRPr="00A01C53">
              <w:rPr>
                <w:rStyle w:val="Hyperlink"/>
              </w:rPr>
              <w:t>Chương 1 – TỔNG QUAN</w:t>
            </w:r>
            <w:r w:rsidR="00F62329">
              <w:rPr>
                <w:webHidden/>
              </w:rPr>
              <w:tab/>
            </w:r>
            <w:r w:rsidR="00F62329">
              <w:rPr>
                <w:webHidden/>
              </w:rPr>
              <w:fldChar w:fldCharType="begin"/>
            </w:r>
            <w:r w:rsidR="00F62329">
              <w:rPr>
                <w:webHidden/>
              </w:rPr>
              <w:instrText xml:space="preserve"> PAGEREF _Toc136827404 \h </w:instrText>
            </w:r>
            <w:r w:rsidR="00F62329">
              <w:rPr>
                <w:webHidden/>
              </w:rPr>
            </w:r>
            <w:r w:rsidR="00F62329">
              <w:rPr>
                <w:webHidden/>
              </w:rPr>
              <w:fldChar w:fldCharType="separate"/>
            </w:r>
            <w:r w:rsidR="0018613D">
              <w:rPr>
                <w:webHidden/>
              </w:rPr>
              <w:t>3</w:t>
            </w:r>
            <w:r w:rsidR="00F62329">
              <w:rPr>
                <w:webHidden/>
              </w:rPr>
              <w:fldChar w:fldCharType="end"/>
            </w:r>
          </w:hyperlink>
        </w:p>
        <w:p w14:paraId="0134DFEF" w14:textId="75B2A99C"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5" w:history="1">
            <w:r w:rsidR="00F62329" w:rsidRPr="00A01C53">
              <w:rPr>
                <w:rStyle w:val="Hyperlink"/>
              </w:rPr>
              <w:t>1.1. Tình hình mắc lao hiện nay</w:t>
            </w:r>
            <w:r w:rsidR="00F62329">
              <w:rPr>
                <w:webHidden/>
              </w:rPr>
              <w:tab/>
            </w:r>
            <w:r w:rsidR="00F62329">
              <w:rPr>
                <w:webHidden/>
              </w:rPr>
              <w:fldChar w:fldCharType="begin"/>
            </w:r>
            <w:r w:rsidR="00F62329">
              <w:rPr>
                <w:webHidden/>
              </w:rPr>
              <w:instrText xml:space="preserve"> PAGEREF _Toc136827405 \h </w:instrText>
            </w:r>
            <w:r w:rsidR="00F62329">
              <w:rPr>
                <w:webHidden/>
              </w:rPr>
            </w:r>
            <w:r w:rsidR="00F62329">
              <w:rPr>
                <w:webHidden/>
              </w:rPr>
              <w:fldChar w:fldCharType="separate"/>
            </w:r>
            <w:r w:rsidR="0018613D">
              <w:rPr>
                <w:webHidden/>
              </w:rPr>
              <w:t>3</w:t>
            </w:r>
            <w:r w:rsidR="00F62329">
              <w:rPr>
                <w:webHidden/>
              </w:rPr>
              <w:fldChar w:fldCharType="end"/>
            </w:r>
          </w:hyperlink>
        </w:p>
        <w:p w14:paraId="647F79E3" w14:textId="4504504C"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6" w:history="1">
            <w:r w:rsidR="00F62329" w:rsidRPr="00A01C53">
              <w:rPr>
                <w:rStyle w:val="Hyperlink"/>
              </w:rPr>
              <w:t>1.2. Một số hiểu biết về bệnh lao phổi</w:t>
            </w:r>
            <w:r w:rsidR="00F62329">
              <w:rPr>
                <w:webHidden/>
              </w:rPr>
              <w:tab/>
            </w:r>
            <w:r w:rsidR="00F62329">
              <w:rPr>
                <w:webHidden/>
              </w:rPr>
              <w:fldChar w:fldCharType="begin"/>
            </w:r>
            <w:r w:rsidR="00F62329">
              <w:rPr>
                <w:webHidden/>
              </w:rPr>
              <w:instrText xml:space="preserve"> PAGEREF _Toc136827406 \h </w:instrText>
            </w:r>
            <w:r w:rsidR="00F62329">
              <w:rPr>
                <w:webHidden/>
              </w:rPr>
            </w:r>
            <w:r w:rsidR="00F62329">
              <w:rPr>
                <w:webHidden/>
              </w:rPr>
              <w:fldChar w:fldCharType="separate"/>
            </w:r>
            <w:r w:rsidR="0018613D">
              <w:rPr>
                <w:webHidden/>
              </w:rPr>
              <w:t>5</w:t>
            </w:r>
            <w:r w:rsidR="00F62329">
              <w:rPr>
                <w:webHidden/>
              </w:rPr>
              <w:fldChar w:fldCharType="end"/>
            </w:r>
          </w:hyperlink>
        </w:p>
        <w:p w14:paraId="0973F4CB" w14:textId="1AB22EDC"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7" w:history="1">
            <w:r w:rsidR="00F62329" w:rsidRPr="00A01C53">
              <w:rPr>
                <w:rStyle w:val="Hyperlink"/>
              </w:rPr>
              <w:t>1.3. Dinh dưỡng bệnh nhân lao phổi</w:t>
            </w:r>
            <w:r w:rsidR="00F62329">
              <w:rPr>
                <w:webHidden/>
              </w:rPr>
              <w:tab/>
            </w:r>
            <w:r w:rsidR="00F62329">
              <w:rPr>
                <w:webHidden/>
              </w:rPr>
              <w:fldChar w:fldCharType="begin"/>
            </w:r>
            <w:r w:rsidR="00F62329">
              <w:rPr>
                <w:webHidden/>
              </w:rPr>
              <w:instrText xml:space="preserve"> PAGEREF _Toc136827407 \h </w:instrText>
            </w:r>
            <w:r w:rsidR="00F62329">
              <w:rPr>
                <w:webHidden/>
              </w:rPr>
            </w:r>
            <w:r w:rsidR="00F62329">
              <w:rPr>
                <w:webHidden/>
              </w:rPr>
              <w:fldChar w:fldCharType="separate"/>
            </w:r>
            <w:r w:rsidR="0018613D">
              <w:rPr>
                <w:webHidden/>
              </w:rPr>
              <w:t>13</w:t>
            </w:r>
            <w:r w:rsidR="00F62329">
              <w:rPr>
                <w:webHidden/>
              </w:rPr>
              <w:fldChar w:fldCharType="end"/>
            </w:r>
          </w:hyperlink>
        </w:p>
        <w:p w14:paraId="4082D5BB" w14:textId="15C639AB"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8" w:history="1">
            <w:r w:rsidR="00F62329" w:rsidRPr="00A01C53">
              <w:rPr>
                <w:rStyle w:val="Hyperlink"/>
              </w:rPr>
              <w:t xml:space="preserve">1.4. Các phương pháp đánh giá </w:t>
            </w:r>
            <w:r w:rsidR="00F62329" w:rsidRPr="00A01C53">
              <w:rPr>
                <w:rStyle w:val="Hyperlink"/>
                <w:lang w:val="vi-VN"/>
              </w:rPr>
              <w:t>tình trạng</w:t>
            </w:r>
            <w:r w:rsidR="00F62329" w:rsidRPr="00A01C53">
              <w:rPr>
                <w:rStyle w:val="Hyperlink"/>
              </w:rPr>
              <w:t xml:space="preserve"> dinh dưỡng</w:t>
            </w:r>
            <w:r w:rsidR="00F62329">
              <w:rPr>
                <w:webHidden/>
              </w:rPr>
              <w:tab/>
            </w:r>
            <w:r w:rsidR="00F62329">
              <w:rPr>
                <w:webHidden/>
              </w:rPr>
              <w:fldChar w:fldCharType="begin"/>
            </w:r>
            <w:r w:rsidR="00F62329">
              <w:rPr>
                <w:webHidden/>
              </w:rPr>
              <w:instrText xml:space="preserve"> PAGEREF _Toc136827408 \h </w:instrText>
            </w:r>
            <w:r w:rsidR="00F62329">
              <w:rPr>
                <w:webHidden/>
              </w:rPr>
            </w:r>
            <w:r w:rsidR="00F62329">
              <w:rPr>
                <w:webHidden/>
              </w:rPr>
              <w:fldChar w:fldCharType="separate"/>
            </w:r>
            <w:r w:rsidR="0018613D">
              <w:rPr>
                <w:webHidden/>
              </w:rPr>
              <w:t>14</w:t>
            </w:r>
            <w:r w:rsidR="00F62329">
              <w:rPr>
                <w:webHidden/>
              </w:rPr>
              <w:fldChar w:fldCharType="end"/>
            </w:r>
          </w:hyperlink>
        </w:p>
        <w:p w14:paraId="764E336F" w14:textId="238C1F8E" w:rsidR="00F6232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09" w:history="1">
            <w:r w:rsidR="00F62329" w:rsidRPr="00A01C53">
              <w:rPr>
                <w:rStyle w:val="Hyperlink"/>
              </w:rPr>
              <w:t>Chương 2 - ĐỐI TƯỢNG VÀ PHƯƠNG PHÁP NGHIÊN CỨU</w:t>
            </w:r>
            <w:r w:rsidR="00F62329">
              <w:rPr>
                <w:webHidden/>
              </w:rPr>
              <w:tab/>
            </w:r>
            <w:r w:rsidR="00F62329">
              <w:rPr>
                <w:webHidden/>
              </w:rPr>
              <w:fldChar w:fldCharType="begin"/>
            </w:r>
            <w:r w:rsidR="00F62329">
              <w:rPr>
                <w:webHidden/>
              </w:rPr>
              <w:instrText xml:space="preserve"> PAGEREF _Toc136827409 \h </w:instrText>
            </w:r>
            <w:r w:rsidR="00F62329">
              <w:rPr>
                <w:webHidden/>
              </w:rPr>
            </w:r>
            <w:r w:rsidR="00F62329">
              <w:rPr>
                <w:webHidden/>
              </w:rPr>
              <w:fldChar w:fldCharType="separate"/>
            </w:r>
            <w:r w:rsidR="0018613D">
              <w:rPr>
                <w:webHidden/>
              </w:rPr>
              <w:t>19</w:t>
            </w:r>
            <w:r w:rsidR="00F62329">
              <w:rPr>
                <w:webHidden/>
              </w:rPr>
              <w:fldChar w:fldCharType="end"/>
            </w:r>
          </w:hyperlink>
        </w:p>
        <w:p w14:paraId="3118149F" w14:textId="7EA1FCB4"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0" w:history="1">
            <w:r w:rsidR="00F62329" w:rsidRPr="00A01C53">
              <w:rPr>
                <w:rStyle w:val="Hyperlink"/>
              </w:rPr>
              <w:t>2.1. Đối tượng, thời gian và địa điểm nghiên cứu</w:t>
            </w:r>
            <w:r w:rsidR="00F62329">
              <w:rPr>
                <w:webHidden/>
              </w:rPr>
              <w:tab/>
            </w:r>
            <w:r w:rsidR="00F62329">
              <w:rPr>
                <w:webHidden/>
              </w:rPr>
              <w:fldChar w:fldCharType="begin"/>
            </w:r>
            <w:r w:rsidR="00F62329">
              <w:rPr>
                <w:webHidden/>
              </w:rPr>
              <w:instrText xml:space="preserve"> PAGEREF _Toc136827410 \h </w:instrText>
            </w:r>
            <w:r w:rsidR="00F62329">
              <w:rPr>
                <w:webHidden/>
              </w:rPr>
            </w:r>
            <w:r w:rsidR="00F62329">
              <w:rPr>
                <w:webHidden/>
              </w:rPr>
              <w:fldChar w:fldCharType="separate"/>
            </w:r>
            <w:r w:rsidR="0018613D">
              <w:rPr>
                <w:webHidden/>
              </w:rPr>
              <w:t>19</w:t>
            </w:r>
            <w:r w:rsidR="00F62329">
              <w:rPr>
                <w:webHidden/>
              </w:rPr>
              <w:fldChar w:fldCharType="end"/>
            </w:r>
          </w:hyperlink>
        </w:p>
        <w:p w14:paraId="03DBF5CD" w14:textId="71D3D334"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1" w:history="1">
            <w:r w:rsidR="00F62329" w:rsidRPr="00A01C53">
              <w:rPr>
                <w:rStyle w:val="Hyperlink"/>
              </w:rPr>
              <w:t>2.2. Phương pháp nghiên cứu</w:t>
            </w:r>
            <w:r w:rsidR="00F62329">
              <w:rPr>
                <w:webHidden/>
              </w:rPr>
              <w:tab/>
            </w:r>
            <w:r w:rsidR="00F62329">
              <w:rPr>
                <w:webHidden/>
              </w:rPr>
              <w:fldChar w:fldCharType="begin"/>
            </w:r>
            <w:r w:rsidR="00F62329">
              <w:rPr>
                <w:webHidden/>
              </w:rPr>
              <w:instrText xml:space="preserve"> PAGEREF _Toc136827411 \h </w:instrText>
            </w:r>
            <w:r w:rsidR="00F62329">
              <w:rPr>
                <w:webHidden/>
              </w:rPr>
            </w:r>
            <w:r w:rsidR="00F62329">
              <w:rPr>
                <w:webHidden/>
              </w:rPr>
              <w:fldChar w:fldCharType="separate"/>
            </w:r>
            <w:r w:rsidR="0018613D">
              <w:rPr>
                <w:webHidden/>
              </w:rPr>
              <w:t>21</w:t>
            </w:r>
            <w:r w:rsidR="00F62329">
              <w:rPr>
                <w:webHidden/>
              </w:rPr>
              <w:fldChar w:fldCharType="end"/>
            </w:r>
          </w:hyperlink>
        </w:p>
        <w:p w14:paraId="28716B60" w14:textId="329C254C" w:rsidR="00F6232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2" w:history="1">
            <w:r w:rsidR="00F62329" w:rsidRPr="00A01C53">
              <w:rPr>
                <w:rStyle w:val="Hyperlink"/>
              </w:rPr>
              <w:t>Chương 3 – KẾT QUẢ</w:t>
            </w:r>
            <w:r w:rsidR="00F62329">
              <w:rPr>
                <w:webHidden/>
              </w:rPr>
              <w:tab/>
            </w:r>
            <w:r w:rsidR="00F62329">
              <w:rPr>
                <w:webHidden/>
              </w:rPr>
              <w:fldChar w:fldCharType="begin"/>
            </w:r>
            <w:r w:rsidR="00F62329">
              <w:rPr>
                <w:webHidden/>
              </w:rPr>
              <w:instrText xml:space="preserve"> PAGEREF _Toc136827412 \h </w:instrText>
            </w:r>
            <w:r w:rsidR="00F62329">
              <w:rPr>
                <w:webHidden/>
              </w:rPr>
            </w:r>
            <w:r w:rsidR="00F62329">
              <w:rPr>
                <w:webHidden/>
              </w:rPr>
              <w:fldChar w:fldCharType="separate"/>
            </w:r>
            <w:r w:rsidR="0018613D">
              <w:rPr>
                <w:webHidden/>
              </w:rPr>
              <w:t>27</w:t>
            </w:r>
            <w:r w:rsidR="00F62329">
              <w:rPr>
                <w:webHidden/>
              </w:rPr>
              <w:fldChar w:fldCharType="end"/>
            </w:r>
          </w:hyperlink>
        </w:p>
        <w:p w14:paraId="22311AAB" w14:textId="2A06ED69"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3" w:history="1">
            <w:r w:rsidR="00F62329" w:rsidRPr="00A01C53">
              <w:rPr>
                <w:rStyle w:val="Hyperlink"/>
              </w:rPr>
              <w:t xml:space="preserve">3.1. </w:t>
            </w:r>
            <w:r w:rsidR="00F62329" w:rsidRPr="00A01C53">
              <w:rPr>
                <w:rStyle w:val="Hyperlink"/>
                <w:lang w:val="vi-VN"/>
              </w:rPr>
              <w:t>T</w:t>
            </w:r>
            <w:r w:rsidR="00F62329" w:rsidRPr="00A01C53">
              <w:rPr>
                <w:rStyle w:val="Hyperlink"/>
              </w:rPr>
              <w:t>hực trạng dinh dưỡng của đối tượng nghiên cứu</w:t>
            </w:r>
            <w:r w:rsidR="00F62329">
              <w:rPr>
                <w:webHidden/>
              </w:rPr>
              <w:tab/>
            </w:r>
            <w:r w:rsidR="00F62329">
              <w:rPr>
                <w:webHidden/>
              </w:rPr>
              <w:fldChar w:fldCharType="begin"/>
            </w:r>
            <w:r w:rsidR="00F62329">
              <w:rPr>
                <w:webHidden/>
              </w:rPr>
              <w:instrText xml:space="preserve"> PAGEREF _Toc136827413 \h </w:instrText>
            </w:r>
            <w:r w:rsidR="00F62329">
              <w:rPr>
                <w:webHidden/>
              </w:rPr>
            </w:r>
            <w:r w:rsidR="00F62329">
              <w:rPr>
                <w:webHidden/>
              </w:rPr>
              <w:fldChar w:fldCharType="separate"/>
            </w:r>
            <w:r w:rsidR="0018613D">
              <w:rPr>
                <w:webHidden/>
              </w:rPr>
              <w:t>27</w:t>
            </w:r>
            <w:r w:rsidR="00F62329">
              <w:rPr>
                <w:webHidden/>
              </w:rPr>
              <w:fldChar w:fldCharType="end"/>
            </w:r>
          </w:hyperlink>
        </w:p>
        <w:p w14:paraId="50D8CEF6" w14:textId="1DDA5C3C"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4" w:history="1">
            <w:r w:rsidR="00F62329" w:rsidRPr="00A01C53">
              <w:rPr>
                <w:rStyle w:val="Hyperlink"/>
              </w:rPr>
              <w:t>3.2. Một số yếu tố liên quan đến thực trạng dinh dưỡng của đối tượng</w:t>
            </w:r>
            <w:r w:rsidR="00F62329">
              <w:rPr>
                <w:webHidden/>
              </w:rPr>
              <w:tab/>
            </w:r>
            <w:r w:rsidR="00F62329">
              <w:rPr>
                <w:webHidden/>
              </w:rPr>
              <w:fldChar w:fldCharType="begin"/>
            </w:r>
            <w:r w:rsidR="00F62329">
              <w:rPr>
                <w:webHidden/>
              </w:rPr>
              <w:instrText xml:space="preserve"> PAGEREF _Toc136827414 \h </w:instrText>
            </w:r>
            <w:r w:rsidR="00F62329">
              <w:rPr>
                <w:webHidden/>
              </w:rPr>
            </w:r>
            <w:r w:rsidR="00F62329">
              <w:rPr>
                <w:webHidden/>
              </w:rPr>
              <w:fldChar w:fldCharType="separate"/>
            </w:r>
            <w:r w:rsidR="0018613D">
              <w:rPr>
                <w:webHidden/>
              </w:rPr>
              <w:t>35</w:t>
            </w:r>
            <w:r w:rsidR="00F62329">
              <w:rPr>
                <w:webHidden/>
              </w:rPr>
              <w:fldChar w:fldCharType="end"/>
            </w:r>
          </w:hyperlink>
        </w:p>
        <w:p w14:paraId="2888A017" w14:textId="78A4C9AC" w:rsidR="00F6232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5" w:history="1">
            <w:r w:rsidR="00F62329" w:rsidRPr="00A01C53">
              <w:rPr>
                <w:rStyle w:val="Hyperlink"/>
              </w:rPr>
              <w:t>Chương 4 – BÀN LUẬN</w:t>
            </w:r>
            <w:r w:rsidR="00F62329">
              <w:rPr>
                <w:webHidden/>
              </w:rPr>
              <w:tab/>
            </w:r>
            <w:r w:rsidR="00F62329">
              <w:rPr>
                <w:webHidden/>
              </w:rPr>
              <w:fldChar w:fldCharType="begin"/>
            </w:r>
            <w:r w:rsidR="00F62329">
              <w:rPr>
                <w:webHidden/>
              </w:rPr>
              <w:instrText xml:space="preserve"> PAGEREF _Toc136827415 \h </w:instrText>
            </w:r>
            <w:r w:rsidR="00F62329">
              <w:rPr>
                <w:webHidden/>
              </w:rPr>
            </w:r>
            <w:r w:rsidR="00F62329">
              <w:rPr>
                <w:webHidden/>
              </w:rPr>
              <w:fldChar w:fldCharType="separate"/>
            </w:r>
            <w:r w:rsidR="0018613D">
              <w:rPr>
                <w:webHidden/>
              </w:rPr>
              <w:t>46</w:t>
            </w:r>
            <w:r w:rsidR="00F62329">
              <w:rPr>
                <w:webHidden/>
              </w:rPr>
              <w:fldChar w:fldCharType="end"/>
            </w:r>
          </w:hyperlink>
        </w:p>
        <w:p w14:paraId="1C725B57" w14:textId="0F17F6C4"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6" w:history="1">
            <w:r w:rsidR="00F62329" w:rsidRPr="00A01C53">
              <w:rPr>
                <w:rStyle w:val="Hyperlink"/>
              </w:rPr>
              <w:t xml:space="preserve">4.1. </w:t>
            </w:r>
            <w:r w:rsidR="00F62329" w:rsidRPr="00A01C53">
              <w:rPr>
                <w:rStyle w:val="Hyperlink"/>
                <w:lang w:val="vi-VN"/>
              </w:rPr>
              <w:t>T</w:t>
            </w:r>
            <w:r w:rsidR="00F62329" w:rsidRPr="00A01C53">
              <w:rPr>
                <w:rStyle w:val="Hyperlink"/>
              </w:rPr>
              <w:t>hực trạng dinh dưỡng của đối tượng nghiên cứu</w:t>
            </w:r>
            <w:r w:rsidR="00F62329">
              <w:rPr>
                <w:webHidden/>
              </w:rPr>
              <w:tab/>
            </w:r>
            <w:r w:rsidR="00F62329">
              <w:rPr>
                <w:webHidden/>
              </w:rPr>
              <w:fldChar w:fldCharType="begin"/>
            </w:r>
            <w:r w:rsidR="00F62329">
              <w:rPr>
                <w:webHidden/>
              </w:rPr>
              <w:instrText xml:space="preserve"> PAGEREF _Toc136827416 \h </w:instrText>
            </w:r>
            <w:r w:rsidR="00F62329">
              <w:rPr>
                <w:webHidden/>
              </w:rPr>
            </w:r>
            <w:r w:rsidR="00F62329">
              <w:rPr>
                <w:webHidden/>
              </w:rPr>
              <w:fldChar w:fldCharType="separate"/>
            </w:r>
            <w:r w:rsidR="0018613D">
              <w:rPr>
                <w:webHidden/>
              </w:rPr>
              <w:t>46</w:t>
            </w:r>
            <w:r w:rsidR="00F62329">
              <w:rPr>
                <w:webHidden/>
              </w:rPr>
              <w:fldChar w:fldCharType="end"/>
            </w:r>
          </w:hyperlink>
        </w:p>
        <w:p w14:paraId="6A26C8EF" w14:textId="4AAF4A39" w:rsidR="00F6232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7" w:history="1">
            <w:r w:rsidR="00F62329" w:rsidRPr="00A01C53">
              <w:rPr>
                <w:rStyle w:val="Hyperlink"/>
              </w:rPr>
              <w:t>4.2. Một số yếu tố liên quan đến thực trạng dinh dưỡng của đối tượng</w:t>
            </w:r>
            <w:r w:rsidR="00F62329">
              <w:rPr>
                <w:webHidden/>
              </w:rPr>
              <w:tab/>
            </w:r>
            <w:r w:rsidR="00F62329">
              <w:rPr>
                <w:webHidden/>
              </w:rPr>
              <w:fldChar w:fldCharType="begin"/>
            </w:r>
            <w:r w:rsidR="00F62329">
              <w:rPr>
                <w:webHidden/>
              </w:rPr>
              <w:instrText xml:space="preserve"> PAGEREF _Toc136827417 \h </w:instrText>
            </w:r>
            <w:r w:rsidR="00F62329">
              <w:rPr>
                <w:webHidden/>
              </w:rPr>
            </w:r>
            <w:r w:rsidR="00F62329">
              <w:rPr>
                <w:webHidden/>
              </w:rPr>
              <w:fldChar w:fldCharType="separate"/>
            </w:r>
            <w:r w:rsidR="0018613D">
              <w:rPr>
                <w:webHidden/>
              </w:rPr>
              <w:t>52</w:t>
            </w:r>
            <w:r w:rsidR="00F62329">
              <w:rPr>
                <w:webHidden/>
              </w:rPr>
              <w:fldChar w:fldCharType="end"/>
            </w:r>
          </w:hyperlink>
        </w:p>
        <w:p w14:paraId="6CF758BB" w14:textId="605BAD8A" w:rsidR="00F6232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8" w:history="1">
            <w:r w:rsidR="00F62329" w:rsidRPr="00A01C53">
              <w:rPr>
                <w:rStyle w:val="Hyperlink"/>
              </w:rPr>
              <w:t>KẾT LUẬN</w:t>
            </w:r>
            <w:r w:rsidR="00F62329">
              <w:rPr>
                <w:webHidden/>
              </w:rPr>
              <w:tab/>
            </w:r>
            <w:r w:rsidR="00F62329">
              <w:rPr>
                <w:webHidden/>
              </w:rPr>
              <w:fldChar w:fldCharType="begin"/>
            </w:r>
            <w:r w:rsidR="00F62329">
              <w:rPr>
                <w:webHidden/>
              </w:rPr>
              <w:instrText xml:space="preserve"> PAGEREF _Toc136827418 \h </w:instrText>
            </w:r>
            <w:r w:rsidR="00F62329">
              <w:rPr>
                <w:webHidden/>
              </w:rPr>
            </w:r>
            <w:r w:rsidR="00F62329">
              <w:rPr>
                <w:webHidden/>
              </w:rPr>
              <w:fldChar w:fldCharType="separate"/>
            </w:r>
            <w:r w:rsidR="0018613D">
              <w:rPr>
                <w:webHidden/>
              </w:rPr>
              <w:t>60</w:t>
            </w:r>
            <w:r w:rsidR="00F62329">
              <w:rPr>
                <w:webHidden/>
              </w:rPr>
              <w:fldChar w:fldCharType="end"/>
            </w:r>
          </w:hyperlink>
        </w:p>
        <w:p w14:paraId="6813EAF4" w14:textId="5E98EE87" w:rsidR="00F6232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9" w:history="1">
            <w:r w:rsidR="00F62329" w:rsidRPr="00A01C53">
              <w:rPr>
                <w:rStyle w:val="Hyperlink"/>
              </w:rPr>
              <w:t>KIẾN NGHỊ</w:t>
            </w:r>
            <w:r w:rsidR="00F62329">
              <w:rPr>
                <w:webHidden/>
              </w:rPr>
              <w:tab/>
            </w:r>
            <w:r w:rsidR="00F62329">
              <w:rPr>
                <w:webHidden/>
              </w:rPr>
              <w:fldChar w:fldCharType="begin"/>
            </w:r>
            <w:r w:rsidR="00F62329">
              <w:rPr>
                <w:webHidden/>
              </w:rPr>
              <w:instrText xml:space="preserve"> PAGEREF _Toc136827419 \h </w:instrText>
            </w:r>
            <w:r w:rsidR="00F62329">
              <w:rPr>
                <w:webHidden/>
              </w:rPr>
            </w:r>
            <w:r w:rsidR="00F62329">
              <w:rPr>
                <w:webHidden/>
              </w:rPr>
              <w:fldChar w:fldCharType="separate"/>
            </w:r>
            <w:r w:rsidR="0018613D">
              <w:rPr>
                <w:webHidden/>
              </w:rPr>
              <w:t>62</w:t>
            </w:r>
            <w:r w:rsidR="00F62329">
              <w:rPr>
                <w:webHidden/>
              </w:rPr>
              <w:fldChar w:fldCharType="end"/>
            </w:r>
          </w:hyperlink>
        </w:p>
        <w:p w14:paraId="18D2E423" w14:textId="5F297791"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59BB4FA0" w14:textId="77777777" w:rsidR="00F62329" w:rsidRDefault="006C7598" w:rsidP="00D625AE">
      <w:pPr>
        <w:spacing w:line="29" w:lineRule="atLeast"/>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01EA8505" w14:textId="257E105A"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0" w:history="1">
        <w:r w:rsidR="00F62329" w:rsidRPr="00D0730E">
          <w:rPr>
            <w:rStyle w:val="Hyperlink"/>
          </w:rPr>
          <w:t xml:space="preserve">Bảng 1.1. </w:t>
        </w:r>
        <w:r w:rsidR="00F62329" w:rsidRPr="00D0730E">
          <w:rPr>
            <w:rStyle w:val="Hyperlink"/>
            <w:bCs/>
          </w:rPr>
          <w:t>Ước tính gánh nặng bệnh lao tại Việt Nam năm 2021</w:t>
        </w:r>
      </w:hyperlink>
    </w:p>
    <w:p w14:paraId="1CFDC6C4" w14:textId="4A1C772A"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1" w:history="1">
        <w:r w:rsidR="00F62329" w:rsidRPr="00D0730E">
          <w:rPr>
            <w:rStyle w:val="Hyperlink"/>
          </w:rPr>
          <w:t xml:space="preserve">Bảng 1.2. </w:t>
        </w:r>
        <w:r w:rsidR="00F62329" w:rsidRPr="00D0730E">
          <w:rPr>
            <w:rStyle w:val="Hyperlink"/>
            <w:bCs/>
          </w:rPr>
          <w:t>Ước tính tỷ lệ mắc lao có MDR/RR-TB tại Việt Nam năm 2021</w:t>
        </w:r>
      </w:hyperlink>
    </w:p>
    <w:p w14:paraId="4EBF1EA7" w14:textId="43954953"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2" w:history="1">
        <w:r w:rsidR="00F62329" w:rsidRPr="00D0730E">
          <w:rPr>
            <w:rStyle w:val="Hyperlink"/>
          </w:rPr>
          <w:t>Bảng 1.3. Chăm sóc bệnh lao mới và tái phát/HIV tại Việt Nam năm 2021</w:t>
        </w:r>
      </w:hyperlink>
    </w:p>
    <w:p w14:paraId="1507C829" w14:textId="749E1D8F"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3" w:history="1">
        <w:r w:rsidR="00F62329" w:rsidRPr="00D0730E">
          <w:rPr>
            <w:rStyle w:val="Hyperlink"/>
          </w:rPr>
          <w:t>Bảng 1.4. Thông báo số ca bệnh lao tại Việt Nam năm 2021</w:t>
        </w:r>
      </w:hyperlink>
    </w:p>
    <w:p w14:paraId="6696780D" w14:textId="01E3A001"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4" w:history="1">
        <w:r w:rsidR="00F62329" w:rsidRPr="00D0730E">
          <w:rPr>
            <w:rStyle w:val="Hyperlink"/>
          </w:rPr>
          <w:t>Bảng 3.1</w:t>
        </w:r>
        <w:r w:rsidR="00F62329" w:rsidRPr="00D0730E">
          <w:rPr>
            <w:rStyle w:val="Hyperlink"/>
            <w:bCs/>
          </w:rPr>
          <w:t xml:space="preserve">. </w:t>
        </w:r>
        <w:r w:rsidR="00F62329" w:rsidRPr="00D0730E">
          <w:rPr>
            <w:rStyle w:val="Hyperlink"/>
            <w:bCs/>
            <w:lang w:val="vi-VN"/>
          </w:rPr>
          <w:t>Mức độ</w:t>
        </w:r>
        <w:r w:rsidR="00F62329" w:rsidRPr="00D0730E">
          <w:rPr>
            <w:rStyle w:val="Hyperlink"/>
            <w:bCs/>
          </w:rPr>
          <w:t xml:space="preserve"> suy dinh dưỡng theo BMI</w:t>
        </w:r>
      </w:hyperlink>
    </w:p>
    <w:p w14:paraId="35887C8A" w14:textId="406AB8D5"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5" w:history="1">
        <w:r w:rsidR="00F62329" w:rsidRPr="00D0730E">
          <w:rPr>
            <w:rStyle w:val="Hyperlink"/>
          </w:rPr>
          <w:t>Bảng 3.2</w:t>
        </w:r>
        <w:r w:rsidR="00F62329" w:rsidRPr="00D0730E">
          <w:rPr>
            <w:rStyle w:val="Hyperlink"/>
            <w:bCs/>
          </w:rPr>
          <w:t xml:space="preserve">. </w:t>
        </w:r>
        <w:r w:rsidR="00F62329" w:rsidRPr="00D0730E">
          <w:rPr>
            <w:rStyle w:val="Hyperlink"/>
            <w:bCs/>
            <w:lang w:val="vi-VN"/>
          </w:rPr>
          <w:t>Mức độ</w:t>
        </w:r>
        <w:r w:rsidR="00F62329" w:rsidRPr="00D0730E">
          <w:rPr>
            <w:rStyle w:val="Hyperlink"/>
            <w:bCs/>
          </w:rPr>
          <w:t xml:space="preserve"> suy dinh dưỡng theo SGA</w:t>
        </w:r>
      </w:hyperlink>
    </w:p>
    <w:p w14:paraId="501E9099" w14:textId="4330F66C"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6" w:history="1">
        <w:r w:rsidR="00F62329" w:rsidRPr="00D0730E">
          <w:rPr>
            <w:rStyle w:val="Hyperlink"/>
          </w:rPr>
          <w:t>Bảng 3.3</w:t>
        </w:r>
        <w:r w:rsidR="00F62329" w:rsidRPr="00D0730E">
          <w:rPr>
            <w:rStyle w:val="Hyperlink"/>
            <w:bCs/>
          </w:rPr>
          <w:t>. Đặc điểm suy dinh dưỡng theo nhóm tuổi</w:t>
        </w:r>
      </w:hyperlink>
    </w:p>
    <w:p w14:paraId="3F9E2EF3" w14:textId="377C58FE"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7" w:history="1">
        <w:r w:rsidR="00F62329" w:rsidRPr="00D0730E">
          <w:rPr>
            <w:rStyle w:val="Hyperlink"/>
          </w:rPr>
          <w:t>Bảng 3.4</w:t>
        </w:r>
        <w:r w:rsidR="00F62329" w:rsidRPr="00D0730E">
          <w:rPr>
            <w:rStyle w:val="Hyperlink"/>
            <w:bCs/>
          </w:rPr>
          <w:t>. Đặc điểm suy dinh dưỡng theo giới</w:t>
        </w:r>
      </w:hyperlink>
    </w:p>
    <w:p w14:paraId="327BF34D" w14:textId="125253C9"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8" w:history="1">
        <w:r w:rsidR="00F62329" w:rsidRPr="00D0730E">
          <w:rPr>
            <w:rStyle w:val="Hyperlink"/>
          </w:rPr>
          <w:t>Bảng 3.5</w:t>
        </w:r>
        <w:r w:rsidR="00F62329" w:rsidRPr="00D0730E">
          <w:rPr>
            <w:rStyle w:val="Hyperlink"/>
            <w:bCs/>
          </w:rPr>
          <w:t>. Đặc điểm suy dinh dưỡng theo nghề nghiệp</w:t>
        </w:r>
      </w:hyperlink>
    </w:p>
    <w:p w14:paraId="58318E56" w14:textId="6DC117EA"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9" w:history="1">
        <w:r w:rsidR="00F62329" w:rsidRPr="00D0730E">
          <w:rPr>
            <w:rStyle w:val="Hyperlink"/>
          </w:rPr>
          <w:t>Bảng 3.6</w:t>
        </w:r>
        <w:r w:rsidR="00F62329" w:rsidRPr="00D0730E">
          <w:rPr>
            <w:rStyle w:val="Hyperlink"/>
            <w:bCs/>
          </w:rPr>
          <w:t>. Đặc điểm suy dinh dưỡng theo địa dư</w:t>
        </w:r>
      </w:hyperlink>
    </w:p>
    <w:p w14:paraId="002E7062" w14:textId="0184A6EC"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0" w:history="1">
        <w:r w:rsidR="00F62329" w:rsidRPr="00D0730E">
          <w:rPr>
            <w:rStyle w:val="Hyperlink"/>
          </w:rPr>
          <w:t>Bảng 3.7</w:t>
        </w:r>
        <w:r w:rsidR="00F62329" w:rsidRPr="00D0730E">
          <w:rPr>
            <w:rStyle w:val="Hyperlink"/>
            <w:bCs/>
          </w:rPr>
          <w:t>. Đặc điểm suy dinh dưỡng theo tiền sử bệnh mạn tính</w:t>
        </w:r>
      </w:hyperlink>
    </w:p>
    <w:p w14:paraId="109A0BBD" w14:textId="14A9301E"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1" w:history="1">
        <w:r w:rsidR="00F62329" w:rsidRPr="00D0730E">
          <w:rPr>
            <w:rStyle w:val="Hyperlink"/>
          </w:rPr>
          <w:t>Bảng 3.8</w:t>
        </w:r>
        <w:r w:rsidR="00F62329" w:rsidRPr="00D0730E">
          <w:rPr>
            <w:rStyle w:val="Hyperlink"/>
            <w:bCs/>
          </w:rPr>
          <w:t>. Đặc điểm suy dinh dưỡng theo thời gian chẩn đoán bệnh</w:t>
        </w:r>
      </w:hyperlink>
    </w:p>
    <w:p w14:paraId="00C1049E" w14:textId="623F95B4"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2" w:history="1">
        <w:r w:rsidR="00F62329" w:rsidRPr="00D0730E">
          <w:rPr>
            <w:rStyle w:val="Hyperlink"/>
          </w:rPr>
          <w:t>Bảng 3.9</w:t>
        </w:r>
        <w:r w:rsidR="00F62329" w:rsidRPr="00D0730E">
          <w:rPr>
            <w:rStyle w:val="Hyperlink"/>
            <w:bCs/>
          </w:rPr>
          <w:t>. Mối liên quan giữa nhóm tuổi và thực trạng dinh dưỡng</w:t>
        </w:r>
      </w:hyperlink>
    </w:p>
    <w:p w14:paraId="07DAD0AA" w14:textId="22E6006F"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3" w:history="1">
        <w:r w:rsidR="00F62329" w:rsidRPr="00D0730E">
          <w:rPr>
            <w:rStyle w:val="Hyperlink"/>
          </w:rPr>
          <w:t>Bảng 3.10. Mối liên quan giữa giới và thực trạng dinh dưỡng</w:t>
        </w:r>
      </w:hyperlink>
    </w:p>
    <w:p w14:paraId="7083B652" w14:textId="06ADCCA1"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4" w:history="1">
        <w:r w:rsidR="00F62329" w:rsidRPr="00D0730E">
          <w:rPr>
            <w:rStyle w:val="Hyperlink"/>
          </w:rPr>
          <w:t xml:space="preserve">Bảng 3.11. </w:t>
        </w:r>
        <w:r w:rsidR="00F62329" w:rsidRPr="00D0730E">
          <w:rPr>
            <w:rStyle w:val="Hyperlink"/>
            <w:bCs/>
          </w:rPr>
          <w:t>Mối liên quan giữa nghề nghiệp và thực trạng dinh dưỡng</w:t>
        </w:r>
      </w:hyperlink>
    </w:p>
    <w:p w14:paraId="07F657E7" w14:textId="2EE4C033"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5" w:history="1">
        <w:r w:rsidR="00F62329" w:rsidRPr="00D0730E">
          <w:rPr>
            <w:rStyle w:val="Hyperlink"/>
          </w:rPr>
          <w:t xml:space="preserve">Bảng 3.12. </w:t>
        </w:r>
        <w:r w:rsidR="00F62329" w:rsidRPr="00D0730E">
          <w:rPr>
            <w:rStyle w:val="Hyperlink"/>
            <w:bCs/>
          </w:rPr>
          <w:t>Mối liên quan giữa địa dư và thực trạng dinh dưỡng</w:t>
        </w:r>
      </w:hyperlink>
    </w:p>
    <w:p w14:paraId="109700C7" w14:textId="18AE34EE"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6" w:history="1">
        <w:r w:rsidR="00F62329" w:rsidRPr="00D0730E">
          <w:rPr>
            <w:rStyle w:val="Hyperlink"/>
          </w:rPr>
          <w:t>Bảng 3.13</w:t>
        </w:r>
        <w:r w:rsidR="00F62329" w:rsidRPr="00D0730E">
          <w:rPr>
            <w:rStyle w:val="Hyperlink"/>
            <w:bCs/>
          </w:rPr>
          <w:t xml:space="preserve">. Mối liên quan giữa thời gian chẩn đoán và thực trạng dinh dưỡng </w:t>
        </w:r>
      </w:hyperlink>
    </w:p>
    <w:p w14:paraId="0C058D31" w14:textId="7228CC74"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7" w:history="1">
        <w:r w:rsidR="00F62329" w:rsidRPr="00D0730E">
          <w:rPr>
            <w:rStyle w:val="Hyperlink"/>
          </w:rPr>
          <w:t>Bảng 3.14. Mối liên quan giữa tiền sử bệnh mạn tính và thực trạng dinh dưỡng</w:t>
        </w:r>
      </w:hyperlink>
    </w:p>
    <w:p w14:paraId="4C063B6F" w14:textId="223869F7"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8" w:history="1">
        <w:r w:rsidR="00F62329" w:rsidRPr="00D0730E">
          <w:rPr>
            <w:rStyle w:val="Hyperlink"/>
          </w:rPr>
          <w:t xml:space="preserve">Bảng 3.15. </w:t>
        </w:r>
        <w:r w:rsidR="00F62329" w:rsidRPr="00D0730E">
          <w:rPr>
            <w:rStyle w:val="Hyperlink"/>
            <w:bCs/>
          </w:rPr>
          <w:t xml:space="preserve">Mối liên quan giữa triệu chứng sốt và thực trạng dinh dưỡng </w:t>
        </w:r>
      </w:hyperlink>
    </w:p>
    <w:p w14:paraId="2622F8BA" w14:textId="6945EAE4"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9" w:history="1">
        <w:r w:rsidR="00F62329" w:rsidRPr="00D0730E">
          <w:rPr>
            <w:rStyle w:val="Hyperlink"/>
          </w:rPr>
          <w:t xml:space="preserve">Bảng 3.16. </w:t>
        </w:r>
        <w:r w:rsidR="00F62329" w:rsidRPr="00D0730E">
          <w:rPr>
            <w:rStyle w:val="Hyperlink"/>
            <w:bCs/>
          </w:rPr>
          <w:t>Mối liên quan giữa mức độ tổn thương trên phim X-quang phổi và thực trạng dinh dưỡng</w:t>
        </w:r>
      </w:hyperlink>
    </w:p>
    <w:p w14:paraId="26ACC486" w14:textId="53B5A60E"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0" w:history="1">
        <w:r w:rsidR="00F62329" w:rsidRPr="00D0730E">
          <w:rPr>
            <w:rStyle w:val="Hyperlink"/>
          </w:rPr>
          <w:t xml:space="preserve">Bảng 3.17. </w:t>
        </w:r>
        <w:r w:rsidR="00F62329" w:rsidRPr="00D0730E">
          <w:rPr>
            <w:rStyle w:val="Hyperlink"/>
            <w:bCs/>
          </w:rPr>
          <w:t>Mối liên quan giữa tổn thương có hang trên phim X-quang phổi và thực trạng dinh dưỡng</w:t>
        </w:r>
      </w:hyperlink>
    </w:p>
    <w:p w14:paraId="4CFC110F" w14:textId="5A3B4D4A"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1" w:history="1">
        <w:r w:rsidR="00F62329" w:rsidRPr="00D0730E">
          <w:rPr>
            <w:rStyle w:val="Hyperlink"/>
          </w:rPr>
          <w:t xml:space="preserve">Bảng 3.18. </w:t>
        </w:r>
        <w:r w:rsidR="00F62329" w:rsidRPr="00D0730E">
          <w:rPr>
            <w:rStyle w:val="Hyperlink"/>
            <w:bCs/>
          </w:rPr>
          <w:t>Mối liên quan giữa thiếu máu và thực trạng dinh dưỡng</w:t>
        </w:r>
      </w:hyperlink>
    </w:p>
    <w:p w14:paraId="7D27581E" w14:textId="15FF9792"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2" w:history="1">
        <w:r w:rsidR="00F62329" w:rsidRPr="00D0730E">
          <w:rPr>
            <w:rStyle w:val="Hyperlink"/>
          </w:rPr>
          <w:t xml:space="preserve">Bảng 3.19. </w:t>
        </w:r>
        <w:r w:rsidR="00F62329" w:rsidRPr="00D0730E">
          <w:rPr>
            <w:rStyle w:val="Hyperlink"/>
            <w:bCs/>
          </w:rPr>
          <w:t>Mối liên quan giữa số lượng bạch cầu và thực trạng dinh dưỡng</w:t>
        </w:r>
      </w:hyperlink>
    </w:p>
    <w:p w14:paraId="696C77C6" w14:textId="38A03A56" w:rsidR="00F62329" w:rsidRDefault="00000000"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3" w:history="1">
        <w:r w:rsidR="00F62329" w:rsidRPr="00D0730E">
          <w:rPr>
            <w:rStyle w:val="Hyperlink"/>
          </w:rPr>
          <w:t xml:space="preserve">Bảng 3.20. </w:t>
        </w:r>
        <w:r w:rsidR="00F62329" w:rsidRPr="00D0730E">
          <w:rPr>
            <w:rStyle w:val="Hyperlink"/>
            <w:bCs/>
          </w:rPr>
          <w:t>Mối liên quan giữa kháng thuốc lao và thực trạng dinh dưỡng</w:t>
        </w:r>
      </w:hyperlink>
    </w:p>
    <w:p w14:paraId="2091113D" w14:textId="3D7A68FA" w:rsidR="00C333DD" w:rsidRPr="009D49D9" w:rsidRDefault="003E4607" w:rsidP="0015602F">
      <w:pPr>
        <w:spacing w:line="29" w:lineRule="atLeast"/>
        <w:ind w:firstLine="0"/>
        <w:jc w:val="center"/>
        <w:rPr>
          <w:b/>
          <w:bCs/>
        </w:rPr>
      </w:pPr>
      <w:r>
        <w:rPr>
          <w:b/>
          <w:bCs/>
        </w:rPr>
        <w:lastRenderedPageBreak/>
        <w:fldChar w:fldCharType="end"/>
      </w:r>
      <w:r w:rsidR="00883749" w:rsidRPr="009D49D9">
        <w:rPr>
          <w:b/>
          <w:bCs/>
        </w:rPr>
        <w:t>DANH MỤC HÌNH</w:t>
      </w:r>
    </w:p>
    <w:p w14:paraId="4C7F5DB0" w14:textId="042A0ABB" w:rsidR="00E356FC" w:rsidRDefault="009D49D9">
      <w:pPr>
        <w:pStyle w:val="TableofFigures"/>
        <w:tabs>
          <w:tab w:val="right" w:leader="dot" w:pos="8777"/>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6825733" w:history="1">
        <w:r w:rsidR="00E356FC" w:rsidRPr="00DE6B43">
          <w:rPr>
            <w:rStyle w:val="Hyperlink"/>
          </w:rPr>
          <w:t>Hình 3.1. Thực trạng dinh dưỡng theo BMI</w:t>
        </w:r>
      </w:hyperlink>
    </w:p>
    <w:p w14:paraId="4D3A0806" w14:textId="4657989F" w:rsidR="00E356FC" w:rsidRDefault="00000000">
      <w:pPr>
        <w:pStyle w:val="TableofFigures"/>
        <w:tabs>
          <w:tab w:val="right" w:leader="dot" w:pos="8777"/>
        </w:tabs>
        <w:rPr>
          <w:rFonts w:asciiTheme="minorHAnsi" w:eastAsiaTheme="minorEastAsia" w:hAnsiTheme="minorHAnsi" w:cstheme="minorBidi"/>
          <w:color w:val="auto"/>
          <w:kern w:val="2"/>
          <w:sz w:val="22"/>
          <w:szCs w:val="22"/>
          <w:lang w:val="vi-VN" w:eastAsia="vi-VN"/>
          <w14:ligatures w14:val="standardContextual"/>
        </w:rPr>
      </w:pPr>
      <w:hyperlink w:anchor="_Toc136825734" w:history="1">
        <w:r w:rsidR="00E356FC" w:rsidRPr="00DE6B43">
          <w:rPr>
            <w:rStyle w:val="Hyperlink"/>
          </w:rPr>
          <w:t>Hình 3.2. Thực trạng dinh dưỡng theo SGA</w:t>
        </w:r>
      </w:hyperlink>
    </w:p>
    <w:p w14:paraId="43265065" w14:textId="4652A060" w:rsidR="003D5882" w:rsidRDefault="009D49D9" w:rsidP="003D5882">
      <w:pPr>
        <w:rPr>
          <w:rFonts w:eastAsiaTheme="majorEastAsia" w:cstheme="majorBidi"/>
          <w:b/>
          <w:szCs w:val="32"/>
        </w:rPr>
      </w:pPr>
      <w:r>
        <w:fldChar w:fldCharType="end"/>
      </w:r>
      <w:r w:rsidR="003D5882">
        <w:br w:type="page"/>
      </w:r>
    </w:p>
    <w:p w14:paraId="3FB14F02" w14:textId="2FE70C28" w:rsidR="009D49D9" w:rsidRDefault="009D49D9">
      <w:pPr>
        <w:sectPr w:rsidR="009D49D9" w:rsidSect="00B65AA1">
          <w:headerReference w:type="default" r:id="rId10"/>
          <w:footerReference w:type="default" r:id="rId11"/>
          <w:headerReference w:type="first" r:id="rId12"/>
          <w:footerReference w:type="first" r:id="rId13"/>
          <w:type w:val="continuous"/>
          <w:pgSz w:w="11906" w:h="16838" w:code="9"/>
          <w:pgMar w:top="1985" w:right="1134" w:bottom="1701" w:left="1985" w:header="720" w:footer="720" w:gutter="0"/>
          <w:cols w:space="720"/>
          <w:titlePg/>
          <w:docGrid w:linePitch="381"/>
        </w:sectPr>
      </w:pPr>
    </w:p>
    <w:p w14:paraId="152053BA" w14:textId="6344EA15" w:rsidR="001B303A" w:rsidRPr="00835C44" w:rsidRDefault="001B303A" w:rsidP="00835C44">
      <w:pPr>
        <w:pStyle w:val="TOC"/>
      </w:pPr>
      <w:bookmarkStart w:id="11" w:name="_Toc134910589"/>
      <w:bookmarkStart w:id="12" w:name="_Toc136827403"/>
      <w:r w:rsidRPr="00835C44">
        <w:lastRenderedPageBreak/>
        <w:t>ĐẶT VẤN ĐỀ</w:t>
      </w:r>
      <w:bookmarkEnd w:id="10"/>
      <w:bookmarkEnd w:id="11"/>
      <w:bookmarkEnd w:id="12"/>
    </w:p>
    <w:p w14:paraId="1438CEE1" w14:textId="4EFCCD6A"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 xml:space="preserve">85% tổng số ca bệnh) và là nguồn lây chính cho </w:t>
      </w:r>
      <w:r w:rsidR="00A736AF">
        <w:t xml:space="preserve">những </w:t>
      </w:r>
      <w:r w:rsidRPr="00C23165">
        <w:t>người xung quanh</w:t>
      </w:r>
      <w:r w:rsidR="001B303A">
        <w:t xml:space="preserve"> </w:t>
      </w:r>
      <w:r w:rsidR="00021ACD">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32261B">
        <w:t xml:space="preserve">năm 2021 </w:t>
      </w:r>
      <w:r w:rsidR="009154A6">
        <w:t>số</w:t>
      </w:r>
      <w:r w:rsidR="00D8417B">
        <w:t xml:space="preserve"> ca bệnh mới</w:t>
      </w:r>
      <w:r w:rsidR="009154A6">
        <w:t xml:space="preserve"> là 77 657</w:t>
      </w:r>
      <w:r w:rsidR="00D8417B">
        <w:t xml:space="preserve"> và </w:t>
      </w:r>
      <w:r w:rsidR="00E256E6">
        <w:t xml:space="preserve">số </w:t>
      </w:r>
      <w:r w:rsidR="00D8417B">
        <w:t>ca tử vong</w:t>
      </w:r>
      <w:r w:rsidR="00E256E6">
        <w:t xml:space="preserve"> là 14 300</w:t>
      </w:r>
      <w:r w:rsidR="00F17EA2">
        <w:t xml:space="preserve"> </w:t>
      </w:r>
      <w:r w:rsidR="00941E67">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120FCD42" w:rsidR="001B303A" w:rsidRDefault="00A91EAD" w:rsidP="00C23165">
      <w:r>
        <w:t>Có nhiều yếu tố ảnh hưởng tới tình trạng mắc bệnh lao</w:t>
      </w:r>
      <w:r w:rsidR="0030623B">
        <w:t>,</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B8615C">
        <w:t xml:space="preserve"> gây</w:t>
      </w:r>
      <w:r w:rsidR="00950DC1" w:rsidRPr="00950DC1">
        <w:t xml:space="preserve"> </w:t>
      </w:r>
      <w:r w:rsidR="00257379">
        <w:t xml:space="preserve">tăng </w:t>
      </w:r>
      <w:r w:rsidR="00820587">
        <w:t>khả năng</w:t>
      </w:r>
      <w:r w:rsidR="00257379">
        <w:t xml:space="preserve">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 </w:instrText>
      </w:r>
      <w:r w:rsidR="00925CC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DATA </w:instrText>
      </w:r>
      <w:r w:rsidR="00925CC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3CA75B51" w:rsidR="004C396C" w:rsidRDefault="004B11C7" w:rsidP="00D477BA">
      <w:r w:rsidRPr="006A680F">
        <w:t xml:space="preserve">Theo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 </w:instrText>
      </w:r>
      <w:r w:rsidR="001B0A18">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DATA </w:instrText>
      </w:r>
      <w:r w:rsidR="001B0A18">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w:t>
      </w:r>
      <w:r w:rsidR="00511B93">
        <w:t xml:space="preserve"> lao có</w:t>
      </w:r>
      <w:r w:rsidR="00D477BA" w:rsidRPr="002C128A">
        <w:t xml:space="preserve">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5E88E1D4"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w:t>
      </w:r>
      <w:r>
        <w:lastRenderedPageBreak/>
        <w:t>quá trình 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8422A0">
        <w:fldChar w:fldCharType="separate"/>
      </w:r>
      <w:r w:rsidR="00AD5A52">
        <w:t>[1, 14]</w:t>
      </w:r>
      <w:r w:rsidR="008422A0">
        <w:fldChar w:fldCharType="end"/>
      </w:r>
      <w:r>
        <w:t xml:space="preserve">. </w:t>
      </w:r>
      <w:r w:rsidR="00357C59">
        <w:t xml:space="preserve">Đánh giá </w:t>
      </w:r>
      <w:r w:rsidR="00FE649D">
        <w:t>t</w:t>
      </w:r>
      <w:r w:rsidR="008745EE">
        <w:t>ình trạng</w:t>
      </w:r>
      <w:r w:rsidR="00FE649D">
        <w:t xml:space="preserve"> dinh dưỡng</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2F0B6C81" w:rsidR="001B303A" w:rsidRDefault="001B303A" w:rsidP="00376CAB">
      <w:r>
        <w:t xml:space="preserve">Số ca bệnh được chẩn đoán lao mới tại Hải Phòng ở mức cao so với các </w:t>
      </w:r>
      <w:r w:rsidR="002379A7">
        <w:t>tỉnh</w:t>
      </w:r>
      <w:r>
        <w:t xml:space="preserve"> và thành phố trong cả nước. Tuy nhiên, chưa có </w:t>
      </w:r>
      <w:r w:rsidR="000650D4">
        <w:t xml:space="preserve">nhiều nghiên cứu </w:t>
      </w:r>
      <w:r>
        <w:t xml:space="preserve">về </w:t>
      </w:r>
      <w:r w:rsidR="008745EE">
        <w:t>thực trạng dinh dưỡng (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11881DD6"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 xml:space="preserve">SGA ở bệnh nhân lao phổi mới tại Bệnh viện Phổi Hải Phòng </w:t>
      </w:r>
      <w:r w:rsidR="0057054D">
        <w:rPr>
          <w:i/>
          <w:iCs/>
        </w:rPr>
        <w:t>từ 01/01/</w:t>
      </w:r>
      <w:r w:rsidR="0050429E" w:rsidRPr="009F19AE">
        <w:rPr>
          <w:i/>
          <w:iCs/>
        </w:rPr>
        <w:t>2022</w:t>
      </w:r>
      <w:r w:rsidR="0057054D">
        <w:rPr>
          <w:i/>
          <w:iCs/>
        </w:rPr>
        <w:t xml:space="preserve"> đến 31/12/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6827404"/>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6827405"/>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7C90C2F7"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99FDFDF"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7E8D6479" w:rsidR="0072698F" w:rsidRDefault="00D0500D" w:rsidP="00BF046F">
      <w:r w:rsidRPr="00D0500D">
        <w:t xml:space="preserve">Theo </w:t>
      </w:r>
      <w:r w:rsidR="00637A35">
        <w:t>nghiên cứu</w:t>
      </w:r>
      <w:r w:rsidRPr="00D0500D">
        <w:t xml:space="preserve"> của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 xml:space="preserve">trong mức độ ảnh hưởng của COVID-19, những khu vực có gánh nặng bệnh lao cao như </w:t>
      </w:r>
      <w:r w:rsidR="00DB3A93">
        <w:t>c</w:t>
      </w:r>
      <w:r w:rsidR="00A32B1F" w:rsidRPr="00A32B1F">
        <w:t xml:space="preserve">hâu Phi và châu Á </w:t>
      </w:r>
      <w:r w:rsidR="003433CC">
        <w:t>chịu</w:t>
      </w:r>
      <w:r w:rsidR="00A32B1F" w:rsidRPr="00A32B1F">
        <w:t xml:space="preserve"> ảnh hưởng nhiều hơn</w:t>
      </w:r>
      <w:r w:rsidR="008B4D50">
        <w:t xml:space="preserve"> </w:t>
      </w:r>
      <w:r w:rsidR="008B4D50">
        <w:fldChar w:fldCharType="begin"/>
      </w:r>
      <w:r w:rsidR="008A7512">
        <w:instrText xml:space="preserve"> ADDIN EN.CITE &lt;EndNote&gt;&lt;Cite&gt;&lt;Author&gt;Schiza&lt;/Author&gt;&lt;Year&gt;2022&lt;/Year&gt;&lt;RecNum&gt;67&lt;/RecNum&gt;&lt;DisplayText&gt;[15]&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8A7512">
        <w:t>[15]</w:t>
      </w:r>
      <w:r w:rsidR="008B4D50">
        <w:fldChar w:fldCharType="end"/>
      </w:r>
      <w:r w:rsidR="003630E0">
        <w:t>.</w:t>
      </w:r>
      <w:r w:rsidR="00AC56A8" w:rsidRPr="00AC56A8">
        <w:t xml:space="preserve"> WHO</w:t>
      </w:r>
      <w:r w:rsidR="00662B13">
        <w:t xml:space="preserve"> cũng</w:t>
      </w:r>
      <w:r w:rsidR="00AC56A8" w:rsidRPr="00AC56A8">
        <w:t xml:space="preserve"> dự báo </w:t>
      </w:r>
      <w:r w:rsidR="0095466B">
        <w:t xml:space="preserve">đại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8EEF1B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w:t>
      </w:r>
      <w:r w:rsidR="002265ED">
        <w:t>bệnh nhân</w:t>
      </w:r>
      <w:r w:rsidRPr="00085A04">
        <w:t xml:space="preserve">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3F256102" w:rsidR="00FA688E" w:rsidRPr="00ED40D6" w:rsidRDefault="00715990" w:rsidP="00B20CC3">
      <w:pPr>
        <w:pStyle w:val="Caption"/>
        <w:spacing w:before="160"/>
        <w:rPr>
          <w:bCs/>
        </w:rPr>
      </w:pPr>
      <w:bookmarkStart w:id="21" w:name="_Toc123983011"/>
      <w:bookmarkStart w:id="22" w:name="_Toc136827420"/>
      <w:r>
        <w:t xml:space="preserve">Bảng </w:t>
      </w:r>
      <w:r w:rsidR="00925E5B">
        <w:fldChar w:fldCharType="begin"/>
      </w:r>
      <w:r w:rsidR="00925E5B">
        <w:instrText xml:space="preserve"> STYLEREF 1 \s </w:instrText>
      </w:r>
      <w:r w:rsidR="00925E5B">
        <w:fldChar w:fldCharType="separate"/>
      </w:r>
      <w:r w:rsidR="0018613D">
        <w:t>1</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w:t>
      </w:r>
      <w:r w:rsidR="00925E5B">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157"/>
        <w:gridCol w:w="2254"/>
        <w:gridCol w:w="2366"/>
      </w:tblGrid>
      <w:tr w:rsidR="00FA688E" w14:paraId="00224BC6" w14:textId="77777777" w:rsidTr="00085E18">
        <w:tc>
          <w:tcPr>
            <w:tcW w:w="2368" w:type="pct"/>
          </w:tcPr>
          <w:p w14:paraId="2506044D" w14:textId="77777777" w:rsidR="00FA688E" w:rsidRPr="00085E18" w:rsidRDefault="00FA688E" w:rsidP="00A5435F">
            <w:pPr>
              <w:spacing w:before="40" w:after="40"/>
              <w:rPr>
                <w:b/>
                <w:bCs/>
                <w:sz w:val="27"/>
                <w:szCs w:val="27"/>
              </w:rPr>
            </w:pPr>
          </w:p>
        </w:tc>
        <w:tc>
          <w:tcPr>
            <w:tcW w:w="1284" w:type="pct"/>
          </w:tcPr>
          <w:p w14:paraId="72DFC17B" w14:textId="77777777" w:rsidR="00FA688E" w:rsidRPr="00085E18" w:rsidRDefault="00FA688E" w:rsidP="00A5435F">
            <w:pPr>
              <w:spacing w:before="40" w:after="40"/>
              <w:jc w:val="center"/>
              <w:rPr>
                <w:b/>
                <w:bCs/>
                <w:sz w:val="27"/>
                <w:szCs w:val="27"/>
              </w:rPr>
            </w:pPr>
            <w:r w:rsidRPr="00085E18">
              <w:rPr>
                <w:b/>
                <w:bCs/>
                <w:sz w:val="27"/>
                <w:szCs w:val="27"/>
              </w:rPr>
              <w:t>Số lượng</w:t>
            </w:r>
          </w:p>
        </w:tc>
        <w:tc>
          <w:tcPr>
            <w:tcW w:w="1348" w:type="pct"/>
          </w:tcPr>
          <w:p w14:paraId="7D995B90" w14:textId="5E7E72B5" w:rsidR="00B42DC9" w:rsidRPr="00085E18" w:rsidRDefault="00FA688E" w:rsidP="00A5435F">
            <w:pPr>
              <w:spacing w:before="40" w:after="40"/>
              <w:jc w:val="center"/>
              <w:rPr>
                <w:b/>
                <w:bCs/>
                <w:sz w:val="27"/>
                <w:szCs w:val="27"/>
              </w:rPr>
            </w:pPr>
            <w:r w:rsidRPr="00085E18">
              <w:rPr>
                <w:b/>
                <w:bCs/>
                <w:sz w:val="27"/>
                <w:szCs w:val="27"/>
              </w:rPr>
              <w:t>Tỷ lệ</w:t>
            </w:r>
          </w:p>
          <w:p w14:paraId="0D0E7EC7" w14:textId="69550478" w:rsidR="00FA688E" w:rsidRPr="00085E18" w:rsidRDefault="00FA688E" w:rsidP="00A5435F">
            <w:pPr>
              <w:spacing w:before="40" w:after="40"/>
              <w:jc w:val="center"/>
              <w:rPr>
                <w:b/>
                <w:bCs/>
                <w:sz w:val="27"/>
                <w:szCs w:val="27"/>
              </w:rPr>
            </w:pPr>
            <w:r w:rsidRPr="00085E18">
              <w:rPr>
                <w:b/>
                <w:bCs/>
                <w:sz w:val="27"/>
                <w:szCs w:val="27"/>
              </w:rPr>
              <w:t>(trên 100 000 dân)</w:t>
            </w:r>
          </w:p>
        </w:tc>
      </w:tr>
      <w:tr w:rsidR="00FA688E" w14:paraId="5E1854B3" w14:textId="77777777" w:rsidTr="00085E18">
        <w:tc>
          <w:tcPr>
            <w:tcW w:w="2368" w:type="pct"/>
          </w:tcPr>
          <w:p w14:paraId="3EC1963D" w14:textId="6557416E" w:rsidR="00FA688E" w:rsidRPr="00085E18" w:rsidRDefault="00FA688E" w:rsidP="00A5435F">
            <w:pPr>
              <w:spacing w:before="40" w:after="40"/>
              <w:rPr>
                <w:sz w:val="27"/>
                <w:szCs w:val="27"/>
              </w:rPr>
            </w:pPr>
            <w:r w:rsidRPr="00085E18">
              <w:rPr>
                <w:sz w:val="27"/>
                <w:szCs w:val="27"/>
              </w:rPr>
              <w:t>Tổng số</w:t>
            </w:r>
            <w:r w:rsidR="00D95E32" w:rsidRPr="00085E18">
              <w:rPr>
                <w:sz w:val="27"/>
                <w:szCs w:val="27"/>
              </w:rPr>
              <w:t xml:space="preserve"> ca</w:t>
            </w:r>
            <w:r w:rsidRPr="00085E18">
              <w:rPr>
                <w:sz w:val="27"/>
                <w:szCs w:val="27"/>
              </w:rPr>
              <w:t xml:space="preserve"> mắc lao</w:t>
            </w:r>
          </w:p>
        </w:tc>
        <w:tc>
          <w:tcPr>
            <w:tcW w:w="1284" w:type="pct"/>
          </w:tcPr>
          <w:p w14:paraId="3846D4B3" w14:textId="55856F6C" w:rsidR="00CB4D6E" w:rsidRPr="00085E18" w:rsidRDefault="00FA688E" w:rsidP="00A5435F">
            <w:pPr>
              <w:spacing w:before="40" w:after="40"/>
              <w:jc w:val="center"/>
              <w:rPr>
                <w:sz w:val="27"/>
                <w:szCs w:val="27"/>
              </w:rPr>
            </w:pPr>
            <w:r w:rsidRPr="00085E18">
              <w:rPr>
                <w:sz w:val="27"/>
                <w:szCs w:val="27"/>
              </w:rPr>
              <w:t>169 000</w:t>
            </w:r>
          </w:p>
          <w:p w14:paraId="23AD7B8E" w14:textId="05696B52" w:rsidR="00FA688E" w:rsidRPr="00085E18" w:rsidRDefault="00FA688E" w:rsidP="00A5435F">
            <w:pPr>
              <w:spacing w:before="40" w:after="40"/>
              <w:jc w:val="center"/>
              <w:rPr>
                <w:sz w:val="27"/>
                <w:szCs w:val="27"/>
              </w:rPr>
            </w:pPr>
            <w:r w:rsidRPr="00085E18">
              <w:rPr>
                <w:sz w:val="27"/>
                <w:szCs w:val="27"/>
              </w:rPr>
              <w:t>(109 000-241 000)</w:t>
            </w:r>
          </w:p>
        </w:tc>
        <w:tc>
          <w:tcPr>
            <w:tcW w:w="1348" w:type="pct"/>
          </w:tcPr>
          <w:p w14:paraId="1AF30FCF" w14:textId="77777777" w:rsidR="00CB4D6E" w:rsidRPr="00085E18" w:rsidRDefault="00FA688E" w:rsidP="00A5435F">
            <w:pPr>
              <w:spacing w:before="40" w:after="40"/>
              <w:jc w:val="center"/>
              <w:rPr>
                <w:sz w:val="27"/>
                <w:szCs w:val="27"/>
              </w:rPr>
            </w:pPr>
            <w:r w:rsidRPr="00085E18">
              <w:rPr>
                <w:sz w:val="27"/>
                <w:szCs w:val="27"/>
              </w:rPr>
              <w:t>173</w:t>
            </w:r>
          </w:p>
          <w:p w14:paraId="5169ACD5" w14:textId="41635650" w:rsidR="00FA688E" w:rsidRPr="00085E18" w:rsidRDefault="00FA688E" w:rsidP="00A5435F">
            <w:pPr>
              <w:spacing w:before="40" w:after="40"/>
              <w:jc w:val="center"/>
              <w:rPr>
                <w:sz w:val="27"/>
                <w:szCs w:val="27"/>
              </w:rPr>
            </w:pPr>
            <w:r w:rsidRPr="00085E18">
              <w:rPr>
                <w:sz w:val="27"/>
                <w:szCs w:val="27"/>
              </w:rPr>
              <w:t>(112-247)</w:t>
            </w:r>
          </w:p>
        </w:tc>
      </w:tr>
      <w:tr w:rsidR="00FA688E" w14:paraId="72B9D15A" w14:textId="77777777" w:rsidTr="00085E18">
        <w:tc>
          <w:tcPr>
            <w:tcW w:w="2368" w:type="pct"/>
          </w:tcPr>
          <w:p w14:paraId="66763164" w14:textId="77777777" w:rsidR="00FA688E" w:rsidRPr="00085E18" w:rsidRDefault="00FA688E" w:rsidP="00A5435F">
            <w:pPr>
              <w:spacing w:before="40" w:after="40"/>
              <w:rPr>
                <w:sz w:val="27"/>
                <w:szCs w:val="27"/>
              </w:rPr>
            </w:pPr>
            <w:r w:rsidRPr="00085E18">
              <w:rPr>
                <w:sz w:val="27"/>
                <w:szCs w:val="27"/>
              </w:rPr>
              <w:t>Tỷ lệ nhiễm lao dương tính với HIV</w:t>
            </w:r>
          </w:p>
        </w:tc>
        <w:tc>
          <w:tcPr>
            <w:tcW w:w="1284" w:type="pct"/>
          </w:tcPr>
          <w:p w14:paraId="501D1357" w14:textId="6B7E9A24" w:rsidR="00CB4D6E" w:rsidRPr="00085E18" w:rsidRDefault="00FA688E" w:rsidP="00A5435F">
            <w:pPr>
              <w:spacing w:before="40" w:after="40"/>
              <w:jc w:val="center"/>
              <w:rPr>
                <w:sz w:val="27"/>
                <w:szCs w:val="27"/>
              </w:rPr>
            </w:pPr>
            <w:r w:rsidRPr="00085E18">
              <w:rPr>
                <w:sz w:val="27"/>
                <w:szCs w:val="27"/>
              </w:rPr>
              <w:t>5100</w:t>
            </w:r>
          </w:p>
          <w:p w14:paraId="5F51A56A" w14:textId="789AE7D3" w:rsidR="00FA688E" w:rsidRPr="00085E18" w:rsidRDefault="00FA688E" w:rsidP="00A5435F">
            <w:pPr>
              <w:spacing w:before="40" w:after="40"/>
              <w:jc w:val="center"/>
              <w:rPr>
                <w:sz w:val="27"/>
                <w:szCs w:val="27"/>
              </w:rPr>
            </w:pPr>
            <w:r w:rsidRPr="00085E18">
              <w:rPr>
                <w:sz w:val="27"/>
                <w:szCs w:val="27"/>
              </w:rPr>
              <w:t>(3300-7400)</w:t>
            </w:r>
          </w:p>
        </w:tc>
        <w:tc>
          <w:tcPr>
            <w:tcW w:w="1348" w:type="pct"/>
          </w:tcPr>
          <w:p w14:paraId="7360CE65" w14:textId="5F85C073" w:rsidR="00CB4D6E" w:rsidRPr="00085E18" w:rsidRDefault="00FA688E" w:rsidP="00A5435F">
            <w:pPr>
              <w:spacing w:before="40" w:after="40"/>
              <w:jc w:val="center"/>
              <w:rPr>
                <w:sz w:val="27"/>
                <w:szCs w:val="27"/>
              </w:rPr>
            </w:pPr>
            <w:r w:rsidRPr="00085E18">
              <w:rPr>
                <w:sz w:val="27"/>
                <w:szCs w:val="27"/>
              </w:rPr>
              <w:t>5</w:t>
            </w:r>
            <w:r w:rsidR="008B64BC" w:rsidRPr="00085E18">
              <w:rPr>
                <w:sz w:val="27"/>
                <w:szCs w:val="27"/>
              </w:rPr>
              <w:t>,</w:t>
            </w:r>
            <w:r w:rsidRPr="00085E18">
              <w:rPr>
                <w:sz w:val="27"/>
                <w:szCs w:val="27"/>
              </w:rPr>
              <w:t>3</w:t>
            </w:r>
          </w:p>
          <w:p w14:paraId="5A43B669" w14:textId="1B1823E3" w:rsidR="00FA688E" w:rsidRPr="00085E18" w:rsidRDefault="00FA688E" w:rsidP="00A5435F">
            <w:pPr>
              <w:spacing w:before="40" w:after="40"/>
              <w:jc w:val="center"/>
              <w:rPr>
                <w:sz w:val="27"/>
                <w:szCs w:val="27"/>
              </w:rPr>
            </w:pPr>
            <w:r w:rsidRPr="00085E18">
              <w:rPr>
                <w:sz w:val="27"/>
                <w:szCs w:val="27"/>
              </w:rPr>
              <w:t>(3</w:t>
            </w:r>
            <w:r w:rsidR="008B64BC" w:rsidRPr="00085E18">
              <w:rPr>
                <w:sz w:val="27"/>
                <w:szCs w:val="27"/>
              </w:rPr>
              <w:t>,</w:t>
            </w:r>
            <w:r w:rsidRPr="00085E18">
              <w:rPr>
                <w:sz w:val="27"/>
                <w:szCs w:val="27"/>
              </w:rPr>
              <w:t>4-7</w:t>
            </w:r>
            <w:r w:rsidR="008B64BC" w:rsidRPr="00085E18">
              <w:rPr>
                <w:sz w:val="27"/>
                <w:szCs w:val="27"/>
              </w:rPr>
              <w:t>,</w:t>
            </w:r>
            <w:r w:rsidRPr="00085E18">
              <w:rPr>
                <w:sz w:val="27"/>
                <w:szCs w:val="27"/>
              </w:rPr>
              <w:t>5)</w:t>
            </w:r>
          </w:p>
        </w:tc>
      </w:tr>
      <w:tr w:rsidR="00FA688E" w14:paraId="21B13FDD" w14:textId="77777777" w:rsidTr="00085E18">
        <w:tc>
          <w:tcPr>
            <w:tcW w:w="2368" w:type="pct"/>
          </w:tcPr>
          <w:p w14:paraId="5DA16986" w14:textId="750B598D" w:rsidR="00FA688E" w:rsidRPr="00085E18" w:rsidRDefault="00FA688E" w:rsidP="00A5435F">
            <w:pPr>
              <w:spacing w:before="40" w:after="40"/>
              <w:rPr>
                <w:sz w:val="27"/>
                <w:szCs w:val="27"/>
              </w:rPr>
            </w:pPr>
            <w:r w:rsidRPr="00085E18">
              <w:rPr>
                <w:sz w:val="27"/>
                <w:szCs w:val="27"/>
              </w:rPr>
              <w:t>Tỷ lệ lao kháng MDR/RR</w:t>
            </w:r>
            <w:r w:rsidR="000023B4" w:rsidRPr="00085E18">
              <w:rPr>
                <w:sz w:val="27"/>
                <w:szCs w:val="27"/>
              </w:rPr>
              <w:t>-TB</w:t>
            </w:r>
          </w:p>
        </w:tc>
        <w:tc>
          <w:tcPr>
            <w:tcW w:w="1284" w:type="pct"/>
          </w:tcPr>
          <w:p w14:paraId="2C4F3AC4" w14:textId="72EC53FB" w:rsidR="00CB4D6E" w:rsidRPr="00085E18" w:rsidRDefault="00FA688E" w:rsidP="00A5435F">
            <w:pPr>
              <w:spacing w:before="40" w:after="40"/>
              <w:jc w:val="center"/>
              <w:rPr>
                <w:sz w:val="27"/>
                <w:szCs w:val="27"/>
              </w:rPr>
            </w:pPr>
            <w:r w:rsidRPr="00085E18">
              <w:rPr>
                <w:sz w:val="27"/>
                <w:szCs w:val="27"/>
              </w:rPr>
              <w:t>8900</w:t>
            </w:r>
          </w:p>
          <w:p w14:paraId="145A0F07" w14:textId="565544BE" w:rsidR="00FA688E" w:rsidRPr="00085E18" w:rsidRDefault="00FA688E" w:rsidP="00A5435F">
            <w:pPr>
              <w:spacing w:before="40" w:after="40"/>
              <w:jc w:val="center"/>
              <w:rPr>
                <w:sz w:val="27"/>
                <w:szCs w:val="27"/>
              </w:rPr>
            </w:pPr>
            <w:r w:rsidRPr="00085E18">
              <w:rPr>
                <w:sz w:val="27"/>
                <w:szCs w:val="27"/>
              </w:rPr>
              <w:t>(5400-12</w:t>
            </w:r>
            <w:r w:rsidR="00CE27C5" w:rsidRPr="00085E18">
              <w:rPr>
                <w:sz w:val="27"/>
                <w:szCs w:val="27"/>
              </w:rPr>
              <w:t xml:space="preserve"> </w:t>
            </w:r>
            <w:r w:rsidRPr="00085E18">
              <w:rPr>
                <w:sz w:val="27"/>
                <w:szCs w:val="27"/>
              </w:rPr>
              <w:t>000)</w:t>
            </w:r>
          </w:p>
        </w:tc>
        <w:tc>
          <w:tcPr>
            <w:tcW w:w="1348" w:type="pct"/>
          </w:tcPr>
          <w:p w14:paraId="10580882" w14:textId="3E39D2C0" w:rsidR="00CB4D6E" w:rsidRPr="00085E18" w:rsidRDefault="00FA688E" w:rsidP="00A5435F">
            <w:pPr>
              <w:spacing w:before="40" w:after="40"/>
              <w:jc w:val="center"/>
              <w:rPr>
                <w:sz w:val="27"/>
                <w:szCs w:val="27"/>
              </w:rPr>
            </w:pPr>
            <w:r w:rsidRPr="00085E18">
              <w:rPr>
                <w:sz w:val="27"/>
                <w:szCs w:val="27"/>
              </w:rPr>
              <w:t>9</w:t>
            </w:r>
            <w:r w:rsidR="008B64BC" w:rsidRPr="00085E18">
              <w:rPr>
                <w:sz w:val="27"/>
                <w:szCs w:val="27"/>
              </w:rPr>
              <w:t>,</w:t>
            </w:r>
            <w:r w:rsidRPr="00085E18">
              <w:rPr>
                <w:sz w:val="27"/>
                <w:szCs w:val="27"/>
              </w:rPr>
              <w:t>1</w:t>
            </w:r>
          </w:p>
          <w:p w14:paraId="5DFF2EBF" w14:textId="1E7A0C99" w:rsidR="00FA688E" w:rsidRPr="00085E18" w:rsidRDefault="00FA688E" w:rsidP="00A5435F">
            <w:pPr>
              <w:spacing w:before="40" w:after="40"/>
              <w:jc w:val="center"/>
              <w:rPr>
                <w:sz w:val="27"/>
                <w:szCs w:val="27"/>
              </w:rPr>
            </w:pPr>
            <w:r w:rsidRPr="00085E18">
              <w:rPr>
                <w:sz w:val="27"/>
                <w:szCs w:val="27"/>
              </w:rPr>
              <w:t>(5</w:t>
            </w:r>
            <w:r w:rsidR="008B64BC" w:rsidRPr="00085E18">
              <w:rPr>
                <w:sz w:val="27"/>
                <w:szCs w:val="27"/>
              </w:rPr>
              <w:t>,</w:t>
            </w:r>
            <w:r w:rsidRPr="00085E18">
              <w:rPr>
                <w:sz w:val="27"/>
                <w:szCs w:val="27"/>
              </w:rPr>
              <w:t>5-13)</w:t>
            </w:r>
          </w:p>
        </w:tc>
      </w:tr>
      <w:tr w:rsidR="00FA688E" w14:paraId="1FB6F6F8" w14:textId="77777777" w:rsidTr="00085E18">
        <w:tc>
          <w:tcPr>
            <w:tcW w:w="2368" w:type="pct"/>
          </w:tcPr>
          <w:p w14:paraId="27EBB909" w14:textId="77777777" w:rsidR="00FA688E" w:rsidRPr="00085E18" w:rsidRDefault="00FA688E" w:rsidP="00A5435F">
            <w:pPr>
              <w:spacing w:before="40" w:after="40"/>
              <w:rPr>
                <w:sz w:val="27"/>
                <w:szCs w:val="27"/>
              </w:rPr>
            </w:pPr>
            <w:r w:rsidRPr="00085E18">
              <w:rPr>
                <w:sz w:val="27"/>
                <w:szCs w:val="27"/>
              </w:rPr>
              <w:t>Tỷ lệ tử vong do lao âm tính với HIV</w:t>
            </w:r>
          </w:p>
        </w:tc>
        <w:tc>
          <w:tcPr>
            <w:tcW w:w="1284" w:type="pct"/>
          </w:tcPr>
          <w:p w14:paraId="35DD2DCE" w14:textId="40E09389" w:rsidR="00CB4D6E" w:rsidRPr="00085E18" w:rsidRDefault="00FA688E" w:rsidP="00A5435F">
            <w:pPr>
              <w:spacing w:before="40" w:after="40"/>
              <w:jc w:val="center"/>
              <w:rPr>
                <w:sz w:val="27"/>
                <w:szCs w:val="27"/>
              </w:rPr>
            </w:pPr>
            <w:r w:rsidRPr="00085E18">
              <w:rPr>
                <w:sz w:val="27"/>
                <w:szCs w:val="27"/>
              </w:rPr>
              <w:t>12</w:t>
            </w:r>
            <w:r w:rsidR="005D346E" w:rsidRPr="00085E18">
              <w:rPr>
                <w:sz w:val="27"/>
                <w:szCs w:val="27"/>
              </w:rPr>
              <w:t xml:space="preserve"> </w:t>
            </w:r>
            <w:r w:rsidRPr="00085E18">
              <w:rPr>
                <w:sz w:val="27"/>
                <w:szCs w:val="27"/>
              </w:rPr>
              <w:t>000</w:t>
            </w:r>
          </w:p>
          <w:p w14:paraId="19264725" w14:textId="7EAB8334" w:rsidR="00FA688E" w:rsidRPr="00085E18" w:rsidRDefault="00FA688E" w:rsidP="00A5435F">
            <w:pPr>
              <w:spacing w:before="40" w:after="40"/>
              <w:jc w:val="center"/>
              <w:rPr>
                <w:sz w:val="27"/>
                <w:szCs w:val="27"/>
              </w:rPr>
            </w:pPr>
            <w:r w:rsidRPr="00085E18">
              <w:rPr>
                <w:sz w:val="27"/>
                <w:szCs w:val="27"/>
              </w:rPr>
              <w:t>(8700-16 000)</w:t>
            </w:r>
          </w:p>
        </w:tc>
        <w:tc>
          <w:tcPr>
            <w:tcW w:w="1348" w:type="pct"/>
          </w:tcPr>
          <w:p w14:paraId="2218214C" w14:textId="77777777" w:rsidR="00CB4D6E" w:rsidRPr="00085E18" w:rsidRDefault="00FA688E" w:rsidP="00A5435F">
            <w:pPr>
              <w:spacing w:before="40" w:after="40"/>
              <w:jc w:val="center"/>
              <w:rPr>
                <w:sz w:val="27"/>
                <w:szCs w:val="27"/>
              </w:rPr>
            </w:pPr>
            <w:r w:rsidRPr="00085E18">
              <w:rPr>
                <w:sz w:val="27"/>
                <w:szCs w:val="27"/>
              </w:rPr>
              <w:t>12</w:t>
            </w:r>
          </w:p>
          <w:p w14:paraId="6C8404BF" w14:textId="6D41258E" w:rsidR="00FA688E" w:rsidRPr="00085E18" w:rsidRDefault="00FA688E" w:rsidP="00A5435F">
            <w:pPr>
              <w:spacing w:before="40" w:after="40"/>
              <w:jc w:val="center"/>
              <w:rPr>
                <w:sz w:val="27"/>
                <w:szCs w:val="27"/>
              </w:rPr>
            </w:pPr>
            <w:r w:rsidRPr="00085E18">
              <w:rPr>
                <w:sz w:val="27"/>
                <w:szCs w:val="27"/>
              </w:rPr>
              <w:t>(8</w:t>
            </w:r>
            <w:r w:rsidR="008B64BC" w:rsidRPr="00085E18">
              <w:rPr>
                <w:sz w:val="27"/>
                <w:szCs w:val="27"/>
              </w:rPr>
              <w:t>,</w:t>
            </w:r>
            <w:r w:rsidRPr="00085E18">
              <w:rPr>
                <w:sz w:val="27"/>
                <w:szCs w:val="27"/>
              </w:rPr>
              <w:t>9-17)</w:t>
            </w:r>
          </w:p>
        </w:tc>
      </w:tr>
      <w:tr w:rsidR="00FA688E" w14:paraId="3357FF39" w14:textId="77777777" w:rsidTr="00433A28">
        <w:trPr>
          <w:trHeight w:val="507"/>
        </w:trPr>
        <w:tc>
          <w:tcPr>
            <w:tcW w:w="2368" w:type="pct"/>
          </w:tcPr>
          <w:p w14:paraId="492D4B01" w14:textId="77777777" w:rsidR="00FA688E" w:rsidRPr="00085E18" w:rsidRDefault="00FA688E" w:rsidP="00A5435F">
            <w:pPr>
              <w:spacing w:before="40" w:after="40"/>
              <w:rPr>
                <w:sz w:val="27"/>
                <w:szCs w:val="27"/>
              </w:rPr>
            </w:pPr>
            <w:r w:rsidRPr="00085E18">
              <w:rPr>
                <w:sz w:val="27"/>
                <w:szCs w:val="27"/>
              </w:rPr>
              <w:t>Tỷ lệ tử vong do lao dương tính với HIV</w:t>
            </w:r>
          </w:p>
        </w:tc>
        <w:tc>
          <w:tcPr>
            <w:tcW w:w="1284" w:type="pct"/>
          </w:tcPr>
          <w:p w14:paraId="35D090A7" w14:textId="6F5EBC97" w:rsidR="00CB4D6E" w:rsidRPr="00085E18" w:rsidRDefault="00FA688E" w:rsidP="00A5435F">
            <w:pPr>
              <w:spacing w:before="40" w:after="40"/>
              <w:jc w:val="center"/>
              <w:rPr>
                <w:sz w:val="27"/>
                <w:szCs w:val="27"/>
              </w:rPr>
            </w:pPr>
            <w:r w:rsidRPr="00085E18">
              <w:rPr>
                <w:sz w:val="27"/>
                <w:szCs w:val="27"/>
              </w:rPr>
              <w:t>2200</w:t>
            </w:r>
          </w:p>
          <w:p w14:paraId="69A34711" w14:textId="5EB512FE" w:rsidR="00FA688E" w:rsidRPr="00085E18" w:rsidRDefault="00FA688E" w:rsidP="00A5435F">
            <w:pPr>
              <w:spacing w:before="40" w:after="40"/>
              <w:jc w:val="center"/>
              <w:rPr>
                <w:sz w:val="27"/>
                <w:szCs w:val="27"/>
              </w:rPr>
            </w:pPr>
            <w:r w:rsidRPr="00085E18">
              <w:rPr>
                <w:sz w:val="27"/>
                <w:szCs w:val="27"/>
              </w:rPr>
              <w:t>(1600-2900)</w:t>
            </w:r>
          </w:p>
        </w:tc>
        <w:tc>
          <w:tcPr>
            <w:tcW w:w="1348" w:type="pct"/>
          </w:tcPr>
          <w:p w14:paraId="01E58C96" w14:textId="086F1168" w:rsidR="00CB4D6E" w:rsidRPr="00085E18" w:rsidRDefault="00FA688E" w:rsidP="00A5435F">
            <w:pPr>
              <w:spacing w:before="40" w:after="40"/>
              <w:jc w:val="center"/>
              <w:rPr>
                <w:sz w:val="27"/>
                <w:szCs w:val="27"/>
              </w:rPr>
            </w:pPr>
            <w:r w:rsidRPr="00085E18">
              <w:rPr>
                <w:sz w:val="27"/>
                <w:szCs w:val="27"/>
              </w:rPr>
              <w:t>2</w:t>
            </w:r>
            <w:r w:rsidR="008B64BC" w:rsidRPr="00085E18">
              <w:rPr>
                <w:sz w:val="27"/>
                <w:szCs w:val="27"/>
              </w:rPr>
              <w:t>,</w:t>
            </w:r>
            <w:r w:rsidRPr="00085E18">
              <w:rPr>
                <w:sz w:val="27"/>
                <w:szCs w:val="27"/>
              </w:rPr>
              <w:t>2</w:t>
            </w:r>
          </w:p>
          <w:p w14:paraId="37EA51FC" w14:textId="75FD07BF" w:rsidR="00FA688E" w:rsidRPr="00085E18" w:rsidRDefault="00FA688E" w:rsidP="00A5435F">
            <w:pPr>
              <w:spacing w:before="40" w:after="40"/>
              <w:jc w:val="center"/>
              <w:rPr>
                <w:sz w:val="27"/>
                <w:szCs w:val="27"/>
              </w:rPr>
            </w:pPr>
            <w:r w:rsidRPr="00085E18">
              <w:rPr>
                <w:sz w:val="27"/>
                <w:szCs w:val="27"/>
              </w:rPr>
              <w:t>(1</w:t>
            </w:r>
            <w:r w:rsidR="008B64BC" w:rsidRPr="00085E18">
              <w:rPr>
                <w:sz w:val="27"/>
                <w:szCs w:val="27"/>
              </w:rPr>
              <w:t>,</w:t>
            </w:r>
            <w:r w:rsidRPr="00085E18">
              <w:rPr>
                <w:sz w:val="27"/>
                <w:szCs w:val="27"/>
              </w:rPr>
              <w:t>6-3)</w:t>
            </w:r>
          </w:p>
        </w:tc>
      </w:tr>
    </w:tbl>
    <w:p w14:paraId="51E6FCE8" w14:textId="140699DB" w:rsidR="00FA688E" w:rsidRPr="00534DF3" w:rsidRDefault="00AF5F47" w:rsidP="00A5435F">
      <w:pPr>
        <w:pStyle w:val="Caption"/>
        <w:spacing w:before="160"/>
        <w:ind w:firstLine="270"/>
        <w:jc w:val="both"/>
        <w:rPr>
          <w:b w:val="0"/>
          <w:bCs/>
        </w:rPr>
      </w:pPr>
      <w:bookmarkStart w:id="23" w:name="_Toc136827421"/>
      <w:r>
        <w:t xml:space="preserve">Bảng </w:t>
      </w:r>
      <w:r w:rsidR="00925E5B">
        <w:fldChar w:fldCharType="begin"/>
      </w:r>
      <w:r w:rsidR="00925E5B">
        <w:instrText xml:space="preserve"> STYLEREF 1 \s </w:instrText>
      </w:r>
      <w:r w:rsidR="00925E5B">
        <w:fldChar w:fldCharType="separate"/>
      </w:r>
      <w:r w:rsidR="0018613D">
        <w:t>1</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2</w:t>
      </w:r>
      <w:r w:rsidR="00925E5B">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394"/>
        <w:gridCol w:w="4388"/>
      </w:tblGrid>
      <w:tr w:rsidR="00FA688E" w14:paraId="61A5448A" w14:textId="77777777" w:rsidTr="00A5435F">
        <w:tc>
          <w:tcPr>
            <w:tcW w:w="4394" w:type="dxa"/>
          </w:tcPr>
          <w:p w14:paraId="258129E6" w14:textId="77777777" w:rsidR="00FA688E" w:rsidRPr="00620205" w:rsidRDefault="00FA688E" w:rsidP="00433A28">
            <w:pPr>
              <w:spacing w:before="40" w:after="40" w:line="276" w:lineRule="auto"/>
              <w:rPr>
                <w:sz w:val="27"/>
                <w:szCs w:val="27"/>
              </w:rPr>
            </w:pPr>
            <w:r w:rsidRPr="00620205">
              <w:rPr>
                <w:sz w:val="27"/>
                <w:szCs w:val="27"/>
              </w:rPr>
              <w:t>Các trường hợp mới</w:t>
            </w:r>
          </w:p>
        </w:tc>
        <w:tc>
          <w:tcPr>
            <w:tcW w:w="4388" w:type="dxa"/>
          </w:tcPr>
          <w:p w14:paraId="4EC64125" w14:textId="77777777" w:rsidR="00386AE6" w:rsidRPr="00620205" w:rsidRDefault="00FA688E" w:rsidP="00433A28">
            <w:pPr>
              <w:spacing w:before="40" w:after="40" w:line="276" w:lineRule="auto"/>
              <w:jc w:val="center"/>
              <w:rPr>
                <w:sz w:val="27"/>
                <w:szCs w:val="27"/>
              </w:rPr>
            </w:pPr>
            <w:r w:rsidRPr="00620205">
              <w:rPr>
                <w:sz w:val="27"/>
                <w:szCs w:val="27"/>
              </w:rPr>
              <w:t>4,3%</w:t>
            </w:r>
          </w:p>
          <w:p w14:paraId="67311952" w14:textId="5512D6C6" w:rsidR="00FA688E" w:rsidRPr="00620205" w:rsidRDefault="00FA688E" w:rsidP="00433A28">
            <w:pPr>
              <w:spacing w:before="40" w:after="40" w:line="276" w:lineRule="auto"/>
              <w:jc w:val="center"/>
              <w:rPr>
                <w:sz w:val="27"/>
                <w:szCs w:val="27"/>
              </w:rPr>
            </w:pPr>
            <w:r w:rsidRPr="00620205">
              <w:rPr>
                <w:sz w:val="27"/>
                <w:szCs w:val="27"/>
              </w:rPr>
              <w:t>(4,1-4,5)</w:t>
            </w:r>
          </w:p>
        </w:tc>
      </w:tr>
      <w:tr w:rsidR="00FA688E" w14:paraId="17BDEEFD" w14:textId="77777777" w:rsidTr="00A5435F">
        <w:tc>
          <w:tcPr>
            <w:tcW w:w="4394" w:type="dxa"/>
          </w:tcPr>
          <w:p w14:paraId="1C43559A" w14:textId="77777777" w:rsidR="00FA688E" w:rsidRPr="00620205" w:rsidRDefault="00FA688E" w:rsidP="00433A28">
            <w:pPr>
              <w:spacing w:before="40" w:after="40" w:line="276" w:lineRule="auto"/>
              <w:rPr>
                <w:sz w:val="27"/>
                <w:szCs w:val="27"/>
              </w:rPr>
            </w:pPr>
            <w:r w:rsidRPr="00620205">
              <w:rPr>
                <w:sz w:val="27"/>
                <w:szCs w:val="27"/>
              </w:rPr>
              <w:t>Các trường hợp đã điều trị trước đây</w:t>
            </w:r>
          </w:p>
        </w:tc>
        <w:tc>
          <w:tcPr>
            <w:tcW w:w="4388" w:type="dxa"/>
          </w:tcPr>
          <w:p w14:paraId="68EE7F59" w14:textId="77777777" w:rsidR="00386AE6" w:rsidRPr="00620205" w:rsidRDefault="00FA688E" w:rsidP="00433A28">
            <w:pPr>
              <w:spacing w:before="40" w:after="40" w:line="276" w:lineRule="auto"/>
              <w:jc w:val="center"/>
              <w:rPr>
                <w:sz w:val="27"/>
                <w:szCs w:val="27"/>
              </w:rPr>
            </w:pPr>
            <w:r w:rsidRPr="00620205">
              <w:rPr>
                <w:sz w:val="27"/>
                <w:szCs w:val="27"/>
              </w:rPr>
              <w:t>15%</w:t>
            </w:r>
          </w:p>
          <w:p w14:paraId="5E37A4E6" w14:textId="64E2B960" w:rsidR="00FA688E" w:rsidRPr="00620205" w:rsidRDefault="00FA688E" w:rsidP="00433A28">
            <w:pPr>
              <w:spacing w:before="40" w:after="40" w:line="276" w:lineRule="auto"/>
              <w:jc w:val="center"/>
              <w:rPr>
                <w:sz w:val="27"/>
                <w:szCs w:val="27"/>
              </w:rPr>
            </w:pPr>
            <w:r w:rsidRPr="00620205">
              <w:rPr>
                <w:sz w:val="27"/>
                <w:szCs w:val="27"/>
              </w:rPr>
              <w:t>(14-16)</w:t>
            </w:r>
          </w:p>
        </w:tc>
      </w:tr>
    </w:tbl>
    <w:p w14:paraId="2CFBDE66" w14:textId="2856188E" w:rsidR="00A5435F" w:rsidRDefault="00925E5B" w:rsidP="00925E5B">
      <w:pPr>
        <w:pStyle w:val="Caption"/>
        <w:ind w:firstLine="0"/>
        <w:jc w:val="both"/>
      </w:pPr>
      <w:bookmarkStart w:id="24" w:name="_Toc136827422"/>
      <w:r>
        <w:t xml:space="preserve">Bảng </w:t>
      </w:r>
      <w:r>
        <w:fldChar w:fldCharType="begin"/>
      </w:r>
      <w:r>
        <w:instrText xml:space="preserve"> STYLEREF 1 \s </w:instrText>
      </w:r>
      <w:r>
        <w:fldChar w:fldCharType="separate"/>
      </w:r>
      <w:r w:rsidR="0018613D">
        <w:t>1</w:t>
      </w:r>
      <w:r>
        <w:fldChar w:fldCharType="end"/>
      </w:r>
      <w:r>
        <w:t>.</w:t>
      </w:r>
      <w:r>
        <w:fldChar w:fldCharType="begin"/>
      </w:r>
      <w:r>
        <w:instrText xml:space="preserve"> SEQ Bảng \* ARABIC \s 1 </w:instrText>
      </w:r>
      <w:r>
        <w:fldChar w:fldCharType="separate"/>
      </w:r>
      <w:r w:rsidR="0018613D">
        <w:t>3</w:t>
      </w:r>
      <w:r>
        <w:fldChar w:fldCharType="end"/>
      </w:r>
      <w:r w:rsidR="00A5435F">
        <w:t xml:space="preserve">. Chăm sóc bệnh </w:t>
      </w:r>
      <w:r w:rsidR="00A5435F" w:rsidRPr="00D819F8">
        <w:t>lao mới</w:t>
      </w:r>
      <w:r w:rsidR="00A5435F">
        <w:t xml:space="preserve"> và </w:t>
      </w:r>
      <w:r w:rsidR="00A5435F" w:rsidRPr="00D819F8">
        <w:t>tái phát</w:t>
      </w:r>
      <w:r w:rsidR="00A5435F">
        <w:t>/HIV</w:t>
      </w:r>
      <w:r w:rsidR="00A5435F" w:rsidRPr="00D819F8">
        <w:t xml:space="preserve"> </w:t>
      </w:r>
      <w:r w:rsidR="00A5435F">
        <w:t xml:space="preserve">tại Việt Nam năm </w:t>
      </w:r>
      <w:r w:rsidR="00A5435F" w:rsidRPr="00D819F8">
        <w:t>2021</w:t>
      </w:r>
      <w:bookmarkEnd w:id="24"/>
    </w:p>
    <w:tbl>
      <w:tblPr>
        <w:tblStyle w:val="TableGrid"/>
        <w:tblW w:w="0" w:type="auto"/>
        <w:tblInd w:w="-5" w:type="dxa"/>
        <w:tblLook w:val="04A0" w:firstRow="1" w:lastRow="0" w:firstColumn="1" w:lastColumn="0" w:noHBand="0" w:noVBand="1"/>
      </w:tblPr>
      <w:tblGrid>
        <w:gridCol w:w="5225"/>
        <w:gridCol w:w="1967"/>
        <w:gridCol w:w="1590"/>
      </w:tblGrid>
      <w:tr w:rsidR="00A5435F" w14:paraId="59C6FB05" w14:textId="77777777" w:rsidTr="00EF1458">
        <w:tc>
          <w:tcPr>
            <w:tcW w:w="5444" w:type="dxa"/>
          </w:tcPr>
          <w:p w14:paraId="558FCCF0" w14:textId="77777777" w:rsidR="00A5435F" w:rsidRPr="00F53D70" w:rsidRDefault="00A5435F" w:rsidP="00EF1458">
            <w:pPr>
              <w:spacing w:before="40" w:after="40" w:line="276" w:lineRule="auto"/>
            </w:pPr>
          </w:p>
        </w:tc>
        <w:tc>
          <w:tcPr>
            <w:tcW w:w="2021" w:type="dxa"/>
          </w:tcPr>
          <w:p w14:paraId="08B603E2" w14:textId="77777777" w:rsidR="00A5435F" w:rsidRPr="00F53D70" w:rsidRDefault="00A5435F" w:rsidP="00EF1458">
            <w:pPr>
              <w:spacing w:before="40" w:after="40" w:line="276" w:lineRule="auto"/>
              <w:jc w:val="center"/>
              <w:rPr>
                <w:b/>
                <w:bCs/>
              </w:rPr>
            </w:pPr>
            <w:r w:rsidRPr="00F53D70">
              <w:rPr>
                <w:b/>
                <w:bCs/>
              </w:rPr>
              <w:t>Số lượng</w:t>
            </w:r>
          </w:p>
        </w:tc>
        <w:tc>
          <w:tcPr>
            <w:tcW w:w="1646" w:type="dxa"/>
          </w:tcPr>
          <w:p w14:paraId="49BFAFC5" w14:textId="77777777" w:rsidR="00A5435F" w:rsidRPr="00F53D70" w:rsidRDefault="00A5435F" w:rsidP="00EF1458">
            <w:pPr>
              <w:spacing w:before="40" w:after="40" w:line="276" w:lineRule="auto"/>
              <w:jc w:val="center"/>
              <w:rPr>
                <w:b/>
                <w:bCs/>
              </w:rPr>
            </w:pPr>
            <w:r w:rsidRPr="00F53D70">
              <w:rPr>
                <w:b/>
                <w:bCs/>
              </w:rPr>
              <w:t>%</w:t>
            </w:r>
          </w:p>
        </w:tc>
      </w:tr>
      <w:tr w:rsidR="00A5435F" w14:paraId="3288CD0A" w14:textId="77777777" w:rsidTr="00EF1458">
        <w:tc>
          <w:tcPr>
            <w:tcW w:w="5444" w:type="dxa"/>
          </w:tcPr>
          <w:p w14:paraId="4198E295" w14:textId="77777777" w:rsidR="00A5435F" w:rsidRPr="00F53D70" w:rsidRDefault="00A5435F" w:rsidP="00EF1458">
            <w:pPr>
              <w:spacing w:before="40" w:after="40" w:line="276" w:lineRule="auto"/>
            </w:pPr>
            <w:r w:rsidRPr="00F53D70">
              <w:t>Bệnh nhân đã biết tình trạng dương tính với HIV</w:t>
            </w:r>
          </w:p>
        </w:tc>
        <w:tc>
          <w:tcPr>
            <w:tcW w:w="2021" w:type="dxa"/>
          </w:tcPr>
          <w:p w14:paraId="213939F5" w14:textId="77777777" w:rsidR="00A5435F" w:rsidRPr="00F53D70" w:rsidRDefault="00A5435F" w:rsidP="00EF1458">
            <w:pPr>
              <w:spacing w:before="40" w:after="40" w:line="276" w:lineRule="auto"/>
              <w:jc w:val="center"/>
            </w:pPr>
            <w:r w:rsidRPr="00F53D70">
              <w:t>1945</w:t>
            </w:r>
          </w:p>
        </w:tc>
        <w:tc>
          <w:tcPr>
            <w:tcW w:w="1646" w:type="dxa"/>
          </w:tcPr>
          <w:p w14:paraId="2B713EF3" w14:textId="77777777" w:rsidR="00A5435F" w:rsidRPr="00F53D70" w:rsidRDefault="00A5435F" w:rsidP="00EF1458">
            <w:pPr>
              <w:spacing w:before="40" w:after="40" w:line="276" w:lineRule="auto"/>
              <w:jc w:val="center"/>
            </w:pPr>
            <w:r w:rsidRPr="00F53D70">
              <w:t>3</w:t>
            </w:r>
          </w:p>
        </w:tc>
      </w:tr>
      <w:tr w:rsidR="00A5435F" w14:paraId="10943296" w14:textId="77777777" w:rsidTr="00EF1458">
        <w:tc>
          <w:tcPr>
            <w:tcW w:w="5444" w:type="dxa"/>
          </w:tcPr>
          <w:p w14:paraId="452ECD87" w14:textId="77777777" w:rsidR="00A5435F" w:rsidRPr="00F53D70" w:rsidRDefault="00A5435F" w:rsidP="00EF1458">
            <w:pPr>
              <w:spacing w:before="40" w:after="40" w:line="276" w:lineRule="auto"/>
            </w:pPr>
            <w:r w:rsidRPr="00F53D70">
              <w:t>- đang điều trị bằng thuốc kháng vi-rút</w:t>
            </w:r>
          </w:p>
        </w:tc>
        <w:tc>
          <w:tcPr>
            <w:tcW w:w="2021" w:type="dxa"/>
          </w:tcPr>
          <w:p w14:paraId="2F8F862A" w14:textId="77777777" w:rsidR="00A5435F" w:rsidRPr="00F53D70" w:rsidRDefault="00A5435F" w:rsidP="00EF1458">
            <w:pPr>
              <w:spacing w:before="40" w:after="40" w:line="276" w:lineRule="auto"/>
              <w:jc w:val="center"/>
            </w:pPr>
            <w:r w:rsidRPr="00F53D70">
              <w:t>1521</w:t>
            </w:r>
          </w:p>
        </w:tc>
        <w:tc>
          <w:tcPr>
            <w:tcW w:w="1646" w:type="dxa"/>
          </w:tcPr>
          <w:p w14:paraId="301AD618" w14:textId="77777777" w:rsidR="00A5435F" w:rsidRPr="00F53D70" w:rsidRDefault="00A5435F" w:rsidP="00EF1458">
            <w:pPr>
              <w:spacing w:before="40" w:after="40" w:line="276" w:lineRule="auto"/>
              <w:jc w:val="center"/>
            </w:pPr>
            <w:r w:rsidRPr="00F53D70">
              <w:t>78</w:t>
            </w:r>
          </w:p>
        </w:tc>
      </w:tr>
    </w:tbl>
    <w:p w14:paraId="16F61B76" w14:textId="77777777" w:rsidR="00162F00" w:rsidRPr="00886FD4" w:rsidRDefault="00162F00" w:rsidP="00AC4D97">
      <w:pPr>
        <w:jc w:val="center"/>
      </w:pPr>
    </w:p>
    <w:p w14:paraId="6C8614CF" w14:textId="5D93C8E8" w:rsidR="00FA688E" w:rsidRDefault="00925E5B" w:rsidP="00925E5B">
      <w:pPr>
        <w:pStyle w:val="Caption"/>
      </w:pPr>
      <w:bookmarkStart w:id="25" w:name="_Toc136827423"/>
      <w:r>
        <w:lastRenderedPageBreak/>
        <w:t xml:space="preserve">Bảng </w:t>
      </w:r>
      <w:r>
        <w:fldChar w:fldCharType="begin"/>
      </w:r>
      <w:r>
        <w:instrText xml:space="preserve"> STYLEREF 1 \s </w:instrText>
      </w:r>
      <w:r>
        <w:fldChar w:fldCharType="separate"/>
      </w:r>
      <w:r w:rsidR="0018613D">
        <w:t>1</w:t>
      </w:r>
      <w:r>
        <w:fldChar w:fldCharType="end"/>
      </w:r>
      <w:r>
        <w:t>.</w:t>
      </w:r>
      <w:r>
        <w:fldChar w:fldCharType="begin"/>
      </w:r>
      <w:r>
        <w:instrText xml:space="preserve"> SEQ Bảng \* ARABIC \s 1 </w:instrText>
      </w:r>
      <w:r>
        <w:fldChar w:fldCharType="separate"/>
      </w:r>
      <w:r w:rsidR="0018613D">
        <w:t>4</w:t>
      </w:r>
      <w:r>
        <w:fldChar w:fldCharType="end"/>
      </w:r>
      <w:r w:rsidR="00AF5F47">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5"/>
    </w:p>
    <w:tbl>
      <w:tblPr>
        <w:tblStyle w:val="TableGrid"/>
        <w:tblW w:w="0" w:type="auto"/>
        <w:tblInd w:w="-5" w:type="dxa"/>
        <w:tblLook w:val="04A0" w:firstRow="1" w:lastRow="0" w:firstColumn="1" w:lastColumn="0" w:noHBand="0" w:noVBand="1"/>
      </w:tblPr>
      <w:tblGrid>
        <w:gridCol w:w="4398"/>
        <w:gridCol w:w="4384"/>
      </w:tblGrid>
      <w:tr w:rsidR="00FA688E" w14:paraId="1136C856" w14:textId="77777777" w:rsidTr="00886FD4">
        <w:tc>
          <w:tcPr>
            <w:tcW w:w="4555" w:type="dxa"/>
          </w:tcPr>
          <w:p w14:paraId="6ED92C2D" w14:textId="77777777" w:rsidR="00FA688E" w:rsidRPr="00A75668" w:rsidRDefault="00FA688E" w:rsidP="00433A28">
            <w:pPr>
              <w:spacing w:before="40" w:after="40" w:line="276" w:lineRule="auto"/>
            </w:pPr>
            <w:r w:rsidRPr="00A75668">
              <w:t>Tổng số mới và tái phát</w:t>
            </w:r>
          </w:p>
        </w:tc>
        <w:tc>
          <w:tcPr>
            <w:tcW w:w="4556" w:type="dxa"/>
          </w:tcPr>
          <w:p w14:paraId="1C80B89B" w14:textId="77777777" w:rsidR="00FA688E" w:rsidRPr="00A75668" w:rsidRDefault="00FA688E" w:rsidP="00433A28">
            <w:pPr>
              <w:spacing w:before="40" w:after="40" w:line="276" w:lineRule="auto"/>
              <w:jc w:val="center"/>
            </w:pPr>
            <w:r w:rsidRPr="00A75668">
              <w:t>77 657</w:t>
            </w:r>
          </w:p>
        </w:tc>
      </w:tr>
      <w:tr w:rsidR="00FA688E" w14:paraId="5791C77E" w14:textId="77777777" w:rsidTr="00886FD4">
        <w:tc>
          <w:tcPr>
            <w:tcW w:w="4555" w:type="dxa"/>
          </w:tcPr>
          <w:p w14:paraId="7DB03D4A" w14:textId="77777777" w:rsidR="00FA688E" w:rsidRPr="00A75668" w:rsidRDefault="00FA688E" w:rsidP="00433A28">
            <w:pPr>
              <w:spacing w:before="40" w:after="40" w:line="276" w:lineRule="auto"/>
            </w:pPr>
            <w:r w:rsidRPr="00A75668">
              <w:t>- % xét nghiệm với chẩn đoán nhanh tại thời điểm chẩn đoán</w:t>
            </w:r>
          </w:p>
        </w:tc>
        <w:tc>
          <w:tcPr>
            <w:tcW w:w="4556" w:type="dxa"/>
          </w:tcPr>
          <w:p w14:paraId="6D2C4CF8" w14:textId="77777777" w:rsidR="00FA688E" w:rsidRPr="00A75668" w:rsidRDefault="00FA688E" w:rsidP="00433A28">
            <w:pPr>
              <w:spacing w:before="40" w:after="40" w:line="276" w:lineRule="auto"/>
              <w:jc w:val="center"/>
            </w:pPr>
            <w:r w:rsidRPr="00A75668">
              <w:t>96%</w:t>
            </w:r>
          </w:p>
        </w:tc>
      </w:tr>
      <w:tr w:rsidR="00FA688E" w14:paraId="12A0E839" w14:textId="77777777" w:rsidTr="00886FD4">
        <w:tc>
          <w:tcPr>
            <w:tcW w:w="4555" w:type="dxa"/>
          </w:tcPr>
          <w:p w14:paraId="0E9F214A" w14:textId="77777777" w:rsidR="00FA688E" w:rsidRPr="00A75668" w:rsidRDefault="00FA688E" w:rsidP="00433A28">
            <w:pPr>
              <w:spacing w:before="40" w:after="40" w:line="276" w:lineRule="auto"/>
            </w:pPr>
            <w:r w:rsidRPr="00A75668">
              <w:t>- % đã biết tình trạng nhiễm HIV</w:t>
            </w:r>
          </w:p>
        </w:tc>
        <w:tc>
          <w:tcPr>
            <w:tcW w:w="4556" w:type="dxa"/>
          </w:tcPr>
          <w:p w14:paraId="09CCD8AC" w14:textId="77777777" w:rsidR="00FA688E" w:rsidRPr="00A75668" w:rsidRDefault="00FA688E" w:rsidP="00433A28">
            <w:pPr>
              <w:spacing w:before="40" w:after="40" w:line="276" w:lineRule="auto"/>
              <w:jc w:val="center"/>
            </w:pPr>
            <w:r w:rsidRPr="00A75668">
              <w:t>82%</w:t>
            </w:r>
          </w:p>
        </w:tc>
      </w:tr>
      <w:tr w:rsidR="00FA688E" w14:paraId="395B6B0C" w14:textId="77777777" w:rsidTr="00886FD4">
        <w:tc>
          <w:tcPr>
            <w:tcW w:w="4555" w:type="dxa"/>
          </w:tcPr>
          <w:p w14:paraId="41F98CDA" w14:textId="77777777" w:rsidR="00FA688E" w:rsidRPr="00A75668" w:rsidRDefault="00FA688E" w:rsidP="00433A28">
            <w:pPr>
              <w:spacing w:before="40" w:after="40" w:line="276" w:lineRule="auto"/>
            </w:pPr>
            <w:r w:rsidRPr="00A75668">
              <w:t>- % phổi</w:t>
            </w:r>
          </w:p>
        </w:tc>
        <w:tc>
          <w:tcPr>
            <w:tcW w:w="4556" w:type="dxa"/>
          </w:tcPr>
          <w:p w14:paraId="1D9D5F3D" w14:textId="77777777" w:rsidR="00FA688E" w:rsidRPr="00A75668" w:rsidRDefault="00FA688E" w:rsidP="00433A28">
            <w:pPr>
              <w:spacing w:before="40" w:after="40" w:line="276" w:lineRule="auto"/>
              <w:jc w:val="center"/>
            </w:pPr>
            <w:r w:rsidRPr="00A75668">
              <w:t>79%</w:t>
            </w:r>
          </w:p>
        </w:tc>
      </w:tr>
      <w:tr w:rsidR="00FA688E" w14:paraId="7E66F530" w14:textId="77777777" w:rsidTr="00886FD4">
        <w:tc>
          <w:tcPr>
            <w:tcW w:w="4555" w:type="dxa"/>
          </w:tcPr>
          <w:p w14:paraId="03267491" w14:textId="3E54757F" w:rsidR="00FA688E" w:rsidRPr="00A75668" w:rsidRDefault="00FA688E" w:rsidP="00433A28">
            <w:pPr>
              <w:spacing w:before="40" w:after="40" w:line="276" w:lineRule="auto"/>
            </w:pPr>
            <w:r w:rsidRPr="00A75668">
              <w:t>-</w:t>
            </w:r>
            <w:r w:rsidR="00A860E3">
              <w:t xml:space="preserve"> </w:t>
            </w:r>
            <w:r w:rsidRPr="00A75668">
              <w:t>% xác nhận vi khuẩn</w:t>
            </w:r>
          </w:p>
        </w:tc>
        <w:tc>
          <w:tcPr>
            <w:tcW w:w="4556" w:type="dxa"/>
          </w:tcPr>
          <w:p w14:paraId="7552A3E8" w14:textId="77777777" w:rsidR="00FA688E" w:rsidRPr="00A75668" w:rsidRDefault="00FA688E" w:rsidP="00433A28">
            <w:pPr>
              <w:spacing w:before="40" w:after="40" w:line="276" w:lineRule="auto"/>
              <w:jc w:val="center"/>
            </w:pPr>
            <w:r w:rsidRPr="00A75668">
              <w:t>77%</w:t>
            </w:r>
          </w:p>
        </w:tc>
      </w:tr>
      <w:tr w:rsidR="00FA688E" w14:paraId="0346904C" w14:textId="77777777" w:rsidTr="00886FD4">
        <w:tc>
          <w:tcPr>
            <w:tcW w:w="4555" w:type="dxa"/>
          </w:tcPr>
          <w:p w14:paraId="4ED93796" w14:textId="77777777" w:rsidR="00FA688E" w:rsidRPr="00A75668" w:rsidRDefault="00FA688E" w:rsidP="00433A28">
            <w:pPr>
              <w:spacing w:before="40" w:after="40" w:line="276" w:lineRule="auto"/>
            </w:pPr>
            <w:r w:rsidRPr="00A75668">
              <w:t>- % trẻ em từ 0-14 tuổi</w:t>
            </w:r>
          </w:p>
        </w:tc>
        <w:tc>
          <w:tcPr>
            <w:tcW w:w="4556" w:type="dxa"/>
          </w:tcPr>
          <w:p w14:paraId="7E3646C9" w14:textId="77777777" w:rsidR="00FA688E" w:rsidRPr="00A75668" w:rsidRDefault="00FA688E" w:rsidP="00433A28">
            <w:pPr>
              <w:spacing w:before="40" w:after="40" w:line="276" w:lineRule="auto"/>
              <w:jc w:val="center"/>
            </w:pPr>
            <w:r w:rsidRPr="00A75668">
              <w:t>1%</w:t>
            </w:r>
          </w:p>
        </w:tc>
      </w:tr>
      <w:tr w:rsidR="00FA688E" w14:paraId="1E167508" w14:textId="77777777" w:rsidTr="00886FD4">
        <w:tc>
          <w:tcPr>
            <w:tcW w:w="4555" w:type="dxa"/>
          </w:tcPr>
          <w:p w14:paraId="451A7014" w14:textId="7C96606F" w:rsidR="00FA688E" w:rsidRPr="00A75668" w:rsidRDefault="00FA688E" w:rsidP="00433A28">
            <w:pPr>
              <w:spacing w:before="40" w:after="40" w:line="276" w:lineRule="auto"/>
            </w:pPr>
            <w:r w:rsidRPr="00A75668">
              <w:t xml:space="preserve">- % nữ </w:t>
            </w:r>
            <w:r w:rsidR="009E533F">
              <w:t xml:space="preserve">giới </w:t>
            </w:r>
            <w:r w:rsidRPr="00A75668">
              <w:t>(tuổi ≥15)</w:t>
            </w:r>
          </w:p>
        </w:tc>
        <w:tc>
          <w:tcPr>
            <w:tcW w:w="4556" w:type="dxa"/>
          </w:tcPr>
          <w:p w14:paraId="224A7926" w14:textId="77777777" w:rsidR="00FA688E" w:rsidRPr="00A75668" w:rsidRDefault="00FA688E" w:rsidP="00433A28">
            <w:pPr>
              <w:spacing w:before="40" w:after="40" w:line="276" w:lineRule="auto"/>
              <w:jc w:val="center"/>
            </w:pPr>
            <w:r w:rsidRPr="00A75668">
              <w:t>29%</w:t>
            </w:r>
          </w:p>
        </w:tc>
      </w:tr>
      <w:tr w:rsidR="00FA688E" w14:paraId="45E91765" w14:textId="77777777" w:rsidTr="00886FD4">
        <w:tc>
          <w:tcPr>
            <w:tcW w:w="4555" w:type="dxa"/>
          </w:tcPr>
          <w:p w14:paraId="5E947FA8" w14:textId="77777777" w:rsidR="00FA688E" w:rsidRPr="00A75668" w:rsidRDefault="00FA688E" w:rsidP="00433A28">
            <w:pPr>
              <w:spacing w:before="40" w:after="40" w:line="276" w:lineRule="auto"/>
            </w:pPr>
            <w:r w:rsidRPr="00A75668">
              <w:t>- % nam giới (tuổi ≥15)</w:t>
            </w:r>
          </w:p>
        </w:tc>
        <w:tc>
          <w:tcPr>
            <w:tcW w:w="4556" w:type="dxa"/>
          </w:tcPr>
          <w:p w14:paraId="01F24260" w14:textId="77777777" w:rsidR="00FA688E" w:rsidRPr="00A75668" w:rsidRDefault="00FA688E" w:rsidP="00433A28">
            <w:pPr>
              <w:spacing w:before="40" w:after="40" w:line="276" w:lineRule="auto"/>
              <w:jc w:val="center"/>
            </w:pPr>
            <w:r w:rsidRPr="00A75668">
              <w:t>70%</w:t>
            </w:r>
          </w:p>
        </w:tc>
      </w:tr>
      <w:tr w:rsidR="00FA688E" w14:paraId="3426C8B7" w14:textId="77777777" w:rsidTr="00886FD4">
        <w:tc>
          <w:tcPr>
            <w:tcW w:w="4555" w:type="dxa"/>
          </w:tcPr>
          <w:p w14:paraId="1A335237" w14:textId="77777777" w:rsidR="00FA688E" w:rsidRPr="00A75668" w:rsidRDefault="00FA688E" w:rsidP="00433A28">
            <w:pPr>
              <w:spacing w:before="40" w:after="40" w:line="276" w:lineRule="auto"/>
            </w:pPr>
            <w:r w:rsidRPr="00A75668">
              <w:t>Tổng số trường hợp được thông báo</w:t>
            </w:r>
          </w:p>
        </w:tc>
        <w:tc>
          <w:tcPr>
            <w:tcW w:w="4556" w:type="dxa"/>
          </w:tcPr>
          <w:p w14:paraId="3DE5CE43" w14:textId="77777777" w:rsidR="00FA688E" w:rsidRPr="00A75668" w:rsidRDefault="00FA688E" w:rsidP="00433A28">
            <w:pPr>
              <w:spacing w:before="40" w:after="40" w:line="276" w:lineRule="auto"/>
              <w:jc w:val="center"/>
            </w:pPr>
            <w:r w:rsidRPr="00A75668">
              <w:t>78 935</w:t>
            </w:r>
          </w:p>
        </w:tc>
      </w:tr>
    </w:tbl>
    <w:p w14:paraId="607C58C6" w14:textId="43203DD1" w:rsidR="001B303A" w:rsidRDefault="001B303A" w:rsidP="008A26DE">
      <w:pPr>
        <w:pStyle w:val="Heading2"/>
        <w:spacing w:before="160"/>
      </w:pPr>
      <w:bookmarkStart w:id="26" w:name="_Toc126527703"/>
      <w:bookmarkStart w:id="27" w:name="_Toc134910592"/>
      <w:bookmarkStart w:id="28" w:name="_Toc136827406"/>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271A2846" w:rsidR="00E66068" w:rsidRDefault="00AE683A" w:rsidP="00AE683A">
      <w:r>
        <w:t>L</w:t>
      </w:r>
      <w:r w:rsidR="00983988">
        <w:t>ao phổi là thể bệnh gặp nhiều nhất, chiếm 80-85% tổng số bệnh</w:t>
      </w:r>
      <w:r w:rsidR="003518FA">
        <w:t xml:space="preserve"> nhân mắc</w:t>
      </w:r>
      <w:r w:rsidR="00983988">
        <w:t xml:space="preserve"> lao, là nguồn lây </w:t>
      </w:r>
      <w:r w:rsidR="00986134">
        <w:t xml:space="preserve">chính </w:t>
      </w:r>
      <w:r w:rsidR="00983988">
        <w:t>cho người lành</w:t>
      </w:r>
      <w:r w:rsidR="00986134">
        <w:t xml:space="preserve">, </w:t>
      </w:r>
      <w:r w:rsidR="00983988">
        <w:t>nhất</w:t>
      </w:r>
      <w:r w:rsidR="00986134">
        <w:t xml:space="preserve"> là</w:t>
      </w:r>
      <w:r w:rsidR="00983988">
        <w:t xml:space="preserve"> </w:t>
      </w:r>
      <w:r w:rsidR="00FF32AD">
        <w:t>bệnh nhân</w:t>
      </w:r>
      <w:r w:rsidR="00983988">
        <w:t xml:space="preserve"> có </w:t>
      </w:r>
      <w:r w:rsidR="00396699">
        <w:t xml:space="preserve">xác định </w:t>
      </w:r>
      <w:r w:rsidR="00983988">
        <w:t>vi khuẩn</w:t>
      </w:r>
      <w:r w:rsidR="00396699">
        <w:t xml:space="preserve"> </w:t>
      </w:r>
      <w:r w:rsidR="00983988">
        <w:t>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w:t>
      </w:r>
      <w:r w:rsidR="00FA0042">
        <w:t>bệnh nhân</w:t>
      </w:r>
      <w:r w:rsidR="00E66068">
        <w:t xml:space="preserve"> chưa bao giờ dùng thuốc chống lao hoặc mới dùng thuốc chống lao dưới 1 tháng </w:t>
      </w:r>
      <w:r w:rsidR="0098398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01CE15BB"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 </w:instrText>
      </w:r>
      <w:r w:rsidR="008A7512">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DATA </w:instrText>
      </w:r>
      <w:r w:rsidR="008A7512">
        <w:fldChar w:fldCharType="end"/>
      </w:r>
      <w:r w:rsidR="00250260">
        <w:fldChar w:fldCharType="separate"/>
      </w:r>
      <w:r w:rsidR="008A7512">
        <w:t>[16]</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972068">
        <w:fldChar w:fldCharType="separate"/>
      </w:r>
      <w:r w:rsidR="008A7512">
        <w:t>[17]</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 </w:instrText>
      </w:r>
      <w:r w:rsidR="008A7512">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DATA </w:instrText>
      </w:r>
      <w:r w:rsidR="008A7512">
        <w:fldChar w:fldCharType="end"/>
      </w:r>
      <w:r w:rsidR="005874A1">
        <w:fldChar w:fldCharType="separate"/>
      </w:r>
      <w:r w:rsidR="008A7512">
        <w:t>[18]</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theo BMI</w:t>
      </w:r>
      <w:r w:rsidR="00C84985">
        <w:t xml:space="preserve"> ở</w:t>
      </w:r>
      <w:r w:rsidR="000F3726">
        <w:t xml:space="preserve">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2E7E36">
        <w:fldChar w:fldCharType="separate"/>
      </w:r>
      <w:r w:rsidR="008A7512">
        <w:t>[19]</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17C3C250"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7A4330">
        <w:fldChar w:fldCharType="separate"/>
      </w:r>
      <w:r w:rsidR="008A7512">
        <w:t>[20]</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 </w:instrText>
      </w:r>
      <w:r w:rsidR="008A7512">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DATA </w:instrText>
      </w:r>
      <w:r w:rsidR="008A7512">
        <w:fldChar w:fldCharType="end"/>
      </w:r>
      <w:r w:rsidR="00596A67">
        <w:fldChar w:fldCharType="separate"/>
      </w:r>
      <w:r w:rsidR="008A7512">
        <w:t>[21]</w:t>
      </w:r>
      <w:r w:rsidR="00596A67">
        <w:fldChar w:fldCharType="end"/>
      </w:r>
      <w:r w:rsidR="001F034B">
        <w:t>.</w:t>
      </w:r>
    </w:p>
    <w:p w14:paraId="13F160FF" w14:textId="66849B7D"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8A7512">
        <w:instrText xml:space="preserve"> ADDIN EN.CITE &lt;EndNote&gt;&lt;Cite&gt;&lt;Author&gt;Kaur&lt;/Author&gt;&lt;Year&gt;2022&lt;/Year&gt;&lt;RecNum&gt;20&lt;/RecNum&gt;&lt;DisplayText&gt;[22]&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8A7512">
        <w:t>[22]</w:t>
      </w:r>
      <w:r w:rsidR="00165CC2">
        <w:fldChar w:fldCharType="end"/>
      </w:r>
      <w:r w:rsidR="00D03833">
        <w:t>.</w:t>
      </w:r>
    </w:p>
    <w:p w14:paraId="5D7949DC" w14:textId="7C712EC3"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F56234">
        <w:fldChar w:fldCharType="separate"/>
      </w:r>
      <w:r w:rsidR="008A7512">
        <w:t>[23]</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E47C0B">
        <w:fldChar w:fldCharType="separate"/>
      </w:r>
      <w:r w:rsidR="008A7512">
        <w:t>[17]</w:t>
      </w:r>
      <w:r w:rsidR="00E47C0B">
        <w:fldChar w:fldCharType="end"/>
      </w:r>
      <w:r w:rsidR="00F56234">
        <w:t>.</w:t>
      </w:r>
    </w:p>
    <w:p w14:paraId="22DF68CF" w14:textId="1BC2B221"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EF19F5">
        <w:fldChar w:fldCharType="separate"/>
      </w:r>
      <w:r w:rsidR="008A7512">
        <w:t>[23]</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3F5118">
        <w:fldChar w:fldCharType="separate"/>
      </w:r>
      <w:r w:rsidR="008A7512">
        <w:t>[20]</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2E182557"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 </w:instrText>
      </w:r>
      <w:r w:rsidR="008A7512">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DATA </w:instrText>
      </w:r>
      <w:r w:rsidR="008A7512">
        <w:fldChar w:fldCharType="end"/>
      </w:r>
      <w:r w:rsidR="00EB4FD9">
        <w:fldChar w:fldCharType="separate"/>
      </w:r>
      <w:r w:rsidR="008A7512">
        <w:t>[24]</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F07002">
        <w:fldChar w:fldCharType="separate"/>
      </w:r>
      <w:r w:rsidR="008A7512">
        <w:t>[20]</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6AB4E7B3"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DATA </w:instrText>
      </w:r>
      <w:r w:rsidR="008A7512">
        <w:fldChar w:fldCharType="end"/>
      </w:r>
      <w:r w:rsidR="009B1FC0">
        <w:fldChar w:fldCharType="separate"/>
      </w:r>
      <w:r w:rsidR="008A7512">
        <w:t>[14, 25]</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FF0AE1" w:rsidR="004F1BC3" w:rsidRPr="00492D41" w:rsidRDefault="001E0885" w:rsidP="0047073F">
      <w:r>
        <w:lastRenderedPageBreak/>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DATA </w:instrText>
      </w:r>
      <w:r w:rsidR="008A7512">
        <w:fldChar w:fldCharType="end"/>
      </w:r>
      <w:r w:rsidR="00B13DED">
        <w:fldChar w:fldCharType="separate"/>
      </w:r>
      <w:r w:rsidR="008A7512">
        <w:t>[26, 27]</w:t>
      </w:r>
      <w:r w:rsidR="00B13DED">
        <w:fldChar w:fldCharType="end"/>
      </w:r>
      <w:r w:rsidR="00CA5F14">
        <w:t>.</w:t>
      </w:r>
    </w:p>
    <w:p w14:paraId="0688D752" w14:textId="028D2EF6"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DATA </w:instrText>
      </w:r>
      <w:r w:rsidR="008A7512">
        <w:fldChar w:fldCharType="end"/>
      </w:r>
      <w:r w:rsidR="00B13DED">
        <w:fldChar w:fldCharType="separate"/>
      </w:r>
      <w:r w:rsidR="008A7512">
        <w:t>[25, 26]</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2A6CF881"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8A7512">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8A7512">
        <w:t>[27]</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8A7512">
        <w:instrText xml:space="preserve"> ADDIN EN.CITE &lt;EndNote&gt;&lt;Cite&gt;&lt;Author&gt;gia&lt;/Author&gt;&lt;Year&gt;2014&lt;/Year&gt;&lt;RecNum&gt;31&lt;/RecNum&gt;&lt;DisplayText&gt;[28]&lt;/DisplayText&gt;&lt;record&gt;&lt;rec-number&gt;31&lt;/rec-number&gt;&lt;foreign-keys&gt;&lt;key app="EN" db-id="ew0r25e5ieawfueddv3pf0sbaxx0fsraa9ft" timestamp="1677685184"&gt;31&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lt;/style&gt;&lt;/secondary-title&gt;&lt;/titles&gt;&lt;pages&gt;25-35&lt;/pages&gt;&lt;dates&gt;&lt;year&gt;2014&lt;/year&gt;&lt;pub-dates&gt;&lt;date&gt;12/2014&lt;/date&gt;&lt;/pub-dates&gt;&lt;/dates&gt;&lt;pub-location&gt;&lt;style face="normal" font="default" size="100%"&gt;Hà N&lt;/style&gt;&lt;style face="normal" font="default" charset="163" size="100%"&gt;ội&lt;/style&gt;&lt;/pub-location&gt;&lt;urls&gt;&lt;/urls&gt;&lt;language&gt;vie&lt;/language&gt;&lt;/record&gt;&lt;/Cite&gt;&lt;/EndNote&gt;</w:instrText>
      </w:r>
      <w:r w:rsidR="005F3B6D">
        <w:fldChar w:fldCharType="separate"/>
      </w:r>
      <w:r w:rsidR="008A7512">
        <w:t>[28]</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0D566203"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 </w:instrText>
      </w:r>
      <w:r w:rsidR="008A7512">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DATA </w:instrText>
      </w:r>
      <w:r w:rsidR="008A7512">
        <w:fldChar w:fldCharType="end"/>
      </w:r>
      <w:r w:rsidR="00B159AB">
        <w:fldChar w:fldCharType="separate"/>
      </w:r>
      <w:r w:rsidR="008A7512">
        <w:t>[29]</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222CFA">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 xml:space="preserve">95% </w:t>
      </w:r>
      <w:r w:rsidR="008D0034" w:rsidRPr="00045927">
        <w:lastRenderedPageBreak/>
        <w:t>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 </w:instrText>
      </w:r>
      <w:r w:rsidR="008A7512">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DATA </w:instrText>
      </w:r>
      <w:r w:rsidR="008A7512">
        <w:fldChar w:fldCharType="end"/>
      </w:r>
      <w:r w:rsidR="00AE7B14">
        <w:fldChar w:fldCharType="separate"/>
      </w:r>
      <w:r w:rsidR="008A7512">
        <w:t>[30]</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75C641B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E92508">
        <w:fldChar w:fldCharType="separate"/>
      </w:r>
      <w:r w:rsidR="008A7512">
        <w:t>[14, 31, 32]</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529C6C67"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w:t>
      </w:r>
      <w:r w:rsidR="00AF0F4D">
        <w:rPr>
          <w:rFonts w:ascii="TimesNewRomanPSMT" w:hAnsi="TimesNewRomanPSMT"/>
        </w:rPr>
        <w:t xml:space="preserve"> đến </w:t>
      </w:r>
      <w:r w:rsidRPr="00AD0FD8">
        <w:rPr>
          <w:rFonts w:ascii="TimesNewRomanPSMT" w:hAnsi="TimesNewRomanPSMT"/>
        </w:rPr>
        <w:t>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580D0A99" w:rsidR="00D72A18" w:rsidRDefault="00D72A18" w:rsidP="0097081D">
      <w:r>
        <w:lastRenderedPageBreak/>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w:t>
      </w:r>
      <w:r w:rsidR="00126006">
        <w:t>cùng</w:t>
      </w:r>
      <w:r w:rsidR="00423E88">
        <w:t xml:space="preserve">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8A7512">
        <w:t>[31]</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44EA4C42"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8A7512">
        <w:t>[31]</w:t>
      </w:r>
      <w:r w:rsidR="00F533E1">
        <w:fldChar w:fldCharType="end"/>
      </w:r>
      <w:r w:rsidR="008039E8">
        <w:t>.</w:t>
      </w:r>
    </w:p>
    <w:p w14:paraId="2778AE2E" w14:textId="00CF2D0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 </w:instrText>
      </w:r>
      <w:r w:rsidR="008A7512">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DATA </w:instrText>
      </w:r>
      <w:r w:rsidR="008A7512">
        <w:fldChar w:fldCharType="end"/>
      </w:r>
      <w:r w:rsidR="008B067D">
        <w:fldChar w:fldCharType="separate"/>
      </w:r>
      <w:r w:rsidR="008A7512">
        <w:t>[33]</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9148D9">
        <w:t>,</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 </w:instrText>
      </w:r>
      <w:r w:rsidR="008A7512">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DATA </w:instrText>
      </w:r>
      <w:r w:rsidR="008A7512">
        <w:fldChar w:fldCharType="end"/>
      </w:r>
      <w:r w:rsidR="00962FB3">
        <w:fldChar w:fldCharType="separate"/>
      </w:r>
      <w:r w:rsidR="008A7512">
        <w:t>[34]</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175D5C98"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w:t>
      </w:r>
      <w:r w:rsidR="00746819">
        <w:rPr>
          <w:rFonts w:ascii="TimesNewRomanPSMT" w:hAnsi="TimesNewRomanPSMT"/>
        </w:rPr>
        <w:t>,</w:t>
      </w:r>
      <w:r w:rsidR="006D5482" w:rsidRPr="006D5482">
        <w:rPr>
          <w:rFonts w:ascii="TimesNewRomanPSMT" w:hAnsi="TimesNewRomanPSMT"/>
        </w:rPr>
        <w:t xml:space="preserve"> tỷ lệ</w:t>
      </w:r>
      <w:r w:rsidR="006D5482">
        <w:rPr>
          <w:rFonts w:ascii="TimesNewRomanPSMT" w:hAnsi="TimesNewRomanPSMT"/>
        </w:rPr>
        <w:t xml:space="preserve"> bệnh nhân lao phổi</w:t>
      </w:r>
      <w:r w:rsidR="006D5482" w:rsidRPr="006D5482">
        <w:rPr>
          <w:rFonts w:ascii="TimesNewRomanPSMT" w:hAnsi="TimesNewRomanPSMT"/>
        </w:rPr>
        <w:t xml:space="preserve"> </w:t>
      </w:r>
      <w:r w:rsidR="0042781C">
        <w:rPr>
          <w:rFonts w:ascii="TimesNewRomanPSMT" w:hAnsi="TimesNewRomanPSMT"/>
        </w:rPr>
        <w:t xml:space="preserve">có </w:t>
      </w:r>
      <w:r w:rsidR="006D5482" w:rsidRPr="006D5482">
        <w:rPr>
          <w:rFonts w:ascii="TimesNewRomanPSMT" w:hAnsi="TimesNewRomanPSMT"/>
        </w:rPr>
        <w:t xml:space="preserve">thiếu máu ở nam giới là 71,76%; nữ </w:t>
      </w:r>
      <w:r w:rsidR="006D5482" w:rsidRPr="006D5482">
        <w:rPr>
          <w:rFonts w:ascii="TimesNewRomanPSMT" w:hAnsi="TimesNewRomanPSMT"/>
        </w:rPr>
        <w:lastRenderedPageBreak/>
        <w:t>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w:t>
      </w:r>
      <w:r w:rsidR="00C97FC9">
        <w:rPr>
          <w:rFonts w:ascii="TimesNewRomanPSMT" w:hAnsi="TimesNewRomanPSMT"/>
        </w:rPr>
        <w:t>,</w:t>
      </w:r>
      <w:r w:rsidR="006907CE" w:rsidRPr="006907CE">
        <w:rPr>
          <w:rFonts w:ascii="TimesNewRomanPSMT" w:hAnsi="TimesNewRomanPSMT"/>
        </w:rPr>
        <w:t xml:space="preserve">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8A7512">
        <w:rPr>
          <w:rFonts w:ascii="TimesNewRomanPSMT" w:hAnsi="TimesNewRomanPSMT"/>
        </w:rPr>
        <w:instrText xml:space="preserve"> ADDIN EN.CITE &lt;EndNote&gt;&lt;Cite&gt;&lt;Author&gt;Mukherjee&lt;/Author&gt;&lt;Year&gt;2019&lt;/Year&gt;&lt;RecNum&gt;78&lt;/RecNum&gt;&lt;DisplayText&gt;[36]&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8A7512">
        <w:rPr>
          <w:rFonts w:ascii="TimesNewRomanPSMT" w:hAnsi="TimesNewRomanPSMT"/>
        </w:rPr>
        <w:t>[36]</w:t>
      </w:r>
      <w:r w:rsidR="003F4C1F">
        <w:rPr>
          <w:rFonts w:ascii="TimesNewRomanPSMT" w:hAnsi="TimesNewRomanPSMT"/>
        </w:rPr>
        <w:fldChar w:fldCharType="end"/>
      </w:r>
      <w:r w:rsidR="006907CE">
        <w:rPr>
          <w:rFonts w:ascii="TimesNewRomanPSMT" w:hAnsi="TimesNewRomanPSMT"/>
        </w:rPr>
        <w:t>.</w:t>
      </w:r>
    </w:p>
    <w:p w14:paraId="1671D37D" w14:textId="67BA4828"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1DB5B217"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116500B2"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w:t>
      </w:r>
      <w:r w:rsidR="008A2971">
        <w:t>,</w:t>
      </w:r>
      <w:r w:rsidR="003060E8">
        <w:t xml:space="preserve">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244AEB68"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675F3188"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rsidR="00BD04B9" w:rsidRPr="00BD04B9">
        <w:t>Chương trình Chống lao Quốc gia</w:t>
      </w:r>
      <w:r>
        <w:t>.</w:t>
      </w:r>
    </w:p>
    <w:p w14:paraId="4B8929C7" w14:textId="01DE8218" w:rsidR="007D28D5" w:rsidRDefault="007D28D5" w:rsidP="007D28D5">
      <w:r>
        <w:t>- Lao phổi AFB</w:t>
      </w:r>
      <w:r w:rsidR="00705309">
        <w:t xml:space="preserve"> </w:t>
      </w:r>
      <w:r>
        <w:t>(-): khi có ít nhất 2 mẫu đờm AFB</w:t>
      </w:r>
      <w:r w:rsidR="00B40432">
        <w:t xml:space="preserve"> </w:t>
      </w:r>
      <w:r>
        <w:t xml:space="preserve">(-), </w:t>
      </w:r>
      <w:r w:rsidR="00152E08">
        <w:t>bệnh nhân</w:t>
      </w:r>
      <w:r>
        <w:t xml:space="preserve"> cần được thực hiện quy trình chẩn đoán lao phổi AFB</w:t>
      </w:r>
      <w:r w:rsidR="00B40432">
        <w:t xml:space="preserve"> </w:t>
      </w:r>
      <w:r>
        <w:t xml:space="preserve">(-). </w:t>
      </w:r>
      <w:r w:rsidR="00152E08">
        <w:t>B</w:t>
      </w:r>
      <w:r>
        <w:t>ệnh</w:t>
      </w:r>
      <w:r w:rsidR="00152E08">
        <w:t xml:space="preserve"> nhân</w:t>
      </w:r>
      <w:r>
        <w:t xml:space="preserve">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lastRenderedPageBreak/>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3F0CB80C"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w:t>
      </w:r>
      <w:r w:rsidR="00883061">
        <w:t>:</w:t>
      </w:r>
      <w:r>
        <w:t xml:space="preserve">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CAE2508"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 </w:instrText>
      </w:r>
      <w:r w:rsidR="008A7512">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DATA </w:instrText>
      </w:r>
      <w:r w:rsidR="008A7512">
        <w:fldChar w:fldCharType="end"/>
      </w:r>
      <w:r w:rsidR="005158C5">
        <w:fldChar w:fldCharType="separate"/>
      </w:r>
      <w:r w:rsidR="008A7512">
        <w:t>[37, 38]</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D5A93A0"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 </w:instrText>
      </w:r>
      <w:r w:rsidR="008A7512">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DATA </w:instrText>
      </w:r>
      <w:r w:rsidR="008A7512">
        <w:fldChar w:fldCharType="end"/>
      </w:r>
      <w:r w:rsidR="00D62517">
        <w:fldChar w:fldCharType="separate"/>
      </w:r>
      <w:r w:rsidR="008A7512">
        <w:t>[1, 14, 39]</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 xml:space="preserve">Fluoroquinolone hoặc với ít nhất một trong </w:t>
      </w:r>
      <w:r>
        <w:lastRenderedPageBreak/>
        <w:t>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4B9088E"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w:t>
      </w:r>
      <w:r w:rsidR="004E4FCF">
        <w:t>-rút</w:t>
      </w:r>
      <w:r w:rsidR="004D37A9">
        <w:t>, bệnh đái tháo đường,…</w:t>
      </w:r>
    </w:p>
    <w:p w14:paraId="2D3958C5" w14:textId="0FA65A8F" w:rsidR="004D37A9" w:rsidRDefault="004D37A9" w:rsidP="006D622B">
      <w:r>
        <w:t xml:space="preserve">- </w:t>
      </w:r>
      <w:r w:rsidR="00A0439D">
        <w:t>Mức sống thấp, chiến tranh, căng thẳng tinh thần,…</w:t>
      </w:r>
    </w:p>
    <w:p w14:paraId="7BECCF73" w14:textId="67D284D9" w:rsidR="00A0439D" w:rsidRDefault="002542DA" w:rsidP="006D622B">
      <w:r>
        <w:t xml:space="preserve">- Một số công trình nghiên cứu đề cập vai trò của hệ HLA, </w:t>
      </w:r>
      <w:r w:rsidR="00615463">
        <w:t>h</w:t>
      </w:r>
      <w:r w:rsidR="00683866">
        <w:t>aptoglobin</w:t>
      </w:r>
      <w:r>
        <w:t xml:space="preserve">,… </w:t>
      </w:r>
      <w:r w:rsidR="00707272">
        <w:t>t</w:t>
      </w:r>
      <w:r>
        <w: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6827407"/>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2AC82B74"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8A7512">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8A7512">
        <w:t>[40]</w:t>
      </w:r>
      <w:r w:rsidR="00471273">
        <w:fldChar w:fldCharType="end"/>
      </w:r>
      <w:r w:rsidRPr="004F4FC9">
        <w:t>.</w:t>
      </w:r>
    </w:p>
    <w:p w14:paraId="2F0C8F92" w14:textId="43492E3A" w:rsidR="001B303A" w:rsidRDefault="00FE649D" w:rsidP="00BB5FC8">
      <w:r>
        <w:lastRenderedPageBreak/>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4DB29491"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1D626B">
        <w:t>đưa</w:t>
      </w:r>
      <w:r w:rsidR="008B4629" w:rsidRPr="008B4629">
        <w:t xml:space="preserve"> vào có khả năng giảm </w:t>
      </w:r>
      <w:r w:rsidR="00BB665F">
        <w:t>đi</w:t>
      </w:r>
      <w:r w:rsidR="0093085B">
        <w:t xml:space="preserve"> do </w:t>
      </w:r>
      <w:r w:rsidR="008B4629" w:rsidRPr="008B4629">
        <w:t xml:space="preserve">chán ăn </w:t>
      </w:r>
      <w:r w:rsidR="001D626B">
        <w:t>liên quan đến</w:t>
      </w:r>
      <w:r w:rsidR="00900393">
        <w:t xml:space="preserve"> các</w:t>
      </w:r>
      <w:r w:rsidR="008B4629" w:rsidRPr="008B4629">
        <w:t xml:space="preserve"> </w:t>
      </w:r>
      <w:r w:rsidR="00026D04">
        <w:t>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w:t>
      </w:r>
      <w:r w:rsidR="009C376D">
        <w:t>đưa</w:t>
      </w:r>
      <w:r w:rsidR="008B4629" w:rsidRPr="008B4629">
        <w:t xml:space="preserve"> vào không </w:t>
      </w:r>
      <w:r w:rsidR="00E865EB">
        <w:t>đủ</w:t>
      </w:r>
      <w:r w:rsidR="008B4629" w:rsidRPr="008B4629">
        <w:t xml:space="preserve"> hoặc năng lượng tiêu hao </w:t>
      </w:r>
      <w:r w:rsidR="00E865EB">
        <w:t>tăng</w:t>
      </w:r>
      <w:r w:rsidR="008B4629" w:rsidRPr="008B4629">
        <w:t>.</w:t>
      </w:r>
    </w:p>
    <w:p w14:paraId="6A8824F2" w14:textId="3C981725" w:rsidR="00BE2C13" w:rsidRDefault="0059583B" w:rsidP="00BE2C13">
      <w:r>
        <w:t xml:space="preserve">Khi </w:t>
      </w:r>
      <w:r w:rsidR="008C5E9E">
        <w:t xml:space="preserve">đã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925CC2">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Government Document"&gt;46&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3DA46534" w:rsidR="001B303A" w:rsidRDefault="001B303A" w:rsidP="00C23165">
      <w:pPr>
        <w:pStyle w:val="Heading2"/>
      </w:pPr>
      <w:bookmarkStart w:id="50" w:name="_Toc126527725"/>
      <w:bookmarkStart w:id="51" w:name="_Toc134910594"/>
      <w:bookmarkStart w:id="52" w:name="_Toc136827408"/>
      <w:r>
        <w:t>1.</w:t>
      </w:r>
      <w:r w:rsidR="005B5CB5">
        <w:t>4</w:t>
      </w:r>
      <w:r>
        <w:t xml:space="preserve">. </w:t>
      </w:r>
      <w:r w:rsidR="00C721F3">
        <w:t>Các p</w:t>
      </w:r>
      <w:r>
        <w:t xml:space="preserve">hương pháp đánh giá </w:t>
      </w:r>
      <w:r w:rsidR="007225A9">
        <w:rPr>
          <w:lang w:val="vi-VN"/>
        </w:rPr>
        <w:t>tình trạng</w:t>
      </w:r>
      <w:r w:rsidR="00FE649D">
        <w:t xml:space="preserve"> dinh dưỡng</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5FD6FE14"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8A7512">
        <w:instrText xml:space="preserve"> ADDIN EN.CITE &lt;EndNote&gt;&lt;Cite&gt;&lt;Author&gt;Zierle-Ghosh&lt;/Author&gt;&lt;Year&gt;2022&lt;/Year&gt;&lt;RecNum&gt;53&lt;/RecNum&gt;&lt;DisplayText&gt;[4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8A7512">
        <w:t>[41]</w:t>
      </w:r>
      <w:r w:rsidR="00A04469">
        <w:fldChar w:fldCharType="end"/>
      </w:r>
      <w:r w:rsidR="00A04469">
        <w:t>.</w:t>
      </w:r>
    </w:p>
    <w:p w14:paraId="4FC9AD4B" w14:textId="7242C74F" w:rsidR="00F23718" w:rsidRPr="00F23718" w:rsidRDefault="001B303A" w:rsidP="005F0823">
      <w:r>
        <w:lastRenderedPageBreak/>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 xml:space="preserve"> (m)</m:t>
            </m:r>
          </m:den>
        </m:f>
      </m:oMath>
    </w:p>
    <w:p w14:paraId="20C76113" w14:textId="2920FF2D"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D71BCD">
        <w:t xml:space="preserve"> (1995)</w:t>
      </w:r>
      <w:r w:rsidR="00FF43E3">
        <w:t xml:space="preserve"> </w:t>
      </w:r>
      <w:r w:rsidR="007B0FED">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8A7512">
        <w:t>[42]</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43EFBE4F"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8A7512">
        <w:t>[43]</w:t>
      </w:r>
      <w:r w:rsidR="00393ED7">
        <w:fldChar w:fldCharType="end"/>
      </w:r>
      <w:r w:rsidR="0011043A" w:rsidRPr="0011043A">
        <w:t>.</w:t>
      </w:r>
      <w:r w:rsidR="008209D7">
        <w:t xml:space="preserve"> Các yếu tố cụ thể cần đánh giá gồm có:</w:t>
      </w:r>
    </w:p>
    <w:p w14:paraId="14B59829" w14:textId="7600C922"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w:t>
      </w:r>
      <w:r w:rsidR="007204D2">
        <w:t>qua</w:t>
      </w:r>
      <w:r>
        <w:t xml:space="preserve">.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8F3FCB1" w:rsidR="0098040F" w:rsidRDefault="0098040F" w:rsidP="0098040F">
      <w:r>
        <w:t xml:space="preserve">- Cân nặng: </w:t>
      </w:r>
      <w:r w:rsidR="005C2A88">
        <w:t>g</w:t>
      </w:r>
      <w:r>
        <w:t xml:space="preserve">iảm cân khi năng lượng </w:t>
      </w:r>
      <w:r w:rsidR="005F4046">
        <w:t>đưa</w:t>
      </w:r>
      <w:r>
        <w:t xml:space="preserve">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 xml:space="preserve">10% trọng lượng cơ thể thông </w:t>
      </w:r>
      <w:r>
        <w:lastRenderedPageBreak/>
        <w:t>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500AE7A0" w:rsidR="00BE1232" w:rsidRDefault="0057045E" w:rsidP="0057045E">
      <w:r>
        <w:t xml:space="preserve">- </w:t>
      </w:r>
      <w:r w:rsidR="003063D9">
        <w:t>Thăm khám</w:t>
      </w:r>
      <w:r>
        <w:t xml:space="preserve"> lâm sàng: </w:t>
      </w:r>
      <w:r w:rsidR="00576039">
        <w:t xml:space="preserve">khối </w:t>
      </w:r>
      <w:r w:rsidR="00171720">
        <w:t>l</w:t>
      </w:r>
      <w:r w:rsidR="005879FD">
        <w:t>ượng</w:t>
      </w:r>
      <w:r>
        <w:t xml:space="preserve"> cơ và </w:t>
      </w:r>
      <w:r w:rsidR="00576039">
        <w:t xml:space="preserve">khối </w:t>
      </w:r>
      <w:r>
        <w:t xml:space="preserve">lượng mỡ dự trữ là một khía cạnh quan trọng của SGA. Giảm </w:t>
      </w:r>
      <w:r w:rsidR="004301DD">
        <w:t xml:space="preserve">khối </w:t>
      </w:r>
      <w:r w:rsidR="00160161">
        <w:t>lượng mỡ</w:t>
      </w:r>
      <w:r w:rsidR="004155DF">
        <w:t xml:space="preserve"> dự trữ</w:t>
      </w:r>
      <w:r>
        <w:t xml:space="preserve"> là một dấu hiệu của sự mất cân bằng năng lượng. </w:t>
      </w:r>
      <w:r w:rsidR="004301DD">
        <w:t>Khối l</w:t>
      </w:r>
      <w:r>
        <w:t xml:space="preserve">ượng mỡ dự trữ được đánh giá tốt nhất </w:t>
      </w:r>
      <w:r w:rsidR="00CC3B3B">
        <w:lastRenderedPageBreak/>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5604B61A" w:rsidR="00E32F43" w:rsidRDefault="006410D0" w:rsidP="00402859">
      <w:r>
        <w:t>Tình trạng dinh dưỡng được phân loại thành 3 nhóm</w:t>
      </w:r>
      <w:r w:rsidR="00A337E4">
        <w:t xml:space="preserve"> theo </w:t>
      </w:r>
      <w:r w:rsidR="00A337E4" w:rsidRPr="00A337E4">
        <w:t>Canadian Malnutrition Task Force</w:t>
      </w:r>
      <w:r>
        <w:t xml:space="preserve"> (201</w:t>
      </w:r>
      <w:r w:rsidR="00F16DC1">
        <w:rPr>
          <w:lang w:val="vi-VN"/>
        </w:rPr>
        <w:t>7</w:t>
      </w:r>
      <w:r>
        <w:t>)</w:t>
      </w:r>
      <w:r w:rsidR="00E32F43">
        <w:t xml:space="preserve"> </w:t>
      </w:r>
      <w:r w:rsidR="00D44E7D">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8A7512">
        <w:t>[43]</w:t>
      </w:r>
      <w:r w:rsidR="00D44E7D">
        <w:fldChar w:fldCharType="end"/>
      </w:r>
      <w:r w:rsidR="00E32F43">
        <w:t>:</w:t>
      </w:r>
    </w:p>
    <w:p w14:paraId="4B39D58A" w14:textId="57244D95"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w:t>
      </w:r>
      <w:r w:rsidR="00DC195A">
        <w:t xml:space="preserve">và khối lượng </w:t>
      </w:r>
      <w:r w:rsidR="00402859">
        <w:t xml:space="preserve">cơ nhưng </w:t>
      </w:r>
      <w:r w:rsidR="00D070A2">
        <w:t xml:space="preserve">đã </w:t>
      </w:r>
      <w:r w:rsidR="00402859">
        <w:t>cải thiện lâm sàng</w:t>
      </w:r>
      <w:r w:rsidR="007866AD">
        <w:t>.</w:t>
      </w:r>
    </w:p>
    <w:p w14:paraId="20CB0AD6" w14:textId="6F8403C8"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w:t>
      </w:r>
      <w:r w:rsidR="003B1E8F">
        <w:t>lượng thức ăn</w:t>
      </w:r>
      <w:r w:rsidR="00726817">
        <w:t>/</w:t>
      </w:r>
      <w:r w:rsidR="0083193F">
        <w:t>l</w:t>
      </w:r>
      <w:r w:rsidR="003B1E8F">
        <w:t>ượng dinh dưỡng đưa vào</w:t>
      </w:r>
      <w:r w:rsidR="00047E89">
        <w:t xml:space="preserve"> giảm</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w:t>
      </w:r>
      <w:r w:rsidR="00A47A52">
        <w:t xml:space="preserve">gần đây </w:t>
      </w:r>
      <w:r w:rsidR="00402859">
        <w:t xml:space="preserve">suy </w:t>
      </w:r>
      <w:r w:rsidR="00BC176F">
        <w:t>giảm</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w:t>
      </w:r>
      <w:r w:rsidR="007E1457">
        <w:t xml:space="preserve">gần đây </w:t>
      </w:r>
      <w:r w:rsidR="00402859">
        <w:t xml:space="preserve">cải thiện (không đầy đủ) lượng </w:t>
      </w:r>
      <w:r w:rsidR="005B5AF8">
        <w:t xml:space="preserve">thức </w:t>
      </w:r>
      <w:r w:rsidR="00402859">
        <w:t>ăn</w:t>
      </w:r>
      <w:r w:rsidR="005B5AF8">
        <w:t xml:space="preserve"> đưa</w:t>
      </w:r>
      <w:r w:rsidR="00402859">
        <w:t xml:space="preserve"> vào,</w:t>
      </w:r>
      <w:r w:rsidR="00C454C6">
        <w:t xml:space="preserve"> </w:t>
      </w:r>
      <w:r w:rsidR="00402859">
        <w:t xml:space="preserve">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64B07B01"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w:t>
      </w:r>
      <w:r w:rsidR="00CD6F7F">
        <w:t>lượng thức ăn</w:t>
      </w:r>
      <w:r w:rsidR="00726817">
        <w:t>/</w:t>
      </w:r>
      <w:r w:rsidR="00F624A9">
        <w:t>l</w:t>
      </w:r>
      <w:r w:rsidR="00CD6F7F">
        <w:t>ượng dinh dưỡng đưa vào</w:t>
      </w:r>
      <w:r w:rsidR="00D930C4">
        <w:t xml:space="preserve"> thiếu hụt</w:t>
      </w:r>
      <w:r w:rsidR="00CD6F7F">
        <w:t xml:space="preserve">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 đưa vào</w:t>
      </w:r>
      <w:r w:rsidR="008E1121">
        <w:t>,</w:t>
      </w:r>
      <w:r w:rsidR="00402859">
        <w:t xml:space="preserve"> chức năng</w:t>
      </w:r>
      <w:r w:rsidR="00EF6327">
        <w:t xml:space="preserve"> vận động</w:t>
      </w:r>
      <w:r w:rsidR="00402859">
        <w:t xml:space="preserve"> </w:t>
      </w:r>
      <w:r w:rsidR="00FE212F">
        <w:t xml:space="preserve">suy giảm </w:t>
      </w:r>
      <w:r w:rsidR="00402859">
        <w:t xml:space="preserve">nghiêm trọng </w:t>
      </w:r>
      <w:r w:rsidR="008E1121">
        <w:t>hoặc</w:t>
      </w:r>
      <w:r w:rsidR="00402859">
        <w:t xml:space="preserve"> </w:t>
      </w:r>
      <w:r w:rsidR="00F835AE">
        <w:lastRenderedPageBreak/>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714DB211"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3036D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8A7512">
        <w:instrText xml:space="preserve"> ADDIN EN.CITE &lt;EndNote&gt;&lt;Cite&gt;&lt;Author&gt;HK&lt;/Author&gt;&lt;Year&gt;1990&lt;/Year&gt;&lt;RecNum&gt;79&lt;/RecNum&gt;&lt;DisplayText&gt;[44]&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8A7512">
        <w:t>[44]</w:t>
      </w:r>
      <w:r w:rsidR="00376F9B">
        <w:fldChar w:fldCharType="end"/>
      </w:r>
      <w:r w:rsidR="003F72C2">
        <w:t>. Tuy nhiên</w:t>
      </w:r>
      <w:r w:rsidR="00855B30">
        <w:t>,</w:t>
      </w:r>
      <w:r w:rsidR="003F72C2">
        <w:t xml:space="preserve"> đây là xét nghiệm không đặc hiệu vì ảnh hưởng bởi nhiều yếu tố như lượng thức ăn của bệnh</w:t>
      </w:r>
      <w:r w:rsidR="00444F48">
        <w:t xml:space="preserve"> nhân</w:t>
      </w:r>
      <w:r w:rsidR="003F72C2">
        <w:t xml:space="preserve">,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0302E9">
        <w:fldChar w:fldCharType="separate"/>
      </w:r>
      <w:r w:rsidR="00AD5A52">
        <w:t>[12]</w:t>
      </w:r>
      <w:r w:rsidR="000302E9">
        <w:fldChar w:fldCharType="end"/>
      </w:r>
      <w:r w:rsidR="000302E9">
        <w:t>.</w:t>
      </w:r>
    </w:p>
    <w:p w14:paraId="3C0C27E5" w14:textId="011CE49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 </w:instrText>
      </w:r>
      <w:r w:rsidR="008A7512">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DATA </w:instrText>
      </w:r>
      <w:r w:rsidR="008A7512">
        <w:fldChar w:fldCharType="end"/>
      </w:r>
      <w:r w:rsidR="00DA0BCA">
        <w:fldChar w:fldCharType="separate"/>
      </w:r>
      <w:r w:rsidR="008A7512">
        <w:t>[45]</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6827409"/>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6827410"/>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25022C14"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229A2">
        <w:t>01/</w:t>
      </w:r>
      <w:r w:rsidR="002A6614">
        <w:t>0</w:t>
      </w:r>
      <w:r>
        <w:t>1</w:t>
      </w:r>
      <w:r w:rsidR="002229A2">
        <w:t>/</w:t>
      </w:r>
      <w:r>
        <w:t>202</w:t>
      </w:r>
      <w:r w:rsidR="00213B52">
        <w:t>2</w:t>
      </w:r>
      <w:r>
        <w:t xml:space="preserve"> đến </w:t>
      </w:r>
      <w:r w:rsidR="002229A2">
        <w:t>31/</w:t>
      </w:r>
      <w:r>
        <w:t>12</w:t>
      </w:r>
      <w:r w:rsidR="002229A2">
        <w:t>/</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0B8368D" w:rsidR="00852AA0" w:rsidRDefault="00243297" w:rsidP="00243297">
      <w:r>
        <w:t>+ Khi có các triệu chứng lâm sàng, cận lâm sàng nhưng không xác định được trực khuẩn lao, chẩn đoán lao vẫn có thể xác định bằng tổng hợp các dấu hiệu lâm sàng</w:t>
      </w:r>
      <w:r w:rsidR="00892D27">
        <w:t>,</w:t>
      </w:r>
      <w:r>
        <w:t xml:space="preserve"> cận lâm sàng của thầy thuốc được đào tạo chuyên khoa lao quyết định.</w:t>
      </w:r>
    </w:p>
    <w:p w14:paraId="2928E8E9" w14:textId="5EBDEBE4" w:rsidR="0007145D" w:rsidRDefault="009B2E6F" w:rsidP="00243297">
      <w:r>
        <w:t xml:space="preserve">- </w:t>
      </w:r>
      <w:r w:rsidR="0007145D">
        <w:t xml:space="preserve">Chẩn đoán lao mới khi </w:t>
      </w:r>
      <w:r w:rsidR="004C7F44">
        <w:t>bệnh nhân</w:t>
      </w:r>
      <w:r w:rsidR="0007145D">
        <w:t xml:space="preserve"> chưa bao giờ dùng thuốc chống lao hoặc mới dùng thuốc chống lao dưới 1 tháng.</w:t>
      </w:r>
    </w:p>
    <w:p w14:paraId="7437883C" w14:textId="30A4E477"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w:t>
      </w:r>
      <w:r w:rsidR="00DE1FE5">
        <w:t xml:space="preserve"> (19</w:t>
      </w:r>
      <w:r w:rsidR="00945D1B">
        <w:t>9</w:t>
      </w:r>
      <w:r w:rsidR="00DE1FE5">
        <w:t>5)</w:t>
      </w:r>
      <w:r w:rsidR="006964FB">
        <w:t xml:space="preserve"> </w:t>
      </w:r>
      <w:r w:rsidR="006B4F6C">
        <w:fldChar w:fldCharType="begin"/>
      </w:r>
      <w:r w:rsidR="006B4F6C">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6B4F6C">
        <w:fldChar w:fldCharType="separate"/>
      </w:r>
      <w:r w:rsidR="006B4F6C">
        <w:t>[42]</w:t>
      </w:r>
      <w:r w:rsidR="006B4F6C">
        <w:fldChar w:fldCharType="end"/>
      </w:r>
      <w:r w:rsidR="006964FB">
        <w:t>:</w:t>
      </w:r>
    </w:p>
    <w:p w14:paraId="117264F4" w14:textId="5E3C136D" w:rsidR="006964FB" w:rsidRDefault="006A2A39" w:rsidP="006964FB">
      <w:r>
        <w:t xml:space="preserve">+ </w:t>
      </w:r>
      <w:r w:rsidR="006964FB">
        <w:t>SDD độ III: BMI &lt;16</w:t>
      </w:r>
    </w:p>
    <w:p w14:paraId="6C97A18E" w14:textId="571030B1" w:rsidR="006964FB" w:rsidRDefault="006A2A39" w:rsidP="006964FB">
      <w:r>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lastRenderedPageBreak/>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11F4DDC7" w:rsidR="00CA2AC9" w:rsidRDefault="00936657" w:rsidP="00CD170D">
      <w:r>
        <w:t xml:space="preserve">- Đánh giá </w:t>
      </w:r>
      <w:r w:rsidR="00CC17CF">
        <w:t xml:space="preserve">TTDD theo </w:t>
      </w:r>
      <w:r w:rsidR="00CA2AC9" w:rsidRPr="004C7996">
        <w:t xml:space="preserve">SGA phân loại </w:t>
      </w:r>
      <w:r w:rsidR="00CA2AC9">
        <w:t>thành 3 nhóm</w:t>
      </w:r>
      <w:r w:rsidR="00D134F5">
        <w:t xml:space="preserve"> theo </w:t>
      </w:r>
      <w:r w:rsidR="00D134F5" w:rsidRPr="00A337E4">
        <w:t>Canadian Malnutrition Task Force</w:t>
      </w:r>
      <w:r w:rsidR="00D134F5">
        <w:t xml:space="preserve"> (201</w:t>
      </w:r>
      <w:r w:rsidR="00AD31D2">
        <w:rPr>
          <w:lang w:val="vi-VN"/>
        </w:rPr>
        <w:t>7</w:t>
      </w:r>
      <w:r w:rsidR="00D134F5">
        <w:t xml:space="preserve">) </w:t>
      </w:r>
      <w:r w:rsidR="00CA2AC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8A7512">
        <w:t>[43]</w:t>
      </w:r>
      <w:r w:rsidR="00CA2AC9">
        <w:fldChar w:fldCharType="end"/>
      </w:r>
      <w:r w:rsidR="00CA2AC9">
        <w:t>:</w:t>
      </w:r>
    </w:p>
    <w:p w14:paraId="5D872B5B" w14:textId="0AC5E954" w:rsidR="00597BBD" w:rsidRDefault="00597BBD" w:rsidP="00597BBD">
      <w:r>
        <w:t>+ SGA A: không SDD, lượng thức ăn/lượng dinh dưỡng đưa vào tốt, giảm &lt;5% cân nặng,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khối lượng cơ nhưng đã cải thiện lâm sàng.</w:t>
      </w:r>
    </w:p>
    <w:p w14:paraId="25971CB9" w14:textId="1B7970C7" w:rsidR="00597BBD" w:rsidRDefault="00597BBD" w:rsidP="00597BBD">
      <w:r>
        <w:t>+ SGB B: SDD nhẹ/trung bình, lượng thức ăn/lượng dinh dưỡng đưa vào giảm, giảm 5-10% cân nặng, một số triệu chứng ảnh hưởng đến lượng thức ăn đưa vào, hạn chế chức năng vừa phải hoặc gần đây suy giảm, giảm nhẹ/trung bình khối lượng mỡ và/hoặc khối lượng cơ hoặc đáp ứng một số tiêu chí của SGA C nhưng gần đây cải thiện (không đầy đủ) lượng thức ăn đưa vào, cân nặng ổn định, giảm các triệu chứng ảnh hưởng đến tiêu hóa, ổn định chức năng vận động.</w:t>
      </w:r>
    </w:p>
    <w:p w14:paraId="3135B6CE" w14:textId="16EA2FA2" w:rsidR="00597BBD" w:rsidRDefault="00597BBD" w:rsidP="00597BBD">
      <w:r>
        <w:t>+ SGA C: SDD nặng, lượng thức ăn/lượng dinh dưỡng đưa vào thiếu hụt nghiêm trọng, đang giảm &gt;10% cân nặng, các triệu chứng ảnh hưởng đáng kể đến lượng thức ăn đưa vào, chức năng vận động suy giảm nghiêm trọng hoặc gần đây suy giảm đáng kể, dấu hiệu giảm khối lượng mỡ và/hoặc khối lượng cơ rõ ràng.</w:t>
      </w:r>
    </w:p>
    <w:p w14:paraId="527F2331" w14:textId="04D74000" w:rsidR="00C73DBF" w:rsidRPr="00A50DDD" w:rsidRDefault="00C73DBF" w:rsidP="00D134F5">
      <w:pPr>
        <w:rPr>
          <w:i/>
          <w:iCs/>
        </w:rPr>
      </w:pPr>
      <w:r w:rsidRPr="00A50DDD">
        <w:rPr>
          <w:i/>
          <w:iCs/>
        </w:rPr>
        <w:t>Tiêu chuẩn loại trừ:</w:t>
      </w:r>
    </w:p>
    <w:p w14:paraId="457E0877" w14:textId="4DD6D05E" w:rsidR="00C73DBF" w:rsidRPr="00C73DBF" w:rsidRDefault="00FF42C3" w:rsidP="00FF42C3">
      <w:r>
        <w:t xml:space="preserve">Hồ sơ </w:t>
      </w:r>
      <w:r w:rsidR="00B75D85">
        <w:t xml:space="preserve">bệnh án </w:t>
      </w:r>
      <w:r w:rsidR="00423268">
        <w:t>không đầy đủ</w:t>
      </w:r>
      <w:r>
        <w:t xml:space="preserve"> thông tin.</w:t>
      </w:r>
    </w:p>
    <w:p w14:paraId="17DA55E7" w14:textId="23C4D903" w:rsidR="00C73DBF" w:rsidRPr="00C73DBF" w:rsidRDefault="00C73DBF" w:rsidP="008E378E">
      <w:pPr>
        <w:pStyle w:val="Heading3"/>
      </w:pPr>
      <w:bookmarkStart w:id="62" w:name="_Toc126527731"/>
      <w:r>
        <w:lastRenderedPageBreak/>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1E34D7C6" w:rsidR="00C73DBF" w:rsidRPr="00C73DBF" w:rsidRDefault="00C73DBF" w:rsidP="00C23165">
      <w:r w:rsidRPr="00C73DBF">
        <w:t>Thời gian</w:t>
      </w:r>
      <w:r w:rsidR="00E178A3">
        <w:t>:</w:t>
      </w:r>
      <w:r w:rsidRPr="00C73DBF">
        <w:t xml:space="preserve"> từ </w:t>
      </w:r>
      <w:r w:rsidR="00E80A7C">
        <w:t>0</w:t>
      </w:r>
      <w:r w:rsidR="005C6E83">
        <w:t>1/</w:t>
      </w:r>
      <w:r w:rsidR="008602A1">
        <w:t>2023</w:t>
      </w:r>
      <w:r w:rsidRPr="00C73DBF">
        <w:t xml:space="preserve"> đến </w:t>
      </w:r>
      <w:r w:rsidR="00E80A7C">
        <w:t>05</w:t>
      </w:r>
      <w:r w:rsidR="005C6E83">
        <w:t>/</w:t>
      </w:r>
      <w:r w:rsidRPr="00C73DBF">
        <w:t>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6827411"/>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61BADE88"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7702FE">
        <w:t xml:space="preserve"> có sử dụng số liệu</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66AA9008" w:rsidR="006D4D07" w:rsidRDefault="00AC5276" w:rsidP="00CF344B">
      <w:r>
        <w:rPr>
          <w:lang w:val="vi-VN"/>
        </w:rPr>
        <w:t>Thực trạng</w:t>
      </w:r>
      <w:r w:rsidR="00FE649D">
        <w:t xml:space="preserve"> dinh dưỡng</w:t>
      </w:r>
      <w:r w:rsidR="00461A81">
        <w:t xml:space="preserve"> theo BMI phân loại theo WHO</w:t>
      </w:r>
      <w:r w:rsidR="00026594">
        <w:t xml:space="preserve"> (1995)</w:t>
      </w:r>
      <w:r w:rsidR="00461A81">
        <w:t xml:space="preserve"> </w:t>
      </w:r>
      <w:r w:rsidR="00CF344B">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8A7512">
        <w:t>[42]</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5084146C" w:rsidR="00323881" w:rsidRDefault="00FE649D" w:rsidP="00323881">
      <w:r>
        <w:t>Thực trạng dinh dưỡng</w:t>
      </w:r>
      <w:r w:rsidR="00EB711E">
        <w:t xml:space="preserve"> theo </w:t>
      </w:r>
      <w:r w:rsidR="00EB711E" w:rsidRPr="004C7996">
        <w:t xml:space="preserve">SGA phân loại </w:t>
      </w:r>
      <w:r w:rsidR="00EB711E">
        <w:t>thành 3 nhóm</w:t>
      </w:r>
      <w:r w:rsidR="00E12FB4">
        <w:t xml:space="preserve"> theo </w:t>
      </w:r>
      <w:r w:rsidR="00E12FB4" w:rsidRPr="00A337E4">
        <w:t>Canadian Malnutrition Task Force</w:t>
      </w:r>
      <w:r w:rsidR="00E12FB4">
        <w:t xml:space="preserve"> (201</w:t>
      </w:r>
      <w:r w:rsidR="00011E68">
        <w:rPr>
          <w:lang w:val="vi-VN"/>
        </w:rPr>
        <w:t>7</w:t>
      </w:r>
      <w:r w:rsidR="00E12FB4">
        <w:t>)</w:t>
      </w:r>
      <w:r w:rsidR="00EB711E">
        <w:t xml:space="preserve"> </w:t>
      </w:r>
      <w:r w:rsidR="00B641A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8A7512">
        <w:t>[43]</w:t>
      </w:r>
      <w:r w:rsidR="00B641A9">
        <w:fldChar w:fldCharType="end"/>
      </w:r>
      <w:r w:rsidR="00724348">
        <w:t>:</w:t>
      </w:r>
    </w:p>
    <w:p w14:paraId="41F11FEF" w14:textId="0CA04130" w:rsidR="00115428" w:rsidRDefault="00DD4BC8" w:rsidP="00115428">
      <w:r>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xml:space="preserve">, không có/các triệu chứng không ảnh hưởng đến lượng thức ăn đưa vào, không có hạn chế chức năng vận động, không bị thiếu hụt khối lượng </w:t>
      </w:r>
      <w:r w:rsidR="00115428">
        <w:lastRenderedPageBreak/>
        <w:t>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2BCF78AB" w:rsidR="00BF74E2" w:rsidRDefault="001956DC" w:rsidP="00ED18C0">
      <w:r>
        <w:t>- N</w:t>
      </w:r>
      <w:r w:rsidR="003944E3">
        <w:t>hóm tuổi</w:t>
      </w:r>
      <w:r w:rsidR="00ED18C0">
        <w:t>: chia thành</w:t>
      </w:r>
      <w:r w:rsidR="00EB0DF7">
        <w:t xml:space="preserve"> các</w:t>
      </w:r>
      <w:r w:rsidR="00ED18C0">
        <w:t xml:space="preserve">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275CBCE7" w:rsidR="007F11D4" w:rsidRDefault="003F6C0F" w:rsidP="00ED18C0">
      <w:r>
        <w:t xml:space="preserve">- </w:t>
      </w:r>
      <w:r w:rsidR="00792A61">
        <w:t>Địa dư</w:t>
      </w:r>
      <w:r w:rsidR="007F11D4">
        <w:t>:</w:t>
      </w:r>
      <w:r w:rsidR="00CB34D4">
        <w:t xml:space="preserve"> thành thị, nông thôn, hải đảo.</w:t>
      </w:r>
    </w:p>
    <w:p w14:paraId="593C25AD" w14:textId="1D2BF7E6" w:rsidR="007F11D4" w:rsidRDefault="00412581" w:rsidP="00ED18C0">
      <w:r>
        <w:lastRenderedPageBreak/>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18BF3D13" w:rsidR="00CF536B" w:rsidRDefault="00CF536B" w:rsidP="00A73146">
      <w:pPr>
        <w:pStyle w:val="Heading4"/>
      </w:pPr>
      <w:bookmarkStart w:id="70" w:name="_Toc126527738"/>
      <w:r>
        <w:t>2.2.3.</w:t>
      </w:r>
      <w:r w:rsidR="003A6152">
        <w:t>2</w:t>
      </w:r>
      <w:r>
        <w:t xml:space="preserve">. </w:t>
      </w:r>
      <w:bookmarkEnd w:id="70"/>
      <w:r w:rsidR="00BC613D">
        <w:t>M</w:t>
      </w:r>
      <w:r w:rsidR="001815A6">
        <w:t>ột số yếu tố</w:t>
      </w:r>
      <w:r w:rsidR="00275226">
        <w:rPr>
          <w:lang w:val="vi-VN"/>
        </w:rPr>
        <w:t xml:space="preserve"> liên quan</w:t>
      </w:r>
      <w:r w:rsidR="00BC613D">
        <w:t xml:space="preserve"> đến thực trạng dinh dưỡng</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71852D2E"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8A7512">
        <w:instrText xml:space="preserve"> ADDIN EN.CITE &lt;EndNote&gt;&lt;Cite&gt;&lt;Author&gt;Lanh&lt;/Author&gt;&lt;Year&gt;2012&lt;/Year&gt;&lt;RecNum&gt;57&lt;/RecNum&gt;&lt;DisplayText&gt;[46]&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8A7512">
        <w:t>[46]</w:t>
      </w:r>
      <w:r w:rsidR="00C55503">
        <w:fldChar w:fldCharType="end"/>
      </w:r>
      <w:r w:rsidR="00C55503">
        <w:t>.</w:t>
      </w:r>
    </w:p>
    <w:p w14:paraId="1938A7FC" w14:textId="2258A25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8A7512">
        <w:t>[31]</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0C5FC556"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A40A75">
        <w:fldChar w:fldCharType="separate"/>
      </w:r>
      <w:r w:rsidR="008A7512">
        <w:t>[14, 31, 32]</w:t>
      </w:r>
      <w:r w:rsidR="00A40A75">
        <w:fldChar w:fldCharType="end"/>
      </w:r>
      <w:bookmarkEnd w:id="71"/>
      <w:r w:rsidR="00A40A75">
        <w:t>:</w:t>
      </w:r>
    </w:p>
    <w:p w14:paraId="4DDDA062" w14:textId="20E7C9D7" w:rsidR="0033741F" w:rsidRDefault="00D846FE" w:rsidP="0033741F">
      <w:r>
        <w:rPr>
          <w:lang w:val="vi-VN"/>
        </w:rPr>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 xml:space="preserve">đường kính trên 10 mm </w:t>
      </w:r>
      <w:r w:rsidR="0033741F">
        <w:lastRenderedPageBreak/>
        <w:t>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2934DBD8"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w:t>
      </w:r>
      <w:r w:rsidR="00F3522D">
        <w:rPr>
          <w:rFonts w:ascii="TimesNewRomanPSMT" w:hAnsi="TimesNewRomanPSMT"/>
        </w:rPr>
        <w:t xml:space="preserve"> đến </w:t>
      </w:r>
      <w:r w:rsidR="0033741F" w:rsidRPr="00AD0FD8">
        <w:rPr>
          <w:rFonts w:ascii="TimesNewRomanPSMT" w:hAnsi="TimesNewRomanPSMT"/>
        </w:rPr>
        <w:t>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22983290"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8A7512">
        <w:instrText xml:space="preserve"> ADDIN EN.CITE &lt;EndNote&gt;&lt;Cite&gt;&lt;Author&gt;tế&lt;/Author&gt;&lt;Year&gt;2022&lt;/Year&gt;&lt;RecNum&gt;60&lt;/RecNum&gt;&lt;DisplayText&gt;[47]&lt;/DisplayText&gt;&lt;record&gt;&lt;rec-number&gt;60&lt;/rec-number&gt;&lt;foreign-keys&gt;&lt;key app="EN" db-id="ew0r25e5ieawfueddv3pf0sbaxx0fsraa9ft" timestamp="1677685184"&gt;60&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title&gt;&lt;/titles&gt;&lt;dates&gt;&lt;year&gt;2022&lt;/year&gt;&lt;/dates&gt;&lt;urls&gt;&lt;/urls&gt;&lt;language&gt;vie&lt;/language&gt;&lt;/record&gt;&lt;/Cite&gt;&lt;/EndNote&gt;</w:instrText>
      </w:r>
      <w:r w:rsidR="00213BAA">
        <w:fldChar w:fldCharType="separate"/>
      </w:r>
      <w:r w:rsidR="008A7512">
        <w:t>[47]</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B1B835F"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8A7512">
        <w:instrText xml:space="preserve"> ADDIN EN.CITE &lt;EndNote&gt;&lt;Cite&gt;&lt;Author&gt;Chakraborty&lt;/Author&gt;&lt;Year&gt;2023&lt;/Year&gt;&lt;RecNum&gt;93&lt;/RecNum&gt;&lt;DisplayText&gt;[48]&lt;/DisplayText&gt;&lt;record&gt;&lt;rec-number&gt;93&lt;/rec-number&gt;&lt;foreign-keys&gt;&lt;key app="EN" db-id="ew0r25e5ieawfueddv3pf0sbaxx0fsraa9ft" timestamp="1683560910"&gt;93&lt;/key&gt;&lt;/foreign-keys&gt;&lt;ref-type name="Web Page"&gt;12&lt;/ref-type&gt;&lt;contributors&gt;&lt;authors&gt;&lt;author&gt;Rebanta K. Chakraborty&lt;/author&gt;&lt;author&gt;Bracken Burns&lt;/author&gt;&lt;/authors&gt;&lt;/contributors&gt;&lt;titles&gt;&lt;title&gt;Systemic Inflammatory Response Syndrome&lt;/title&gt;&lt;/titles&gt;&lt;volume&gt;2023&lt;/volume&gt;&lt;number&gt;25/04&lt;/number&gt;&lt;dates&gt;&lt;year&gt;2023&lt;/year&gt;&lt;pub-dates&gt;&lt;date&gt;15/02/2023&lt;/date&gt;&lt;/pub-dates&gt;&lt;/dates&gt;&lt;publisher&gt;StatPearls [Internet]&lt;/publisher&gt;&lt;urls&gt;&lt;related-urls&gt;&lt;url&gt;https://www.ncbi.nlm.nih.gov/books/NBK547669/&lt;/url&gt;&lt;/related-urls&gt;&lt;/urls&gt;&lt;/record&gt;&lt;/Cite&gt;&lt;/EndNote&gt;</w:instrText>
      </w:r>
      <w:r w:rsidR="00F603AE">
        <w:fldChar w:fldCharType="separate"/>
      </w:r>
      <w:r w:rsidR="008A7512">
        <w:t>[48]</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03891C99"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 xml:space="preserve">đối với những bệnh nhân vào viện từ </w:t>
      </w:r>
      <w:r w:rsidR="00E50922">
        <w:t>01/</w:t>
      </w:r>
      <w:r>
        <w:t>01</w:t>
      </w:r>
      <w:r w:rsidR="00E50922">
        <w:t>/</w:t>
      </w:r>
      <w:r>
        <w:t>202</w:t>
      </w:r>
      <w:r w:rsidR="0044621B">
        <w:t>2</w:t>
      </w:r>
      <w:r>
        <w:t xml:space="preserve"> đến </w:t>
      </w:r>
      <w:r w:rsidR="00E50922">
        <w:t>31/</w:t>
      </w:r>
      <w:r>
        <w:t>12</w:t>
      </w:r>
      <w:r w:rsidR="00E50922">
        <w:t>/</w:t>
      </w:r>
      <w:r>
        <w:t>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xml:space="preserve">, công thức </w:t>
      </w:r>
      <w:r w:rsidR="004F5C9B">
        <w:lastRenderedPageBreak/>
        <w:t>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33CCC81F"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w:t>
      </w:r>
      <w:r w:rsidR="00D43441">
        <w:t xml:space="preserve">tính OR </w:t>
      </w:r>
      <w:r w:rsidR="009C65E8">
        <w:t xml:space="preserve">kiểm định </w:t>
      </w:r>
      <w:r w:rsidR="00D43441">
        <w:t>mối liên quan với</w:t>
      </w:r>
      <w:r w:rsidR="00D3407A">
        <w:t xml:space="preserve">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lastRenderedPageBreak/>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6827412"/>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6827413"/>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234DC0">
      <w:pPr>
        <w:jc w:val="center"/>
      </w:pPr>
      <w:r>
        <w:drawing>
          <wp:inline distT="0" distB="0" distL="0" distR="0" wp14:anchorId="2B7F4FC5" wp14:editId="0F6F55B8">
            <wp:extent cx="5095875" cy="2705100"/>
            <wp:effectExtent l="0" t="0" r="9525"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16D36A1D" w:rsidR="00E61F7A" w:rsidRDefault="004F5684" w:rsidP="004F5684">
      <w:pPr>
        <w:pStyle w:val="Caption"/>
      </w:pPr>
      <w:bookmarkStart w:id="85" w:name="_Toc136825733"/>
      <w:r>
        <w:t xml:space="preserve">Hình </w:t>
      </w:r>
      <w:r>
        <w:fldChar w:fldCharType="begin"/>
      </w:r>
      <w:r>
        <w:instrText xml:space="preserve"> STYLEREF 1 \s </w:instrText>
      </w:r>
      <w:r>
        <w:fldChar w:fldCharType="separate"/>
      </w:r>
      <w:r w:rsidR="0018613D">
        <w:t>3</w:t>
      </w:r>
      <w:r>
        <w:fldChar w:fldCharType="end"/>
      </w:r>
      <w:r>
        <w:t>.</w:t>
      </w:r>
      <w:r>
        <w:fldChar w:fldCharType="begin"/>
      </w:r>
      <w:r>
        <w:instrText xml:space="preserve"> SEQ Hình \* ARABIC \s 1 </w:instrText>
      </w:r>
      <w:r>
        <w:fldChar w:fldCharType="separate"/>
      </w:r>
      <w:r w:rsidR="0018613D">
        <w:t>1</w:t>
      </w:r>
      <w:r>
        <w:fldChar w:fldCharType="end"/>
      </w:r>
      <w:r w:rsidR="00E61F7A">
        <w:t>. T</w:t>
      </w:r>
      <w:r w:rsidR="00FE649D">
        <w:t>hực trạng dinh dưỡng</w:t>
      </w:r>
      <w:r w:rsidR="00E61F7A">
        <w:t xml:space="preserve"> theo</w:t>
      </w:r>
      <w:r w:rsidR="00000CDA">
        <w:t xml:space="preserve"> </w:t>
      </w:r>
      <w:r w:rsidR="00E61F7A">
        <w:t>BMI</w:t>
      </w:r>
      <w:r w:rsidR="009D178A">
        <w:t xml:space="preserve"> (n=250)</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4B286D5A" w:rsidR="00A80220" w:rsidRPr="00707BC9" w:rsidRDefault="004F5684" w:rsidP="004F5684">
      <w:pPr>
        <w:pStyle w:val="Caption"/>
        <w:rPr>
          <w:b w:val="0"/>
          <w:bCs/>
        </w:rPr>
      </w:pPr>
      <w:bookmarkStart w:id="86" w:name="_Toc136827424"/>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w:t>
      </w:r>
      <w:r w:rsidR="00925E5B">
        <w:fldChar w:fldCharType="end"/>
      </w:r>
      <w:r w:rsidR="00F63E39" w:rsidRPr="00707BC9">
        <w:rPr>
          <w:bCs/>
        </w:rPr>
        <w:t xml:space="preserve">. </w:t>
      </w:r>
      <w:r w:rsidR="00654B53">
        <w:rPr>
          <w:bCs/>
          <w:lang w:val="vi-VN"/>
        </w:rPr>
        <w:t>Mức độ</w:t>
      </w:r>
      <w:r w:rsidR="00CA4398">
        <w:rPr>
          <w:bCs/>
        </w:rPr>
        <w:t xml:space="preserve">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331"/>
        <w:gridCol w:w="2340"/>
        <w:gridCol w:w="2106"/>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750CD3">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750CD3">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750CD3">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750CD3">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750CD3">
            <w:pPr>
              <w:rPr>
                <w:sz w:val="27"/>
                <w:szCs w:val="27"/>
              </w:rPr>
            </w:pPr>
            <w:r w:rsidRPr="000C072B">
              <w:rPr>
                <w:sz w:val="27"/>
                <w:szCs w:val="27"/>
              </w:rPr>
              <w:t>SDD độ I</w:t>
            </w:r>
          </w:p>
        </w:tc>
        <w:tc>
          <w:tcPr>
            <w:tcW w:w="1333" w:type="pct"/>
            <w:vAlign w:val="top"/>
          </w:tcPr>
          <w:p w14:paraId="7DE83611" w14:textId="02355FC0" w:rsidR="00D77979" w:rsidRPr="000C072B" w:rsidRDefault="00D77979" w:rsidP="00750CD3">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750CD3">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750CD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750CD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750CD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750CD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750CD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750CD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750CD3">
            <w:pPr>
              <w:rPr>
                <w:sz w:val="27"/>
                <w:szCs w:val="27"/>
              </w:rPr>
            </w:pPr>
            <w:r w:rsidRPr="000C072B">
              <w:rPr>
                <w:sz w:val="27"/>
                <w:szCs w:val="27"/>
              </w:rPr>
              <w:t>Tổng</w:t>
            </w:r>
          </w:p>
        </w:tc>
        <w:tc>
          <w:tcPr>
            <w:tcW w:w="1333" w:type="pct"/>
            <w:vAlign w:val="top"/>
          </w:tcPr>
          <w:p w14:paraId="6BB9ACBC" w14:textId="21814558" w:rsidR="00B84623" w:rsidRPr="000C072B" w:rsidRDefault="00B84623" w:rsidP="00750CD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750CD3">
            <w:pPr>
              <w:jc w:val="center"/>
              <w:rPr>
                <w:sz w:val="27"/>
                <w:szCs w:val="27"/>
                <w:lang w:val="vi-VN"/>
              </w:rPr>
            </w:pPr>
            <w:r w:rsidRPr="000C072B">
              <w:rPr>
                <w:sz w:val="27"/>
                <w:szCs w:val="27"/>
              </w:rPr>
              <w:t>100</w:t>
            </w:r>
          </w:p>
        </w:tc>
      </w:tr>
    </w:tbl>
    <w:p w14:paraId="512EBEA3" w14:textId="0DB33EA8" w:rsidR="00A80220" w:rsidRDefault="00A80220" w:rsidP="00A80220">
      <w:pPr>
        <w:spacing w:before="160"/>
      </w:pPr>
      <w:r w:rsidRPr="00D474F7">
        <w:rPr>
          <w:b/>
          <w:bCs/>
          <w:i/>
          <w:iCs/>
        </w:rPr>
        <w:t>Nhận xét:</w:t>
      </w:r>
      <w:r w:rsidR="00E2464B">
        <w:t xml:space="preserve"> </w:t>
      </w:r>
      <w:r w:rsidR="00B8681E">
        <w:t>đánh giá đặc điểm SDD</w:t>
      </w:r>
      <w:r w:rsidR="002545E9">
        <w:t xml:space="preserve">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lastRenderedPageBreak/>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6EAF52EF" w:rsidR="005E2897" w:rsidRDefault="000A1C30" w:rsidP="00CA5FFA">
      <w:r>
        <w:drawing>
          <wp:inline distT="0" distB="0" distL="0" distR="0" wp14:anchorId="570D879E" wp14:editId="427C9737">
            <wp:extent cx="5095875" cy="2705100"/>
            <wp:effectExtent l="0" t="0" r="9525" b="0"/>
            <wp:docPr id="944331635" name="Chart 9443316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149664A1" w:rsidR="00453CFB" w:rsidRDefault="00453CFB" w:rsidP="00517B8F">
      <w:pPr>
        <w:pStyle w:val="Caption"/>
      </w:pPr>
      <w:bookmarkStart w:id="87" w:name="_Toc136825734"/>
      <w:r>
        <w:t xml:space="preserve">Hình </w:t>
      </w:r>
      <w:r w:rsidR="004F5684">
        <w:fldChar w:fldCharType="begin"/>
      </w:r>
      <w:r w:rsidR="004F5684">
        <w:instrText xml:space="preserve"> STYLEREF 1 \s </w:instrText>
      </w:r>
      <w:r w:rsidR="004F5684">
        <w:fldChar w:fldCharType="separate"/>
      </w:r>
      <w:r w:rsidR="0018613D">
        <w:t>3</w:t>
      </w:r>
      <w:r w:rsidR="004F5684">
        <w:fldChar w:fldCharType="end"/>
      </w:r>
      <w:r w:rsidR="004F5684">
        <w:t>.</w:t>
      </w:r>
      <w:r w:rsidR="004F5684">
        <w:fldChar w:fldCharType="begin"/>
      </w:r>
      <w:r w:rsidR="004F5684">
        <w:instrText xml:space="preserve"> SEQ Hình \* ARABIC \s 1 </w:instrText>
      </w:r>
      <w:r w:rsidR="004F5684">
        <w:fldChar w:fldCharType="separate"/>
      </w:r>
      <w:r w:rsidR="0018613D">
        <w:t>2</w:t>
      </w:r>
      <w:r w:rsidR="004F5684">
        <w:fldChar w:fldCharType="end"/>
      </w:r>
      <w:r>
        <w:t>. T</w:t>
      </w:r>
      <w:r w:rsidR="00FE649D">
        <w:t>hực trạng dinh dưỡng</w:t>
      </w:r>
      <w:r>
        <w:t xml:space="preserve"> theo</w:t>
      </w:r>
      <w:r w:rsidR="006B4B05">
        <w:t xml:space="preserve"> </w:t>
      </w:r>
      <w:r>
        <w:t>SGA</w:t>
      </w:r>
      <w:r w:rsidR="00FA75D5">
        <w:t xml:space="preserve"> (n=250)</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01538741" w:rsidR="00F724BC" w:rsidRPr="00707BC9" w:rsidRDefault="00F724BC" w:rsidP="00517B8F">
      <w:pPr>
        <w:pStyle w:val="Caption"/>
        <w:rPr>
          <w:b w:val="0"/>
          <w:bCs/>
        </w:rPr>
      </w:pPr>
      <w:bookmarkStart w:id="88" w:name="_Toc136827425"/>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2</w:t>
      </w:r>
      <w:r w:rsidR="00925E5B">
        <w:fldChar w:fldCharType="end"/>
      </w:r>
      <w:r w:rsidRPr="00707BC9">
        <w:rPr>
          <w:bCs/>
        </w:rPr>
        <w:t xml:space="preserve">. </w:t>
      </w:r>
      <w:r w:rsidR="00591A53">
        <w:rPr>
          <w:bCs/>
          <w:lang w:val="vi-VN"/>
        </w:rPr>
        <w:t>Mức độ</w:t>
      </w:r>
      <w:r w:rsidR="00CA4398">
        <w:rPr>
          <w:bCs/>
        </w:rPr>
        <w:t xml:space="preserve">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4883"/>
        <w:gridCol w:w="1903"/>
        <w:gridCol w:w="1991"/>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704553A7" w:rsidR="00A80220" w:rsidRDefault="00A80220" w:rsidP="00B402E1">
      <w:pPr>
        <w:spacing w:before="160"/>
      </w:pPr>
      <w:r w:rsidRPr="00D474F7">
        <w:rPr>
          <w:b/>
          <w:bCs/>
          <w:i/>
          <w:iCs/>
        </w:rPr>
        <w:t>Nhận xét:</w:t>
      </w:r>
      <w:r w:rsidR="00635C3B">
        <w:t xml:space="preserve"> </w:t>
      </w:r>
      <w:r w:rsidR="00B8681E">
        <w:t>đánh giá đặc điểm 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48E79D44" w14:textId="77777777" w:rsidR="00DA0370" w:rsidRDefault="00DA0370" w:rsidP="00B402E1">
      <w:pPr>
        <w:spacing w:before="160"/>
      </w:pPr>
    </w:p>
    <w:p w14:paraId="3E43C738" w14:textId="77777777" w:rsidR="00DA0370" w:rsidRDefault="00DA0370" w:rsidP="00B402E1">
      <w:pPr>
        <w:spacing w:before="160"/>
      </w:pPr>
    </w:p>
    <w:p w14:paraId="7F669EA4" w14:textId="77777777" w:rsidR="00DA0370" w:rsidRDefault="00DA0370" w:rsidP="00B402E1">
      <w:pPr>
        <w:spacing w:before="160"/>
      </w:pP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77D3E3B5" w:rsidR="005F1977" w:rsidRPr="00175D73" w:rsidRDefault="00175D73" w:rsidP="00517B8F">
      <w:pPr>
        <w:pStyle w:val="Caption"/>
        <w:rPr>
          <w:b w:val="0"/>
          <w:bCs/>
        </w:rPr>
      </w:pPr>
      <w:bookmarkStart w:id="89" w:name="_Toc136827426"/>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3</w:t>
      </w:r>
      <w:r w:rsidR="00925E5B">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768"/>
        <w:gridCol w:w="1503"/>
        <w:gridCol w:w="500"/>
        <w:gridCol w:w="1002"/>
        <w:gridCol w:w="1001"/>
        <w:gridCol w:w="502"/>
        <w:gridCol w:w="1501"/>
      </w:tblGrid>
      <w:tr w:rsidR="005F1977" w14:paraId="603FC752" w14:textId="77777777" w:rsidTr="001277B4">
        <w:tc>
          <w:tcPr>
            <w:tcW w:w="5000" w:type="pct"/>
            <w:gridSpan w:val="7"/>
          </w:tcPr>
          <w:p w14:paraId="77B11A02" w14:textId="0C1D426F"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4737C6C9"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6E87F96B" w:rsidR="006C0FB3" w:rsidRDefault="00912B6E" w:rsidP="009C7B88">
      <w:pPr>
        <w:spacing w:before="160"/>
      </w:pPr>
      <w:r w:rsidRPr="00D474F7">
        <w:rPr>
          <w:b/>
          <w:bCs/>
          <w:i/>
          <w:iCs/>
        </w:rPr>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60 tuổi chiếm tỷ lệ SDD cao nhất</w:t>
      </w:r>
      <w:r w:rsidR="007919DB">
        <w:t xml:space="preserve"> là</w:t>
      </w:r>
      <w:r w:rsidR="00BA5D72">
        <w:t xml:space="preserve"> </w:t>
      </w:r>
      <w:r w:rsidR="000772D4">
        <w:t>2</w:t>
      </w:r>
      <w:r w:rsidR="00255788">
        <w:t>6</w:t>
      </w:r>
      <w:r w:rsidR="003D6571">
        <w:t>/8</w:t>
      </w:r>
      <w:r w:rsidR="00EF2B1D">
        <w:t>6</w:t>
      </w:r>
      <w:r w:rsidR="000772D4">
        <w:t xml:space="preserve"> (</w:t>
      </w:r>
      <w:r w:rsidR="00CE3B31">
        <w:t>30,2%</w:t>
      </w:r>
      <w:r w:rsidR="000772D4">
        <w:t>)</w:t>
      </w:r>
      <w:r w:rsidR="00CE3B31">
        <w:t xml:space="preserve">; </w:t>
      </w:r>
      <w:r w:rsidR="007919DB">
        <w:t xml:space="preserve">nhóm &lt;20 tuổi </w:t>
      </w:r>
      <w:r w:rsidR="00CE3B31">
        <w:t>c</w:t>
      </w:r>
      <w:r w:rsidR="00FA1198">
        <w:t>hiếm</w:t>
      </w:r>
      <w:r w:rsidR="00CE3B31">
        <w:t xml:space="preserve"> tỷ lệ SDD thấp nhất là</w:t>
      </w:r>
      <w:r w:rsidR="00F36A42">
        <w:t xml:space="preserve">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 xml:space="preserve">SDD </w:t>
      </w:r>
      <w:r w:rsidR="003A67E3">
        <w:lastRenderedPageBreak/>
        <w:t>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 xml:space="preserve">có </w:t>
      </w:r>
      <w:r w:rsidR="00850E67">
        <w:t xml:space="preserve">tỷ lệ </w:t>
      </w:r>
      <w:r w:rsidR="004C36B5">
        <w:t>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3E7633">
        <w:t xml:space="preserve">có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49F91F66" w:rsidR="00C86AF9" w:rsidRPr="00C86AF9" w:rsidRDefault="00F75EAE" w:rsidP="00DA0370">
      <w:pPr>
        <w:pStyle w:val="Caption"/>
        <w:rPr>
          <w:bCs/>
        </w:rPr>
      </w:pPr>
      <w:bookmarkStart w:id="90" w:name="_Toc136827427"/>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4</w:t>
      </w:r>
      <w:r w:rsidR="00925E5B">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768"/>
        <w:gridCol w:w="1503"/>
        <w:gridCol w:w="500"/>
        <w:gridCol w:w="1002"/>
        <w:gridCol w:w="1001"/>
        <w:gridCol w:w="502"/>
        <w:gridCol w:w="1501"/>
      </w:tblGrid>
      <w:tr w:rsidR="00F75EAE" w14:paraId="483481C8" w14:textId="77777777" w:rsidTr="00E9050C">
        <w:tc>
          <w:tcPr>
            <w:tcW w:w="5000" w:type="pct"/>
            <w:gridSpan w:val="7"/>
            <w:tcBorders>
              <w:tl2br w:val="nil"/>
            </w:tcBorders>
          </w:tcPr>
          <w:p w14:paraId="472A98CB" w14:textId="62D01445"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3E6E4F2C"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6F3CB35A"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 xml:space="preserve">ở cả 2 giới </w:t>
      </w:r>
      <w:r w:rsidR="00AD69BE">
        <w:t xml:space="preserve">tương ứng </w:t>
      </w:r>
      <w:r w:rsidR="00CC2E36">
        <w:t>52,4% ở nam và 43,5% ở nữ</w:t>
      </w:r>
      <w:r w:rsidR="00FC1CE5">
        <w:t xml:space="preserve">. </w:t>
      </w:r>
      <w:r w:rsidR="00D0528B">
        <w:t>Tương tự</w:t>
      </w:r>
      <w:r w:rsidR="00B105C6">
        <w:t xml:space="preserve"> </w:t>
      </w:r>
      <w:r w:rsidR="00807A8D">
        <w:t xml:space="preserve">khi </w:t>
      </w:r>
      <w:r w:rsidR="00FF7BC7">
        <w:t xml:space="preserve">đánh giá </w:t>
      </w:r>
      <w:r w:rsidR="00B105C6">
        <w:t xml:space="preserve">theo SGA, </w:t>
      </w:r>
      <w:r w:rsidR="00D74D6B">
        <w:t>nam giới</w:t>
      </w:r>
      <w:r w:rsidR="00B105C6">
        <w:t xml:space="preserve"> </w:t>
      </w:r>
      <w:r w:rsidR="00E46923">
        <w:t xml:space="preserve">có SDD </w:t>
      </w:r>
      <w:r w:rsidR="00B105C6">
        <w:t xml:space="preserve">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34772676" w14:textId="77777777" w:rsidR="00DA0370" w:rsidRDefault="00DA0370" w:rsidP="002E610F">
      <w:pPr>
        <w:spacing w:before="160"/>
      </w:pPr>
    </w:p>
    <w:p w14:paraId="7DCE2928" w14:textId="77777777" w:rsidR="00DA0370" w:rsidRDefault="00DA0370" w:rsidP="002E610F">
      <w:pPr>
        <w:spacing w:before="160"/>
      </w:pPr>
    </w:p>
    <w:p w14:paraId="56FFFCEF" w14:textId="77777777" w:rsidR="00DA0370" w:rsidRDefault="00DA0370" w:rsidP="002E610F">
      <w:pPr>
        <w:spacing w:before="160"/>
      </w:pP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3A66E7E9" w:rsidR="00B35AD6" w:rsidRPr="00175D73" w:rsidRDefault="00B35AD6" w:rsidP="00F30C5B">
      <w:pPr>
        <w:pStyle w:val="Caption"/>
        <w:spacing w:before="0" w:after="160"/>
        <w:rPr>
          <w:b w:val="0"/>
          <w:bCs/>
        </w:rPr>
      </w:pPr>
      <w:bookmarkStart w:id="91" w:name="_Toc136827428"/>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5</w:t>
      </w:r>
      <w:r w:rsidR="00925E5B">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724"/>
        <w:gridCol w:w="1513"/>
        <w:gridCol w:w="657"/>
        <w:gridCol w:w="857"/>
        <w:gridCol w:w="1064"/>
        <w:gridCol w:w="449"/>
        <w:gridCol w:w="1513"/>
      </w:tblGrid>
      <w:tr w:rsidR="004528D4" w14:paraId="6764354A" w14:textId="77777777" w:rsidTr="004B099F">
        <w:tc>
          <w:tcPr>
            <w:tcW w:w="5000" w:type="pct"/>
            <w:gridSpan w:val="7"/>
            <w:vAlign w:val="center"/>
          </w:tcPr>
          <w:p w14:paraId="7822BAC6" w14:textId="03145478"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5C7495E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610E6476" w:rsidR="009079D8" w:rsidRPr="00C22401" w:rsidRDefault="00A25E85" w:rsidP="009079D8">
      <w:pPr>
        <w:spacing w:before="160"/>
      </w:pPr>
      <w:r w:rsidRPr="00D474F7">
        <w:rPr>
          <w:b/>
          <w:bCs/>
          <w:i/>
          <w:iCs/>
        </w:rPr>
        <w:t>Nhận xét:</w:t>
      </w:r>
      <w:r>
        <w:t xml:space="preserve"> </w:t>
      </w:r>
      <w:r w:rsidR="00B8681E">
        <w:t>đánh giá đặc điểm SDD</w:t>
      </w:r>
      <w:r w:rsidR="003460FB">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8511B3">
        <w:t>số</w:t>
      </w:r>
      <w:r w:rsidR="00ED3C32">
        <w:t xml:space="preserve"> bệnh nhân </w:t>
      </w:r>
      <w:r w:rsidR="006800BF">
        <w:t xml:space="preserve">lao phổi mới </w:t>
      </w:r>
      <w:r w:rsidR="0088529D">
        <w:t>chiếm</w:t>
      </w:r>
      <w:r w:rsidR="00842852">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w:t>
      </w:r>
      <w:r w:rsidR="00E2377B">
        <w:lastRenderedPageBreak/>
        <w:t xml:space="preserve">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3460FB">
        <w:t>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36BC85AA"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792A61">
        <w:t>địa dư</w:t>
      </w:r>
    </w:p>
    <w:p w14:paraId="2E5471C2" w14:textId="24A1C053" w:rsidR="00B35AD6" w:rsidRPr="00175D73" w:rsidRDefault="00B35AD6" w:rsidP="00AA5F43">
      <w:pPr>
        <w:pStyle w:val="Caption"/>
        <w:rPr>
          <w:b w:val="0"/>
          <w:bCs/>
        </w:rPr>
      </w:pPr>
      <w:bookmarkStart w:id="92" w:name="_Toc136827429"/>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6</w:t>
      </w:r>
      <w:r w:rsidR="00925E5B">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792A61">
        <w:rPr>
          <w:bCs/>
        </w:rPr>
        <w:t>địa dư</w:t>
      </w:r>
      <w:bookmarkEnd w:id="92"/>
    </w:p>
    <w:tbl>
      <w:tblPr>
        <w:tblStyle w:val="TableGrid"/>
        <w:tblW w:w="5000" w:type="pct"/>
        <w:tblInd w:w="0" w:type="dxa"/>
        <w:tblLook w:val="04A0" w:firstRow="1" w:lastRow="0" w:firstColumn="1" w:lastColumn="0" w:noHBand="0" w:noVBand="1"/>
      </w:tblPr>
      <w:tblGrid>
        <w:gridCol w:w="2749"/>
        <w:gridCol w:w="1506"/>
        <w:gridCol w:w="567"/>
        <w:gridCol w:w="941"/>
        <w:gridCol w:w="1025"/>
        <w:gridCol w:w="481"/>
        <w:gridCol w:w="1508"/>
      </w:tblGrid>
      <w:tr w:rsidR="004528D4" w14:paraId="5385450B" w14:textId="77777777" w:rsidTr="009169DE">
        <w:tc>
          <w:tcPr>
            <w:tcW w:w="5000" w:type="pct"/>
            <w:gridSpan w:val="7"/>
            <w:tcBorders>
              <w:tl2br w:val="nil"/>
            </w:tcBorders>
          </w:tcPr>
          <w:p w14:paraId="07A802EF" w14:textId="76C5FF2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09A58A7F" w14:textId="2FA5D61F" w:rsidR="009D3753" w:rsidRPr="00792A61" w:rsidRDefault="00792A61" w:rsidP="009D3753">
            <w:pPr>
              <w:rPr>
                <w:b/>
                <w:bCs/>
                <w:sz w:val="27"/>
                <w:szCs w:val="27"/>
                <w:lang w:val="vi-VN"/>
              </w:rPr>
            </w:pPr>
            <w:r>
              <w:rPr>
                <w:b/>
                <w:bCs/>
                <w:sz w:val="27"/>
                <w:szCs w:val="27"/>
                <w:lang w:val="vi-VN"/>
              </w:rPr>
              <w:t>Địa dư</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86D273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327F4289" w14:textId="1225B58A" w:rsidR="00E60CC3" w:rsidRPr="00792A61" w:rsidRDefault="00792A61" w:rsidP="00E60CC3">
            <w:pPr>
              <w:rPr>
                <w:b/>
                <w:bCs/>
                <w:sz w:val="27"/>
                <w:szCs w:val="27"/>
                <w:lang w:val="vi-VN"/>
              </w:rPr>
            </w:pPr>
            <w:r>
              <w:rPr>
                <w:b/>
                <w:bCs/>
                <w:sz w:val="27"/>
                <w:szCs w:val="27"/>
                <w:lang w:val="vi-VN"/>
              </w:rPr>
              <w:t>Địa dư</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1839D4DB" w:rsidR="00F91D2D" w:rsidRDefault="00075D1A" w:rsidP="00A86062">
      <w:pPr>
        <w:spacing w:before="160" w:after="0"/>
      </w:pPr>
      <w:r w:rsidRPr="005C2A88">
        <w:rPr>
          <w:b/>
          <w:bCs/>
          <w:i/>
          <w:iCs/>
        </w:rPr>
        <w:t>Nhận xét:</w:t>
      </w:r>
      <w:r>
        <w:t xml:space="preserve"> </w:t>
      </w:r>
      <w:r w:rsidR="00B8681E">
        <w:t>đánh giá đặc điểm SDD</w:t>
      </w:r>
      <w:r w:rsidR="00DD5D3E">
        <w:t xml:space="preserve">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không có bệnh nhân SDD.</w:t>
      </w:r>
      <w:r w:rsidR="007542AB">
        <w:t xml:space="preserve"> </w:t>
      </w:r>
      <w:r w:rsidR="00F91D2D">
        <w:t>T</w:t>
      </w:r>
      <w:r w:rsidR="005B7D05">
        <w:t xml:space="preserve">ương tự </w:t>
      </w:r>
      <w:r w:rsidR="00F36AB1">
        <w:t>t</w:t>
      </w:r>
      <w:r w:rsidR="00F91D2D">
        <w:t>heo SGA, nông thôn c</w:t>
      </w:r>
      <w:r w:rsidR="00CA0041">
        <w:t>hiếm</w:t>
      </w:r>
      <w:r w:rsidR="00760EB5">
        <w:t xml:space="preserve"> </w:t>
      </w:r>
      <w:r w:rsidR="00F91D2D">
        <w:t xml:space="preserve">tỷ lệ </w:t>
      </w:r>
      <w:r w:rsidR="000524AC">
        <w:t xml:space="preserve">SDD </w:t>
      </w:r>
      <w:r w:rsidR="00F91D2D">
        <w:t xml:space="preserve">cao nhất </w:t>
      </w:r>
      <w:r w:rsidR="00CA2FF6">
        <w:t>56/93 (</w:t>
      </w:r>
      <w:r w:rsidR="00F91D2D">
        <w:t>60,</w:t>
      </w:r>
      <w:r w:rsidR="00F911EA">
        <w:t>2</w:t>
      </w:r>
      <w:r w:rsidR="00F91D2D">
        <w:t>%</w:t>
      </w:r>
      <w:r w:rsidR="00CA2FF6">
        <w:t>)</w:t>
      </w:r>
      <w:r w:rsidR="00A922D1">
        <w:t>;</w:t>
      </w:r>
      <w:r w:rsidR="00F91D2D">
        <w:t xml:space="preserve"> thành thị </w:t>
      </w:r>
      <w:r w:rsidR="00631F8D">
        <w:t xml:space="preserve">là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069CF7F9" w14:textId="77777777" w:rsidR="00DA0370" w:rsidRDefault="00DA0370" w:rsidP="00A86062">
      <w:pPr>
        <w:spacing w:before="160" w:after="0"/>
      </w:pPr>
    </w:p>
    <w:p w14:paraId="2D2DADB2" w14:textId="22D0F409" w:rsidR="00E30892" w:rsidRDefault="00E30892" w:rsidP="00A86062">
      <w:pPr>
        <w:pStyle w:val="Heading3"/>
        <w:spacing w:before="0"/>
      </w:pPr>
      <w:r>
        <w:lastRenderedPageBreak/>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2D9FCE5E" w:rsidR="00E30892" w:rsidRDefault="00E30892" w:rsidP="00A86062">
      <w:pPr>
        <w:pStyle w:val="Caption"/>
        <w:spacing w:before="0" w:after="160"/>
        <w:rPr>
          <w:bCs/>
        </w:rPr>
      </w:pPr>
      <w:bookmarkStart w:id="93" w:name="_Toc136827430"/>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7</w:t>
      </w:r>
      <w:r w:rsidR="00925E5B">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770"/>
        <w:gridCol w:w="1501"/>
        <w:gridCol w:w="500"/>
        <w:gridCol w:w="1002"/>
        <w:gridCol w:w="1001"/>
        <w:gridCol w:w="502"/>
        <w:gridCol w:w="1501"/>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w:t>
      </w:r>
      <w:r w:rsidR="008752B4">
        <w:lastRenderedPageBreak/>
        <w:t xml:space="preserve">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9A70AC6" w:rsidR="00253BB4" w:rsidRPr="00175D73" w:rsidRDefault="00253BB4" w:rsidP="00463027">
      <w:pPr>
        <w:pStyle w:val="Caption"/>
        <w:ind w:firstLine="630"/>
        <w:rPr>
          <w:b w:val="0"/>
          <w:bCs/>
        </w:rPr>
      </w:pPr>
      <w:r>
        <w:tab/>
      </w:r>
      <w:bookmarkStart w:id="94" w:name="_Toc136827431"/>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8</w:t>
      </w:r>
      <w:r w:rsidR="00925E5B">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749"/>
        <w:gridCol w:w="1506"/>
        <w:gridCol w:w="567"/>
        <w:gridCol w:w="941"/>
        <w:gridCol w:w="1025"/>
        <w:gridCol w:w="481"/>
        <w:gridCol w:w="1508"/>
      </w:tblGrid>
      <w:tr w:rsidR="004528D4" w14:paraId="71D398CD" w14:textId="77777777" w:rsidTr="009169DE">
        <w:tc>
          <w:tcPr>
            <w:tcW w:w="5000" w:type="pct"/>
            <w:gridSpan w:val="7"/>
            <w:tcBorders>
              <w:tl2br w:val="nil"/>
            </w:tcBorders>
          </w:tcPr>
          <w:p w14:paraId="74D38649" w14:textId="23D583F4"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06631A2C"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0A3B7064"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w:t>
      </w:r>
      <w:r w:rsidR="00B22510">
        <w:t>hiếm</w:t>
      </w:r>
      <w:r>
        <w:t xml:space="preserve"> tỷ lệ</w:t>
      </w:r>
      <w:r w:rsidR="00743C66">
        <w:t xml:space="preserve"> </w:t>
      </w:r>
      <w:r>
        <w:t xml:space="preserve">cao nhất </w:t>
      </w:r>
      <w:r w:rsidR="00B22510">
        <w:t>là</w:t>
      </w:r>
      <w:r>
        <w:t xml:space="preserve">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w:t>
      </w:r>
      <w:r w:rsidR="00990D04">
        <w:t>hiếm</w:t>
      </w:r>
      <w:r w:rsidR="00C7181F">
        <w:t xml:space="preserve"> tỷ lệ</w:t>
      </w:r>
      <w:r w:rsidR="004632BE">
        <w:t xml:space="preserve"> </w:t>
      </w:r>
      <w:r w:rsidR="00C7181F">
        <w:t xml:space="preserve">cao nhất </w:t>
      </w:r>
      <w:r w:rsidR="00990D04">
        <w:t>là</w:t>
      </w:r>
      <w:r w:rsidR="00C7181F">
        <w:t xml:space="preserve">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2F64A474" w:rsidR="00304CA8" w:rsidRPr="00A2295D" w:rsidRDefault="00304CA8" w:rsidP="002358B1">
      <w:pPr>
        <w:pStyle w:val="Heading2"/>
      </w:pPr>
      <w:bookmarkStart w:id="96" w:name="_Toc134910600"/>
      <w:bookmarkStart w:id="97" w:name="_Toc136827414"/>
      <w:r w:rsidRPr="00A2295D">
        <w:lastRenderedPageBreak/>
        <w:t>3.</w:t>
      </w:r>
      <w:r w:rsidR="00913CE7" w:rsidRPr="00A2295D">
        <w:t>2</w:t>
      </w:r>
      <w:r w:rsidRPr="00A2295D">
        <w:t>.</w:t>
      </w:r>
      <w:r w:rsidR="003B0A51">
        <w:t xml:space="preserve"> </w:t>
      </w:r>
      <w:r w:rsidR="00DD06EB">
        <w:rPr>
          <w:szCs w:val="28"/>
        </w:rPr>
        <w:t>M</w:t>
      </w:r>
      <w:r w:rsidR="00B80670">
        <w:rPr>
          <w:szCs w:val="28"/>
        </w:rPr>
        <w:t>ột</w:t>
      </w:r>
      <w:r w:rsidR="00107197" w:rsidRPr="008E7E6C">
        <w:rPr>
          <w:szCs w:val="28"/>
        </w:rPr>
        <w:t xml:space="preserve"> số</w:t>
      </w:r>
      <w:r w:rsidRPr="008E7E6C">
        <w:rPr>
          <w:szCs w:val="28"/>
        </w:rPr>
        <w:t xml:space="preserve"> yếu tố liên quan</w:t>
      </w:r>
      <w:bookmarkEnd w:id="96"/>
      <w:r w:rsidR="00D9626F">
        <w:rPr>
          <w:szCs w:val="28"/>
        </w:rPr>
        <w:t xml:space="preserve"> đến</w:t>
      </w:r>
      <w:r w:rsidR="00DD06EB">
        <w:rPr>
          <w:szCs w:val="28"/>
        </w:rPr>
        <w:t xml:space="preserve"> thực trạng dinh dưỡng</w:t>
      </w:r>
      <w:r w:rsidR="00D9626F">
        <w:rPr>
          <w:szCs w:val="28"/>
        </w:rPr>
        <w:t xml:space="preserve"> </w:t>
      </w:r>
      <w:r w:rsidR="009C7B76">
        <w:rPr>
          <w:szCs w:val="28"/>
        </w:rPr>
        <w:t>của</w:t>
      </w:r>
      <w:r w:rsidR="00D9626F">
        <w:rPr>
          <w:szCs w:val="28"/>
        </w:rPr>
        <w:t xml:space="preserve"> đối tượng</w:t>
      </w:r>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19AC4A83" w:rsidR="00243553" w:rsidRPr="00707BC9" w:rsidRDefault="00243553" w:rsidP="007C2555">
      <w:pPr>
        <w:pStyle w:val="Caption"/>
        <w:ind w:firstLine="0"/>
        <w:jc w:val="both"/>
        <w:rPr>
          <w:b w:val="0"/>
          <w:bCs/>
        </w:rPr>
      </w:pPr>
      <w:bookmarkStart w:id="98" w:name="_Toc136827432"/>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9</w:t>
      </w:r>
      <w:r w:rsidR="00925E5B">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r w:rsidR="005A7E91">
        <w:rPr>
          <w:bCs/>
        </w:rPr>
        <w:t xml:space="preserve"> (n=250)</w:t>
      </w:r>
      <w:bookmarkEnd w:id="98"/>
    </w:p>
    <w:tbl>
      <w:tblPr>
        <w:tblStyle w:val="TableGrid"/>
        <w:tblW w:w="5000" w:type="pct"/>
        <w:tblInd w:w="0" w:type="dxa"/>
        <w:tblLook w:val="04A0" w:firstRow="1" w:lastRow="0" w:firstColumn="1" w:lastColumn="0" w:noHBand="0" w:noVBand="1"/>
      </w:tblPr>
      <w:tblGrid>
        <w:gridCol w:w="2759"/>
        <w:gridCol w:w="1571"/>
        <w:gridCol w:w="1647"/>
        <w:gridCol w:w="1733"/>
        <w:gridCol w:w="1067"/>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083B92" w14:paraId="2836C65C" w14:textId="77777777" w:rsidTr="009D095B">
        <w:trPr>
          <w:trHeight w:val="354"/>
        </w:trPr>
        <w:tc>
          <w:tcPr>
            <w:tcW w:w="1572" w:type="pct"/>
          </w:tcPr>
          <w:p w14:paraId="4931CADE" w14:textId="7D748D80" w:rsidR="00083B92" w:rsidRPr="00DF091B" w:rsidRDefault="00083B92" w:rsidP="00083B92">
            <w:pPr>
              <w:rPr>
                <w:sz w:val="27"/>
                <w:szCs w:val="27"/>
              </w:rPr>
            </w:pPr>
            <w:r w:rsidRPr="00DF091B">
              <w:rPr>
                <w:sz w:val="27"/>
                <w:szCs w:val="27"/>
              </w:rPr>
              <w:t>≥60 tuổi</w:t>
            </w:r>
          </w:p>
        </w:tc>
        <w:tc>
          <w:tcPr>
            <w:tcW w:w="895" w:type="pct"/>
          </w:tcPr>
          <w:p w14:paraId="7D172CD3" w14:textId="77777777" w:rsidR="00083B92" w:rsidRPr="00DF091B" w:rsidRDefault="00083B92" w:rsidP="00083B92">
            <w:pPr>
              <w:jc w:val="center"/>
              <w:rPr>
                <w:sz w:val="27"/>
                <w:szCs w:val="27"/>
              </w:rPr>
            </w:pPr>
            <w:r w:rsidRPr="00DF091B">
              <w:rPr>
                <w:sz w:val="27"/>
                <w:szCs w:val="27"/>
              </w:rPr>
              <w:t>26</w:t>
            </w:r>
          </w:p>
          <w:p w14:paraId="16407DA5" w14:textId="7D1F8546" w:rsidR="00083B92" w:rsidRPr="00DF091B" w:rsidRDefault="00083B92" w:rsidP="00083B92">
            <w:pPr>
              <w:jc w:val="center"/>
              <w:rPr>
                <w:sz w:val="27"/>
                <w:szCs w:val="27"/>
              </w:rPr>
            </w:pPr>
            <w:r w:rsidRPr="00DF091B">
              <w:rPr>
                <w:sz w:val="27"/>
                <w:szCs w:val="27"/>
              </w:rPr>
              <w:t>31,7%</w:t>
            </w:r>
          </w:p>
        </w:tc>
        <w:tc>
          <w:tcPr>
            <w:tcW w:w="938" w:type="pct"/>
          </w:tcPr>
          <w:p w14:paraId="2A299142" w14:textId="77777777" w:rsidR="00083B92" w:rsidRPr="00DF091B" w:rsidRDefault="00083B92" w:rsidP="00083B92">
            <w:pPr>
              <w:jc w:val="center"/>
              <w:rPr>
                <w:sz w:val="27"/>
                <w:szCs w:val="27"/>
              </w:rPr>
            </w:pPr>
            <w:r w:rsidRPr="00DF091B">
              <w:rPr>
                <w:sz w:val="27"/>
                <w:szCs w:val="27"/>
              </w:rPr>
              <w:t>56</w:t>
            </w:r>
          </w:p>
          <w:p w14:paraId="4320D1FF" w14:textId="17B6693F" w:rsidR="00083B92" w:rsidRPr="00DF091B" w:rsidRDefault="00083B92" w:rsidP="00083B92">
            <w:pPr>
              <w:jc w:val="center"/>
              <w:rPr>
                <w:sz w:val="27"/>
                <w:szCs w:val="27"/>
              </w:rPr>
            </w:pPr>
            <w:r w:rsidRPr="00DF091B">
              <w:rPr>
                <w:sz w:val="27"/>
                <w:szCs w:val="27"/>
              </w:rPr>
              <w:t>68,8%</w:t>
            </w:r>
          </w:p>
        </w:tc>
        <w:tc>
          <w:tcPr>
            <w:tcW w:w="987" w:type="pct"/>
            <w:vMerge w:val="restart"/>
          </w:tcPr>
          <w:p w14:paraId="13D9630F" w14:textId="5FB6FB72" w:rsidR="00083B92" w:rsidRPr="00DF091B" w:rsidRDefault="00083B92" w:rsidP="00083B92">
            <w:pPr>
              <w:jc w:val="center"/>
              <w:rPr>
                <w:sz w:val="27"/>
                <w:szCs w:val="27"/>
              </w:rPr>
            </w:pPr>
            <w:r>
              <w:rPr>
                <w:sz w:val="27"/>
                <w:szCs w:val="27"/>
              </w:rPr>
              <w:t>0</w:t>
            </w:r>
            <w:r w:rsidRPr="00DF091B">
              <w:rPr>
                <w:sz w:val="27"/>
                <w:szCs w:val="27"/>
              </w:rPr>
              <w:t>,</w:t>
            </w:r>
            <w:r>
              <w:rPr>
                <w:sz w:val="27"/>
                <w:szCs w:val="27"/>
              </w:rPr>
              <w:t>836</w:t>
            </w:r>
          </w:p>
          <w:p w14:paraId="6F847E55" w14:textId="371023E3" w:rsidR="00083B92" w:rsidRPr="00DF091B" w:rsidRDefault="00083B92" w:rsidP="00083B92">
            <w:pPr>
              <w:jc w:val="center"/>
              <w:rPr>
                <w:sz w:val="27"/>
                <w:szCs w:val="27"/>
              </w:rPr>
            </w:pPr>
            <w:r w:rsidRPr="00DF091B">
              <w:rPr>
                <w:sz w:val="27"/>
                <w:szCs w:val="27"/>
              </w:rPr>
              <w:t>(0,</w:t>
            </w:r>
            <w:r>
              <w:rPr>
                <w:sz w:val="27"/>
                <w:szCs w:val="27"/>
              </w:rPr>
              <w:t>476</w:t>
            </w:r>
            <w:r w:rsidRPr="00DF091B">
              <w:rPr>
                <w:sz w:val="27"/>
                <w:szCs w:val="27"/>
              </w:rPr>
              <w:t>-</w:t>
            </w:r>
            <w:r>
              <w:rPr>
                <w:sz w:val="27"/>
                <w:szCs w:val="27"/>
              </w:rPr>
              <w:t>1</w:t>
            </w:r>
            <w:r w:rsidRPr="00DF091B">
              <w:rPr>
                <w:sz w:val="27"/>
                <w:szCs w:val="27"/>
              </w:rPr>
              <w:t>,</w:t>
            </w:r>
            <w:r>
              <w:rPr>
                <w:sz w:val="27"/>
                <w:szCs w:val="27"/>
              </w:rPr>
              <w:t>466</w:t>
            </w:r>
            <w:r w:rsidRPr="00DF091B">
              <w:rPr>
                <w:sz w:val="27"/>
                <w:szCs w:val="27"/>
              </w:rPr>
              <w:t>)</w:t>
            </w:r>
          </w:p>
        </w:tc>
        <w:tc>
          <w:tcPr>
            <w:tcW w:w="608" w:type="pct"/>
            <w:vMerge w:val="restart"/>
          </w:tcPr>
          <w:p w14:paraId="48EF87BA" w14:textId="74C6864F" w:rsidR="00083B92" w:rsidRPr="00DF091B" w:rsidRDefault="00083B92" w:rsidP="00083B92">
            <w:pPr>
              <w:jc w:val="center"/>
              <w:rPr>
                <w:sz w:val="27"/>
                <w:szCs w:val="27"/>
              </w:rPr>
            </w:pPr>
            <w:r w:rsidRPr="00DF091B">
              <w:rPr>
                <w:sz w:val="27"/>
                <w:szCs w:val="27"/>
              </w:rPr>
              <w:t>0,628</w:t>
            </w:r>
          </w:p>
        </w:tc>
      </w:tr>
      <w:tr w:rsidR="00083B92" w14:paraId="4F6A0A84" w14:textId="77777777" w:rsidTr="009D095B">
        <w:trPr>
          <w:trHeight w:val="70"/>
        </w:trPr>
        <w:tc>
          <w:tcPr>
            <w:tcW w:w="1572" w:type="pct"/>
          </w:tcPr>
          <w:p w14:paraId="58647E74" w14:textId="2B510346" w:rsidR="00083B92" w:rsidRPr="00DF091B" w:rsidRDefault="00083B92" w:rsidP="00083B92">
            <w:pPr>
              <w:rPr>
                <w:sz w:val="27"/>
                <w:szCs w:val="27"/>
              </w:rPr>
            </w:pPr>
            <w:r w:rsidRPr="00DF091B">
              <w:rPr>
                <w:sz w:val="27"/>
                <w:szCs w:val="27"/>
              </w:rPr>
              <w:t>&lt;60 tuổi</w:t>
            </w:r>
          </w:p>
        </w:tc>
        <w:tc>
          <w:tcPr>
            <w:tcW w:w="895" w:type="pct"/>
          </w:tcPr>
          <w:p w14:paraId="778AA788" w14:textId="77777777" w:rsidR="00083B92" w:rsidRPr="00DF091B" w:rsidRDefault="00083B92" w:rsidP="00083B92">
            <w:pPr>
              <w:jc w:val="center"/>
              <w:rPr>
                <w:sz w:val="27"/>
                <w:szCs w:val="27"/>
              </w:rPr>
            </w:pPr>
            <w:r w:rsidRPr="00DF091B">
              <w:rPr>
                <w:sz w:val="27"/>
                <w:szCs w:val="27"/>
              </w:rPr>
              <w:t>60</w:t>
            </w:r>
          </w:p>
          <w:p w14:paraId="2254097A" w14:textId="1D49F17D" w:rsidR="00083B92" w:rsidRPr="00DF091B" w:rsidRDefault="00083B92" w:rsidP="00083B92">
            <w:pPr>
              <w:jc w:val="center"/>
              <w:rPr>
                <w:sz w:val="27"/>
                <w:szCs w:val="27"/>
              </w:rPr>
            </w:pPr>
            <w:r w:rsidRPr="00DF091B">
              <w:rPr>
                <w:sz w:val="27"/>
                <w:szCs w:val="27"/>
              </w:rPr>
              <w:t>35,7%</w:t>
            </w:r>
          </w:p>
        </w:tc>
        <w:tc>
          <w:tcPr>
            <w:tcW w:w="938" w:type="pct"/>
          </w:tcPr>
          <w:p w14:paraId="051CC2D0" w14:textId="77777777" w:rsidR="00083B92" w:rsidRPr="00DF091B" w:rsidRDefault="00083B92" w:rsidP="00083B92">
            <w:pPr>
              <w:jc w:val="center"/>
              <w:rPr>
                <w:sz w:val="27"/>
                <w:szCs w:val="27"/>
              </w:rPr>
            </w:pPr>
            <w:r w:rsidRPr="00DF091B">
              <w:rPr>
                <w:sz w:val="27"/>
                <w:szCs w:val="27"/>
              </w:rPr>
              <w:t>108</w:t>
            </w:r>
          </w:p>
          <w:p w14:paraId="0CFC3EED" w14:textId="3B6A5B23" w:rsidR="00083B92" w:rsidRPr="00DF091B" w:rsidRDefault="00083B92" w:rsidP="00083B92">
            <w:pPr>
              <w:jc w:val="center"/>
              <w:rPr>
                <w:sz w:val="27"/>
                <w:szCs w:val="27"/>
              </w:rPr>
            </w:pPr>
            <w:r w:rsidRPr="00DF091B">
              <w:rPr>
                <w:sz w:val="27"/>
                <w:szCs w:val="27"/>
              </w:rPr>
              <w:t>64,3%</w:t>
            </w:r>
          </w:p>
        </w:tc>
        <w:tc>
          <w:tcPr>
            <w:tcW w:w="987" w:type="pct"/>
            <w:vMerge/>
          </w:tcPr>
          <w:p w14:paraId="4406C704" w14:textId="77777777" w:rsidR="00083B92" w:rsidRPr="00DF091B" w:rsidRDefault="00083B92" w:rsidP="00083B92">
            <w:pPr>
              <w:jc w:val="center"/>
              <w:rPr>
                <w:sz w:val="27"/>
                <w:szCs w:val="27"/>
              </w:rPr>
            </w:pPr>
          </w:p>
        </w:tc>
        <w:tc>
          <w:tcPr>
            <w:tcW w:w="608" w:type="pct"/>
            <w:vMerge/>
          </w:tcPr>
          <w:p w14:paraId="530DB1C7" w14:textId="77777777" w:rsidR="00083B92" w:rsidRPr="00DF091B" w:rsidRDefault="00083B92" w:rsidP="00083B92">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083B92" w14:paraId="07CF229B" w14:textId="77777777" w:rsidTr="009D095B">
        <w:trPr>
          <w:trHeight w:val="354"/>
        </w:trPr>
        <w:tc>
          <w:tcPr>
            <w:tcW w:w="1572" w:type="pct"/>
          </w:tcPr>
          <w:p w14:paraId="261FDE6B" w14:textId="4AED6EEF" w:rsidR="00083B92" w:rsidRPr="00DF091B" w:rsidRDefault="00083B92" w:rsidP="00083B92">
            <w:pPr>
              <w:rPr>
                <w:sz w:val="27"/>
                <w:szCs w:val="27"/>
              </w:rPr>
            </w:pPr>
            <w:r w:rsidRPr="00DF091B">
              <w:rPr>
                <w:sz w:val="27"/>
                <w:szCs w:val="27"/>
              </w:rPr>
              <w:t>≥60 tuổi</w:t>
            </w:r>
          </w:p>
        </w:tc>
        <w:tc>
          <w:tcPr>
            <w:tcW w:w="895" w:type="pct"/>
          </w:tcPr>
          <w:p w14:paraId="647AF965" w14:textId="77777777" w:rsidR="00083B92" w:rsidRPr="00DF091B" w:rsidRDefault="00083B92" w:rsidP="00083B92">
            <w:pPr>
              <w:jc w:val="center"/>
              <w:rPr>
                <w:sz w:val="27"/>
                <w:szCs w:val="27"/>
              </w:rPr>
            </w:pPr>
            <w:r w:rsidRPr="00DF091B">
              <w:rPr>
                <w:sz w:val="27"/>
                <w:szCs w:val="27"/>
              </w:rPr>
              <w:t>24</w:t>
            </w:r>
          </w:p>
          <w:p w14:paraId="2FA46C63" w14:textId="5CBE8828" w:rsidR="00083B92" w:rsidRPr="00DF091B" w:rsidRDefault="00083B92" w:rsidP="00083B92">
            <w:pPr>
              <w:jc w:val="center"/>
              <w:rPr>
                <w:sz w:val="27"/>
                <w:szCs w:val="27"/>
              </w:rPr>
            </w:pPr>
            <w:r w:rsidRPr="00DF091B">
              <w:rPr>
                <w:sz w:val="27"/>
                <w:szCs w:val="27"/>
              </w:rPr>
              <w:t>29,3%</w:t>
            </w:r>
          </w:p>
        </w:tc>
        <w:tc>
          <w:tcPr>
            <w:tcW w:w="938" w:type="pct"/>
          </w:tcPr>
          <w:p w14:paraId="34B603A3" w14:textId="77777777" w:rsidR="00083B92" w:rsidRPr="00DF091B" w:rsidRDefault="00083B92" w:rsidP="00083B92">
            <w:pPr>
              <w:jc w:val="center"/>
              <w:rPr>
                <w:sz w:val="27"/>
                <w:szCs w:val="27"/>
              </w:rPr>
            </w:pPr>
            <w:r w:rsidRPr="00DF091B">
              <w:rPr>
                <w:sz w:val="27"/>
                <w:szCs w:val="27"/>
              </w:rPr>
              <w:t>58</w:t>
            </w:r>
          </w:p>
          <w:p w14:paraId="51DEF0AC" w14:textId="45B6507E" w:rsidR="00083B92" w:rsidRPr="00DF091B" w:rsidRDefault="00083B92" w:rsidP="00083B92">
            <w:pPr>
              <w:jc w:val="center"/>
              <w:rPr>
                <w:sz w:val="27"/>
                <w:szCs w:val="27"/>
              </w:rPr>
            </w:pPr>
            <w:r w:rsidRPr="00DF091B">
              <w:rPr>
                <w:sz w:val="27"/>
                <w:szCs w:val="27"/>
              </w:rPr>
              <w:t>70,7%</w:t>
            </w:r>
          </w:p>
        </w:tc>
        <w:tc>
          <w:tcPr>
            <w:tcW w:w="987" w:type="pct"/>
            <w:vMerge w:val="restart"/>
          </w:tcPr>
          <w:p w14:paraId="05548F4C" w14:textId="0DF2A01E" w:rsidR="00083B92" w:rsidRPr="00DF091B" w:rsidRDefault="00083B92" w:rsidP="00083B92">
            <w:pPr>
              <w:jc w:val="center"/>
              <w:rPr>
                <w:sz w:val="27"/>
                <w:szCs w:val="27"/>
              </w:rPr>
            </w:pPr>
            <w:r>
              <w:rPr>
                <w:sz w:val="27"/>
                <w:szCs w:val="27"/>
              </w:rPr>
              <w:t>0</w:t>
            </w:r>
            <w:r w:rsidRPr="00DF091B">
              <w:rPr>
                <w:sz w:val="27"/>
                <w:szCs w:val="27"/>
              </w:rPr>
              <w:t>,</w:t>
            </w:r>
            <w:r>
              <w:rPr>
                <w:sz w:val="27"/>
                <w:szCs w:val="27"/>
              </w:rPr>
              <w:t>594</w:t>
            </w:r>
          </w:p>
          <w:p w14:paraId="2685AA83" w14:textId="4D330906" w:rsidR="00083B92" w:rsidRPr="00DF091B" w:rsidRDefault="00083B92" w:rsidP="00083B92">
            <w:pPr>
              <w:jc w:val="center"/>
              <w:rPr>
                <w:sz w:val="27"/>
                <w:szCs w:val="27"/>
              </w:rPr>
            </w:pPr>
            <w:r w:rsidRPr="00DF091B">
              <w:rPr>
                <w:sz w:val="27"/>
                <w:szCs w:val="27"/>
              </w:rPr>
              <w:t>(0,</w:t>
            </w:r>
            <w:r>
              <w:rPr>
                <w:sz w:val="27"/>
                <w:szCs w:val="27"/>
              </w:rPr>
              <w:t>337</w:t>
            </w:r>
            <w:r w:rsidRPr="00DF091B">
              <w:rPr>
                <w:sz w:val="27"/>
                <w:szCs w:val="27"/>
              </w:rPr>
              <w:t>-</w:t>
            </w:r>
            <w:r>
              <w:rPr>
                <w:sz w:val="27"/>
                <w:szCs w:val="27"/>
              </w:rPr>
              <w:t>1</w:t>
            </w:r>
            <w:r w:rsidRPr="00DF091B">
              <w:rPr>
                <w:sz w:val="27"/>
                <w:szCs w:val="27"/>
              </w:rPr>
              <w:t>,</w:t>
            </w:r>
            <w:r>
              <w:rPr>
                <w:sz w:val="27"/>
                <w:szCs w:val="27"/>
              </w:rPr>
              <w:t>046</w:t>
            </w:r>
            <w:r w:rsidRPr="00DF091B">
              <w:rPr>
                <w:sz w:val="27"/>
                <w:szCs w:val="27"/>
              </w:rPr>
              <w:t>)</w:t>
            </w:r>
          </w:p>
        </w:tc>
        <w:tc>
          <w:tcPr>
            <w:tcW w:w="608" w:type="pct"/>
            <w:vMerge w:val="restart"/>
          </w:tcPr>
          <w:p w14:paraId="70EB23F3" w14:textId="42C406E5" w:rsidR="00083B92" w:rsidRPr="00DF091B" w:rsidRDefault="00083B92" w:rsidP="00083B92">
            <w:pPr>
              <w:jc w:val="center"/>
              <w:rPr>
                <w:sz w:val="27"/>
                <w:szCs w:val="27"/>
              </w:rPr>
            </w:pPr>
            <w:r w:rsidRPr="00DF091B">
              <w:rPr>
                <w:sz w:val="27"/>
                <w:szCs w:val="27"/>
              </w:rPr>
              <w:t>0,094</w:t>
            </w:r>
          </w:p>
        </w:tc>
      </w:tr>
      <w:tr w:rsidR="00083B92" w14:paraId="6A2C0563" w14:textId="77777777" w:rsidTr="009D095B">
        <w:trPr>
          <w:trHeight w:val="70"/>
        </w:trPr>
        <w:tc>
          <w:tcPr>
            <w:tcW w:w="1572" w:type="pct"/>
          </w:tcPr>
          <w:p w14:paraId="306F5B91" w14:textId="525452D6" w:rsidR="00083B92" w:rsidRPr="00DF091B" w:rsidRDefault="00083B92" w:rsidP="00083B92">
            <w:pPr>
              <w:rPr>
                <w:sz w:val="27"/>
                <w:szCs w:val="27"/>
              </w:rPr>
            </w:pPr>
            <w:r w:rsidRPr="00DF091B">
              <w:rPr>
                <w:sz w:val="27"/>
                <w:szCs w:val="27"/>
              </w:rPr>
              <w:t>&lt;60 tuổi</w:t>
            </w:r>
          </w:p>
        </w:tc>
        <w:tc>
          <w:tcPr>
            <w:tcW w:w="895" w:type="pct"/>
          </w:tcPr>
          <w:p w14:paraId="38D29E44" w14:textId="77777777" w:rsidR="00083B92" w:rsidRPr="00DF091B" w:rsidRDefault="00083B92" w:rsidP="00083B92">
            <w:pPr>
              <w:jc w:val="center"/>
              <w:rPr>
                <w:sz w:val="27"/>
                <w:szCs w:val="27"/>
              </w:rPr>
            </w:pPr>
            <w:r w:rsidRPr="00DF091B">
              <w:rPr>
                <w:sz w:val="27"/>
                <w:szCs w:val="27"/>
              </w:rPr>
              <w:t>69</w:t>
            </w:r>
          </w:p>
          <w:p w14:paraId="3B18998D" w14:textId="030E6CA6" w:rsidR="00083B92" w:rsidRPr="00DF091B" w:rsidRDefault="00083B92" w:rsidP="00083B92">
            <w:pPr>
              <w:jc w:val="center"/>
              <w:rPr>
                <w:sz w:val="27"/>
                <w:szCs w:val="27"/>
              </w:rPr>
            </w:pPr>
            <w:r w:rsidRPr="00DF091B">
              <w:rPr>
                <w:sz w:val="27"/>
                <w:szCs w:val="27"/>
              </w:rPr>
              <w:t>41,1%</w:t>
            </w:r>
          </w:p>
        </w:tc>
        <w:tc>
          <w:tcPr>
            <w:tcW w:w="938" w:type="pct"/>
          </w:tcPr>
          <w:p w14:paraId="2DA906B3" w14:textId="77777777" w:rsidR="00083B92" w:rsidRPr="00DF091B" w:rsidRDefault="00083B92" w:rsidP="00083B92">
            <w:pPr>
              <w:jc w:val="center"/>
              <w:rPr>
                <w:sz w:val="27"/>
                <w:szCs w:val="27"/>
              </w:rPr>
            </w:pPr>
            <w:r w:rsidRPr="00DF091B">
              <w:rPr>
                <w:sz w:val="27"/>
                <w:szCs w:val="27"/>
              </w:rPr>
              <w:t>99</w:t>
            </w:r>
          </w:p>
          <w:p w14:paraId="39C781D3" w14:textId="4872D2C6" w:rsidR="00083B92" w:rsidRPr="00DF091B" w:rsidRDefault="00083B92" w:rsidP="00083B92">
            <w:pPr>
              <w:jc w:val="center"/>
              <w:rPr>
                <w:sz w:val="27"/>
                <w:szCs w:val="27"/>
              </w:rPr>
            </w:pPr>
            <w:r w:rsidRPr="00DF091B">
              <w:rPr>
                <w:sz w:val="27"/>
                <w:szCs w:val="27"/>
              </w:rPr>
              <w:t>58,9%</w:t>
            </w:r>
          </w:p>
        </w:tc>
        <w:tc>
          <w:tcPr>
            <w:tcW w:w="987" w:type="pct"/>
            <w:vMerge/>
          </w:tcPr>
          <w:p w14:paraId="35CC600F" w14:textId="77777777" w:rsidR="00083B92" w:rsidRPr="00DF091B" w:rsidRDefault="00083B92" w:rsidP="00083B92">
            <w:pPr>
              <w:jc w:val="center"/>
              <w:rPr>
                <w:sz w:val="27"/>
                <w:szCs w:val="27"/>
              </w:rPr>
            </w:pPr>
          </w:p>
        </w:tc>
        <w:tc>
          <w:tcPr>
            <w:tcW w:w="608" w:type="pct"/>
            <w:vMerge/>
          </w:tcPr>
          <w:p w14:paraId="7C8DE235" w14:textId="77777777" w:rsidR="00083B92" w:rsidRPr="00DF091B" w:rsidRDefault="00083B92" w:rsidP="00083B92">
            <w:pPr>
              <w:jc w:val="center"/>
              <w:rPr>
                <w:sz w:val="27"/>
                <w:szCs w:val="27"/>
              </w:rPr>
            </w:pPr>
          </w:p>
        </w:tc>
      </w:tr>
    </w:tbl>
    <w:p w14:paraId="7D3A2FD8" w14:textId="04FDD5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w:t>
      </w:r>
      <w:r w:rsidR="00FE4A3B">
        <w:t>và TTDD</w:t>
      </w:r>
      <w:r>
        <w:t xml:space="preserve"> theo BMI, nhóm </w:t>
      </w:r>
      <w:r w:rsidR="009D7EE3">
        <w:t>≥</w:t>
      </w:r>
      <w:r w:rsidR="009F021F">
        <w:t>6</w:t>
      </w:r>
      <w:r w:rsidR="00634BA9">
        <w:t>0</w:t>
      </w:r>
      <w:r>
        <w:t xml:space="preserve"> tuổi có tỷ lệ bệnh nhân SDD </w:t>
      </w:r>
      <w:r w:rsidR="009F021F">
        <w:t xml:space="preserve">là </w:t>
      </w:r>
      <w:r w:rsidR="00251C59">
        <w:t>3</w:t>
      </w:r>
      <w:r w:rsidR="009D7EE3">
        <w:t>1</w:t>
      </w:r>
      <w:r w:rsidR="00D14FFB">
        <w:t>,</w:t>
      </w:r>
      <w:r w:rsidR="00251C59">
        <w:t>7</w:t>
      </w:r>
      <w:r w:rsidR="009F021F">
        <w:t xml:space="preserve">% </w:t>
      </w:r>
      <w:r w:rsidR="009D7EE3">
        <w:t>thấp</w:t>
      </w:r>
      <w:r w:rsidR="00047E0F">
        <w:t xml:space="preserve"> hơn</w:t>
      </w:r>
      <w:r w:rsidR="009F021F">
        <w:t xml:space="preserve"> nhóm </w:t>
      </w:r>
      <w:r w:rsidR="009D7EE3">
        <w:t>&lt;</w:t>
      </w:r>
      <w:r w:rsidR="009F021F">
        <w:t>6</w:t>
      </w:r>
      <w:r w:rsidR="00876FCC">
        <w:t>0</w:t>
      </w:r>
      <w:r w:rsidR="009F021F">
        <w:t xml:space="preserve"> tuổi là </w:t>
      </w:r>
      <w:r w:rsidR="002A3521">
        <w:t>3</w:t>
      </w:r>
      <w:r w:rsidR="009D7EE3">
        <w:t>5</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 xml:space="preserve">heo SGA, nhóm </w:t>
      </w:r>
      <w:r w:rsidR="009D7EE3">
        <w:t>≥</w:t>
      </w:r>
      <w:r w:rsidR="00987BE7">
        <w:t>6</w:t>
      </w:r>
      <w:r w:rsidR="002F3F4B">
        <w:t>0</w:t>
      </w:r>
      <w:r w:rsidR="00987BE7">
        <w:t xml:space="preserve"> tuổi có tỷ lệ bệnh nhân SDD là </w:t>
      </w:r>
      <w:r w:rsidR="009D7EE3">
        <w:t>29</w:t>
      </w:r>
      <w:r w:rsidR="00D14FFB">
        <w:t>,</w:t>
      </w:r>
      <w:r w:rsidR="009D7EE3">
        <w:t>3</w:t>
      </w:r>
      <w:r w:rsidR="00987BE7">
        <w:t xml:space="preserve">% </w:t>
      </w:r>
      <w:r w:rsidR="009D7EE3">
        <w:t>thấp</w:t>
      </w:r>
      <w:r w:rsidR="002448F6">
        <w:t xml:space="preserve"> hơn</w:t>
      </w:r>
      <w:r w:rsidR="00987BE7">
        <w:t xml:space="preserve"> nhóm </w:t>
      </w:r>
      <w:r w:rsidR="009D7EE3">
        <w:t>&lt;</w:t>
      </w:r>
      <w:r w:rsidR="00987BE7">
        <w:t>6</w:t>
      </w:r>
      <w:r w:rsidR="002F3F4B">
        <w:t>0</w:t>
      </w:r>
      <w:r w:rsidR="00987BE7">
        <w:t xml:space="preserve"> tuổi là </w:t>
      </w:r>
      <w:r w:rsidR="009D7EE3">
        <w:t>41</w:t>
      </w:r>
      <w:r w:rsidR="00D14FFB">
        <w:t>,</w:t>
      </w:r>
      <w:r w:rsidR="009D7EE3">
        <w:t>1</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t>3.</w:t>
      </w:r>
      <w:r w:rsidR="00913CE7">
        <w:t>2</w:t>
      </w:r>
      <w:r>
        <w:t>.</w:t>
      </w:r>
      <w:r w:rsidR="00243553">
        <w:t>2</w:t>
      </w:r>
      <w:r>
        <w:t xml:space="preserve">. Mối liên quan giữa giới và </w:t>
      </w:r>
      <w:r w:rsidR="00FE649D">
        <w:t>thực trạng dinh dưỡng</w:t>
      </w:r>
    </w:p>
    <w:p w14:paraId="19046A83" w14:textId="47FB1619" w:rsidR="00334897" w:rsidRDefault="00334897" w:rsidP="00DA0370">
      <w:pPr>
        <w:pStyle w:val="Caption"/>
        <w:jc w:val="both"/>
      </w:pPr>
      <w:bookmarkStart w:id="99" w:name="_Toc136827433"/>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0</w:t>
      </w:r>
      <w:r w:rsidR="00925E5B">
        <w:fldChar w:fldCharType="end"/>
      </w:r>
      <w:r>
        <w:t xml:space="preserve">. </w:t>
      </w:r>
      <w:r w:rsidRPr="004E5E72">
        <w:t xml:space="preserve">Mối liên quan giữa </w:t>
      </w:r>
      <w:r>
        <w:t>giới</w:t>
      </w:r>
      <w:r w:rsidRPr="004E5E72">
        <w:t xml:space="preserve"> và </w:t>
      </w:r>
      <w:r w:rsidR="00FE649D">
        <w:t>thực trạng dinh dưỡng</w:t>
      </w:r>
      <w:r w:rsidR="00FB6D37">
        <w:t xml:space="preserve"> </w:t>
      </w:r>
      <w:r w:rsidR="00FB6D37">
        <w:rPr>
          <w:bCs/>
        </w:rPr>
        <w:t>(n=250)</w:t>
      </w:r>
      <w:bookmarkEnd w:id="99"/>
    </w:p>
    <w:tbl>
      <w:tblPr>
        <w:tblStyle w:val="TableGridStyle2"/>
        <w:tblW w:w="5000" w:type="pct"/>
        <w:tblLook w:val="04A0" w:firstRow="1" w:lastRow="0" w:firstColumn="1" w:lastColumn="0" w:noHBand="0" w:noVBand="1"/>
      </w:tblPr>
      <w:tblGrid>
        <w:gridCol w:w="2760"/>
        <w:gridCol w:w="1485"/>
        <w:gridCol w:w="1645"/>
        <w:gridCol w:w="1820"/>
        <w:gridCol w:w="1067"/>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lastRenderedPageBreak/>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313C11">
      <w:pPr>
        <w:spacing w:before="160"/>
      </w:pPr>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3B82869E" w:rsidR="00334897" w:rsidRDefault="00334897" w:rsidP="006754EE">
      <w:pPr>
        <w:pStyle w:val="Caption"/>
        <w:ind w:right="-239" w:firstLine="0"/>
        <w:jc w:val="both"/>
        <w:rPr>
          <w:bCs/>
        </w:rPr>
      </w:pPr>
      <w:bookmarkStart w:id="101" w:name="_Toc136827434"/>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1</w:t>
      </w:r>
      <w:r w:rsidR="00925E5B">
        <w:fldChar w:fldCharType="end"/>
      </w:r>
      <w:r>
        <w:t xml:space="preserve">. </w:t>
      </w:r>
      <w:r w:rsidRPr="00707BC9">
        <w:rPr>
          <w:bCs/>
        </w:rPr>
        <w:t>Mối liên quan giữa nghề nghiệp và</w:t>
      </w:r>
      <w:r w:rsidR="007448F9">
        <w:rPr>
          <w:bCs/>
        </w:rPr>
        <w:t xml:space="preserve"> </w:t>
      </w:r>
      <w:r w:rsidR="00FE649D">
        <w:rPr>
          <w:bCs/>
        </w:rPr>
        <w:t>thực trạng dinh dưỡng</w:t>
      </w:r>
      <w:r w:rsidR="00D34CA8">
        <w:rPr>
          <w:bCs/>
        </w:rPr>
        <w:t xml:space="preserve"> (n=250)</w:t>
      </w:r>
      <w:bookmarkEnd w:id="101"/>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1DFCCF4C"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lastRenderedPageBreak/>
        <w:t>p=</w:t>
      </w:r>
      <w:r w:rsidR="00F441BC">
        <w:t>0</w:t>
      </w:r>
      <w:r w:rsidR="00473555">
        <w:t>,</w:t>
      </w:r>
      <w:r w:rsidR="00F441BC">
        <w:t>035</w:t>
      </w:r>
      <w:r w:rsidR="00A01011">
        <w:t xml:space="preserve"> cho thấy</w:t>
      </w:r>
      <w:r w:rsidR="00631F8D">
        <w:t xml:space="preserve"> có</w:t>
      </w:r>
      <w:r w:rsidR="00A01011">
        <w:t xml:space="preserve">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3E95676F" w:rsidR="00334897" w:rsidRDefault="00334897" w:rsidP="00334897">
      <w:pPr>
        <w:pStyle w:val="Heading3"/>
      </w:pPr>
      <w:r>
        <w:t>3.</w:t>
      </w:r>
      <w:r w:rsidR="00913CE7">
        <w:t>2</w:t>
      </w:r>
      <w:r>
        <w:t>.</w:t>
      </w:r>
      <w:r w:rsidR="00DB461B">
        <w:t>4</w:t>
      </w:r>
      <w:r>
        <w:t xml:space="preserve">. </w:t>
      </w:r>
      <w:bookmarkEnd w:id="102"/>
      <w:r>
        <w:t xml:space="preserve">Mối liên quan giữa </w:t>
      </w:r>
      <w:r w:rsidR="00792A61">
        <w:t>địa dư</w:t>
      </w:r>
      <w:r>
        <w:t xml:space="preserve"> và </w:t>
      </w:r>
      <w:r w:rsidR="00FE649D">
        <w:t>thực trạng dinh dưỡng</w:t>
      </w:r>
    </w:p>
    <w:p w14:paraId="2F054A47" w14:textId="45D3BC04" w:rsidR="00334897" w:rsidRDefault="00334897" w:rsidP="006754EE">
      <w:pPr>
        <w:pStyle w:val="Caption"/>
        <w:ind w:firstLine="0"/>
        <w:rPr>
          <w:bCs/>
        </w:rPr>
      </w:pPr>
      <w:bookmarkStart w:id="103" w:name="_Toc136827435"/>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2</w:t>
      </w:r>
      <w:r w:rsidR="00925E5B">
        <w:fldChar w:fldCharType="end"/>
      </w:r>
      <w:r>
        <w:t xml:space="preserve">. </w:t>
      </w:r>
      <w:r w:rsidRPr="00707BC9">
        <w:rPr>
          <w:bCs/>
        </w:rPr>
        <w:t xml:space="preserve">Mối liên quan giữa </w:t>
      </w:r>
      <w:r w:rsidR="00792A61">
        <w:rPr>
          <w:bCs/>
        </w:rPr>
        <w:t>địa dư</w:t>
      </w:r>
      <w:r w:rsidRPr="00707BC9">
        <w:rPr>
          <w:bCs/>
        </w:rPr>
        <w:t xml:space="preserve"> và </w:t>
      </w:r>
      <w:r w:rsidR="00FE649D">
        <w:rPr>
          <w:bCs/>
        </w:rPr>
        <w:t>thực trạng dinh dưỡng</w:t>
      </w:r>
      <w:r w:rsidR="006A765B">
        <w:rPr>
          <w:bCs/>
        </w:rPr>
        <w:t xml:space="preserve"> (n=250)</w:t>
      </w:r>
      <w:bookmarkEnd w:id="103"/>
    </w:p>
    <w:tbl>
      <w:tblPr>
        <w:tblStyle w:val="TableGridStyle2"/>
        <w:tblW w:w="5000" w:type="pct"/>
        <w:tblLook w:val="04A0" w:firstRow="1" w:lastRow="0" w:firstColumn="1" w:lastColumn="0" w:noHBand="0" w:noVBand="1"/>
      </w:tblPr>
      <w:tblGrid>
        <w:gridCol w:w="2760"/>
        <w:gridCol w:w="1485"/>
        <w:gridCol w:w="1645"/>
        <w:gridCol w:w="1820"/>
        <w:gridCol w:w="1067"/>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3944720F" w14:textId="519692C9" w:rsidR="00EE6DD4" w:rsidRPr="00DE73BF" w:rsidRDefault="00DE73BF" w:rsidP="00401AE8">
            <w:pPr>
              <w:rPr>
                <w:b/>
                <w:bCs/>
                <w:sz w:val="27"/>
                <w:szCs w:val="27"/>
                <w:lang w:val="vi-VN"/>
              </w:rPr>
            </w:pPr>
            <w:r>
              <w:rPr>
                <w:b/>
                <w:bCs/>
                <w:sz w:val="27"/>
                <w:szCs w:val="27"/>
                <w:lang w:val="vi-VN"/>
              </w:rPr>
              <w:t>Địa dư</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C1603F" w14:paraId="4519C65C" w14:textId="77777777" w:rsidTr="00401AE8">
        <w:trPr>
          <w:trHeight w:val="354"/>
        </w:trPr>
        <w:tc>
          <w:tcPr>
            <w:tcW w:w="1572" w:type="pct"/>
            <w:vAlign w:val="center"/>
          </w:tcPr>
          <w:p w14:paraId="4582FF72" w14:textId="469BDE17" w:rsidR="00C1603F" w:rsidRPr="00E066D4" w:rsidRDefault="00C1603F" w:rsidP="00C1603F">
            <w:pPr>
              <w:rPr>
                <w:sz w:val="27"/>
                <w:szCs w:val="27"/>
              </w:rPr>
            </w:pPr>
            <w:r w:rsidRPr="00E066D4">
              <w:rPr>
                <w:sz w:val="27"/>
                <w:szCs w:val="27"/>
              </w:rPr>
              <w:t>Nông thôn và hải đảo</w:t>
            </w:r>
          </w:p>
        </w:tc>
        <w:tc>
          <w:tcPr>
            <w:tcW w:w="846" w:type="pct"/>
            <w:vAlign w:val="center"/>
          </w:tcPr>
          <w:p w14:paraId="01A04D8E" w14:textId="77777777" w:rsidR="00C1603F" w:rsidRPr="00E066D4" w:rsidRDefault="00C1603F" w:rsidP="00C1603F">
            <w:pPr>
              <w:jc w:val="center"/>
              <w:rPr>
                <w:sz w:val="27"/>
                <w:szCs w:val="27"/>
              </w:rPr>
            </w:pPr>
            <w:r w:rsidRPr="00E066D4">
              <w:rPr>
                <w:sz w:val="27"/>
                <w:szCs w:val="27"/>
              </w:rPr>
              <w:t>52</w:t>
            </w:r>
          </w:p>
          <w:p w14:paraId="4D8EA13D" w14:textId="7DCBEBBE" w:rsidR="00C1603F" w:rsidRPr="00E066D4" w:rsidRDefault="00C1603F" w:rsidP="00C1603F">
            <w:pPr>
              <w:jc w:val="center"/>
              <w:rPr>
                <w:sz w:val="27"/>
                <w:szCs w:val="27"/>
              </w:rPr>
            </w:pPr>
            <w:r w:rsidRPr="00E066D4">
              <w:rPr>
                <w:sz w:val="27"/>
                <w:szCs w:val="27"/>
              </w:rPr>
              <w:t>35,9%</w:t>
            </w:r>
          </w:p>
        </w:tc>
        <w:tc>
          <w:tcPr>
            <w:tcW w:w="937" w:type="pct"/>
            <w:vAlign w:val="center"/>
          </w:tcPr>
          <w:p w14:paraId="458F1F30" w14:textId="77777777" w:rsidR="00C1603F" w:rsidRPr="00E066D4" w:rsidRDefault="00C1603F" w:rsidP="00C1603F">
            <w:pPr>
              <w:jc w:val="center"/>
              <w:rPr>
                <w:sz w:val="27"/>
                <w:szCs w:val="27"/>
              </w:rPr>
            </w:pPr>
            <w:r w:rsidRPr="00E066D4">
              <w:rPr>
                <w:sz w:val="27"/>
                <w:szCs w:val="27"/>
              </w:rPr>
              <w:t>93</w:t>
            </w:r>
          </w:p>
          <w:p w14:paraId="73CC7F6B" w14:textId="1EAC455D" w:rsidR="00C1603F" w:rsidRPr="00E066D4" w:rsidRDefault="00C1603F" w:rsidP="00C1603F">
            <w:pPr>
              <w:jc w:val="center"/>
              <w:rPr>
                <w:sz w:val="27"/>
                <w:szCs w:val="27"/>
              </w:rPr>
            </w:pPr>
            <w:r w:rsidRPr="00E066D4">
              <w:rPr>
                <w:sz w:val="27"/>
                <w:szCs w:val="27"/>
              </w:rPr>
              <w:t>64,1%</w:t>
            </w:r>
          </w:p>
        </w:tc>
        <w:tc>
          <w:tcPr>
            <w:tcW w:w="1037" w:type="pct"/>
            <w:vMerge w:val="restart"/>
            <w:vAlign w:val="center"/>
          </w:tcPr>
          <w:p w14:paraId="537DAB0E" w14:textId="104EB55E" w:rsidR="00C1603F" w:rsidRPr="00E066D4" w:rsidRDefault="00C1603F" w:rsidP="00C1603F">
            <w:pPr>
              <w:jc w:val="center"/>
              <w:rPr>
                <w:sz w:val="27"/>
                <w:szCs w:val="27"/>
              </w:rPr>
            </w:pPr>
            <w:r>
              <w:rPr>
                <w:sz w:val="27"/>
                <w:szCs w:val="27"/>
              </w:rPr>
              <w:t>1</w:t>
            </w:r>
            <w:r w:rsidRPr="00E066D4">
              <w:rPr>
                <w:sz w:val="27"/>
                <w:szCs w:val="27"/>
              </w:rPr>
              <w:t>,</w:t>
            </w:r>
            <w:r>
              <w:rPr>
                <w:sz w:val="27"/>
                <w:szCs w:val="27"/>
              </w:rPr>
              <w:t>168</w:t>
            </w:r>
          </w:p>
          <w:p w14:paraId="676A877F" w14:textId="41BF4EFB" w:rsidR="00C1603F" w:rsidRPr="00E066D4" w:rsidRDefault="00C1603F" w:rsidP="00C1603F">
            <w:pPr>
              <w:jc w:val="center"/>
              <w:rPr>
                <w:sz w:val="27"/>
                <w:szCs w:val="27"/>
              </w:rPr>
            </w:pPr>
            <w:r w:rsidRPr="00E066D4">
              <w:rPr>
                <w:sz w:val="27"/>
                <w:szCs w:val="27"/>
              </w:rPr>
              <w:t>(0,</w:t>
            </w:r>
            <w:r>
              <w:rPr>
                <w:sz w:val="27"/>
                <w:szCs w:val="27"/>
              </w:rPr>
              <w:t>686</w:t>
            </w:r>
            <w:r w:rsidRPr="00E066D4">
              <w:rPr>
                <w:sz w:val="27"/>
                <w:szCs w:val="27"/>
              </w:rPr>
              <w:t>-1,</w:t>
            </w:r>
            <w:r>
              <w:rPr>
                <w:sz w:val="27"/>
                <w:szCs w:val="27"/>
              </w:rPr>
              <w:t>986</w:t>
            </w:r>
            <w:r w:rsidRPr="00E066D4">
              <w:rPr>
                <w:sz w:val="27"/>
                <w:szCs w:val="27"/>
              </w:rPr>
              <w:t>)</w:t>
            </w:r>
          </w:p>
        </w:tc>
        <w:tc>
          <w:tcPr>
            <w:tcW w:w="608" w:type="pct"/>
            <w:vMerge w:val="restart"/>
            <w:vAlign w:val="center"/>
          </w:tcPr>
          <w:p w14:paraId="7CDCFE6E" w14:textId="12167E8F" w:rsidR="00C1603F" w:rsidRPr="00E066D4" w:rsidRDefault="00C1603F" w:rsidP="00C1603F">
            <w:pPr>
              <w:jc w:val="center"/>
              <w:rPr>
                <w:sz w:val="27"/>
                <w:szCs w:val="27"/>
              </w:rPr>
            </w:pPr>
            <w:r w:rsidRPr="00E066D4">
              <w:rPr>
                <w:sz w:val="27"/>
                <w:szCs w:val="27"/>
              </w:rPr>
              <w:t>0,662</w:t>
            </w:r>
          </w:p>
        </w:tc>
      </w:tr>
      <w:tr w:rsidR="00C1603F" w14:paraId="65DB69E7" w14:textId="77777777" w:rsidTr="00401AE8">
        <w:trPr>
          <w:trHeight w:val="70"/>
        </w:trPr>
        <w:tc>
          <w:tcPr>
            <w:tcW w:w="1572" w:type="pct"/>
            <w:vAlign w:val="center"/>
          </w:tcPr>
          <w:p w14:paraId="08DB8FC4" w14:textId="32DDD5C5"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161F17B" w14:textId="77777777" w:rsidR="00C1603F" w:rsidRPr="00E066D4" w:rsidRDefault="00C1603F" w:rsidP="00C1603F">
            <w:pPr>
              <w:jc w:val="center"/>
              <w:rPr>
                <w:sz w:val="27"/>
                <w:szCs w:val="27"/>
              </w:rPr>
            </w:pPr>
            <w:r w:rsidRPr="00E066D4">
              <w:rPr>
                <w:sz w:val="27"/>
                <w:szCs w:val="27"/>
              </w:rPr>
              <w:t>34</w:t>
            </w:r>
          </w:p>
          <w:p w14:paraId="6A270B99" w14:textId="0579F812" w:rsidR="00C1603F" w:rsidRPr="00E066D4" w:rsidRDefault="00C1603F" w:rsidP="00C1603F">
            <w:pPr>
              <w:jc w:val="center"/>
              <w:rPr>
                <w:sz w:val="27"/>
                <w:szCs w:val="27"/>
              </w:rPr>
            </w:pPr>
            <w:r w:rsidRPr="00E066D4">
              <w:rPr>
                <w:sz w:val="27"/>
                <w:szCs w:val="27"/>
              </w:rPr>
              <w:t>32,4%</w:t>
            </w:r>
          </w:p>
        </w:tc>
        <w:tc>
          <w:tcPr>
            <w:tcW w:w="937" w:type="pct"/>
            <w:vAlign w:val="center"/>
          </w:tcPr>
          <w:p w14:paraId="16E7D0AF" w14:textId="77777777" w:rsidR="00C1603F" w:rsidRPr="00E066D4" w:rsidRDefault="00C1603F" w:rsidP="00C1603F">
            <w:pPr>
              <w:jc w:val="center"/>
              <w:rPr>
                <w:sz w:val="27"/>
                <w:szCs w:val="27"/>
              </w:rPr>
            </w:pPr>
            <w:r w:rsidRPr="00E066D4">
              <w:rPr>
                <w:sz w:val="27"/>
                <w:szCs w:val="27"/>
              </w:rPr>
              <w:t>71</w:t>
            </w:r>
          </w:p>
          <w:p w14:paraId="76F4CBAA" w14:textId="563D84B1" w:rsidR="00C1603F" w:rsidRPr="00E066D4" w:rsidRDefault="00C1603F" w:rsidP="00C1603F">
            <w:pPr>
              <w:jc w:val="center"/>
              <w:rPr>
                <w:sz w:val="27"/>
                <w:szCs w:val="27"/>
              </w:rPr>
            </w:pPr>
            <w:r w:rsidRPr="00E066D4">
              <w:rPr>
                <w:sz w:val="27"/>
                <w:szCs w:val="27"/>
              </w:rPr>
              <w:t>67,6%</w:t>
            </w:r>
          </w:p>
        </w:tc>
        <w:tc>
          <w:tcPr>
            <w:tcW w:w="1037" w:type="pct"/>
            <w:vMerge/>
            <w:vAlign w:val="center"/>
          </w:tcPr>
          <w:p w14:paraId="283625DB" w14:textId="77777777" w:rsidR="00C1603F" w:rsidRPr="00E066D4" w:rsidRDefault="00C1603F" w:rsidP="00C1603F">
            <w:pPr>
              <w:jc w:val="center"/>
              <w:rPr>
                <w:sz w:val="27"/>
                <w:szCs w:val="27"/>
              </w:rPr>
            </w:pPr>
          </w:p>
        </w:tc>
        <w:tc>
          <w:tcPr>
            <w:tcW w:w="608" w:type="pct"/>
            <w:vMerge/>
            <w:vAlign w:val="center"/>
          </w:tcPr>
          <w:p w14:paraId="40570804" w14:textId="77777777" w:rsidR="00C1603F" w:rsidRPr="00E066D4" w:rsidRDefault="00C1603F" w:rsidP="00C1603F">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D8910E2" w14:textId="310FF0B3" w:rsidR="000F2949" w:rsidRPr="00AC5436" w:rsidRDefault="00AC5436" w:rsidP="00401AE8">
            <w:pPr>
              <w:rPr>
                <w:b/>
                <w:bCs/>
                <w:sz w:val="27"/>
                <w:szCs w:val="27"/>
                <w:lang w:val="vi-VN"/>
              </w:rPr>
            </w:pPr>
            <w:r>
              <w:rPr>
                <w:b/>
                <w:bCs/>
                <w:sz w:val="27"/>
                <w:szCs w:val="27"/>
                <w:lang w:val="vi-VN"/>
              </w:rPr>
              <w:t>Địa dư</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C1603F" w14:paraId="0FBE57E4" w14:textId="77777777" w:rsidTr="00401AE8">
        <w:trPr>
          <w:trHeight w:val="354"/>
        </w:trPr>
        <w:tc>
          <w:tcPr>
            <w:tcW w:w="1572" w:type="pct"/>
            <w:vAlign w:val="center"/>
          </w:tcPr>
          <w:p w14:paraId="55E11671" w14:textId="02A8ADD7" w:rsidR="00C1603F" w:rsidRPr="00E066D4" w:rsidRDefault="00C1603F" w:rsidP="00C1603F">
            <w:pPr>
              <w:rPr>
                <w:sz w:val="27"/>
                <w:szCs w:val="27"/>
              </w:rPr>
            </w:pPr>
            <w:r w:rsidRPr="00E066D4">
              <w:rPr>
                <w:sz w:val="27"/>
                <w:szCs w:val="27"/>
              </w:rPr>
              <w:t>Nông thôn và hải đảo</w:t>
            </w:r>
          </w:p>
        </w:tc>
        <w:tc>
          <w:tcPr>
            <w:tcW w:w="846" w:type="pct"/>
            <w:vAlign w:val="center"/>
          </w:tcPr>
          <w:p w14:paraId="53911B8E" w14:textId="77777777" w:rsidR="00C1603F" w:rsidRPr="00E066D4" w:rsidRDefault="00C1603F" w:rsidP="00C1603F">
            <w:pPr>
              <w:jc w:val="center"/>
              <w:rPr>
                <w:sz w:val="27"/>
                <w:szCs w:val="27"/>
              </w:rPr>
            </w:pPr>
            <w:r w:rsidRPr="00E066D4">
              <w:rPr>
                <w:sz w:val="27"/>
                <w:szCs w:val="27"/>
              </w:rPr>
              <w:t>57</w:t>
            </w:r>
          </w:p>
          <w:p w14:paraId="3726BF19" w14:textId="00DB0868" w:rsidR="00C1603F" w:rsidRPr="00E066D4" w:rsidRDefault="00C1603F" w:rsidP="00C1603F">
            <w:pPr>
              <w:jc w:val="center"/>
              <w:rPr>
                <w:sz w:val="27"/>
                <w:szCs w:val="27"/>
              </w:rPr>
            </w:pPr>
            <w:r w:rsidRPr="00E066D4">
              <w:rPr>
                <w:sz w:val="27"/>
                <w:szCs w:val="27"/>
              </w:rPr>
              <w:t>39,3%</w:t>
            </w:r>
          </w:p>
        </w:tc>
        <w:tc>
          <w:tcPr>
            <w:tcW w:w="937" w:type="pct"/>
            <w:vAlign w:val="center"/>
          </w:tcPr>
          <w:p w14:paraId="7F932877" w14:textId="77777777" w:rsidR="00C1603F" w:rsidRPr="00E066D4" w:rsidRDefault="00C1603F" w:rsidP="00C1603F">
            <w:pPr>
              <w:jc w:val="center"/>
              <w:rPr>
                <w:sz w:val="27"/>
                <w:szCs w:val="27"/>
              </w:rPr>
            </w:pPr>
            <w:r w:rsidRPr="00E066D4">
              <w:rPr>
                <w:sz w:val="27"/>
                <w:szCs w:val="27"/>
              </w:rPr>
              <w:t>88</w:t>
            </w:r>
          </w:p>
          <w:p w14:paraId="647DF7F3" w14:textId="4B84623A" w:rsidR="00C1603F" w:rsidRPr="00E066D4" w:rsidRDefault="00C1603F" w:rsidP="00C1603F">
            <w:pPr>
              <w:jc w:val="center"/>
              <w:rPr>
                <w:sz w:val="27"/>
                <w:szCs w:val="27"/>
              </w:rPr>
            </w:pPr>
            <w:r w:rsidRPr="00E066D4">
              <w:rPr>
                <w:sz w:val="27"/>
                <w:szCs w:val="27"/>
              </w:rPr>
              <w:t>60,7%</w:t>
            </w:r>
          </w:p>
        </w:tc>
        <w:tc>
          <w:tcPr>
            <w:tcW w:w="1037" w:type="pct"/>
            <w:vMerge w:val="restart"/>
            <w:vAlign w:val="center"/>
          </w:tcPr>
          <w:p w14:paraId="3667097F" w14:textId="35CEF5F4" w:rsidR="00C1603F" w:rsidRPr="00E066D4" w:rsidRDefault="0006626C" w:rsidP="00C1603F">
            <w:pPr>
              <w:jc w:val="center"/>
              <w:rPr>
                <w:sz w:val="27"/>
                <w:szCs w:val="27"/>
              </w:rPr>
            </w:pPr>
            <w:r>
              <w:rPr>
                <w:sz w:val="27"/>
                <w:szCs w:val="27"/>
              </w:rPr>
              <w:t>1</w:t>
            </w:r>
            <w:r w:rsidR="00C1603F" w:rsidRPr="00E066D4">
              <w:rPr>
                <w:sz w:val="27"/>
                <w:szCs w:val="27"/>
              </w:rPr>
              <w:t>,</w:t>
            </w:r>
            <w:r>
              <w:rPr>
                <w:sz w:val="27"/>
                <w:szCs w:val="27"/>
              </w:rPr>
              <w:t>241</w:t>
            </w:r>
          </w:p>
          <w:p w14:paraId="7C3CA8F6" w14:textId="13590D9C" w:rsidR="00C1603F" w:rsidRPr="00E066D4" w:rsidRDefault="00C1603F" w:rsidP="00C1603F">
            <w:pPr>
              <w:jc w:val="center"/>
              <w:rPr>
                <w:sz w:val="27"/>
                <w:szCs w:val="27"/>
              </w:rPr>
            </w:pPr>
            <w:r w:rsidRPr="00E066D4">
              <w:rPr>
                <w:sz w:val="27"/>
                <w:szCs w:val="27"/>
              </w:rPr>
              <w:t>(0,</w:t>
            </w:r>
            <w:r w:rsidR="0006626C">
              <w:rPr>
                <w:sz w:val="27"/>
                <w:szCs w:val="27"/>
              </w:rPr>
              <w:t>736</w:t>
            </w:r>
            <w:r w:rsidRPr="00E066D4">
              <w:rPr>
                <w:sz w:val="27"/>
                <w:szCs w:val="27"/>
              </w:rPr>
              <w:t>-</w:t>
            </w:r>
            <w:r w:rsidR="0006626C">
              <w:rPr>
                <w:sz w:val="27"/>
                <w:szCs w:val="27"/>
              </w:rPr>
              <w:t>2</w:t>
            </w:r>
            <w:r w:rsidRPr="00E066D4">
              <w:rPr>
                <w:sz w:val="27"/>
                <w:szCs w:val="27"/>
              </w:rPr>
              <w:t>,</w:t>
            </w:r>
            <w:r w:rsidR="0006626C">
              <w:rPr>
                <w:sz w:val="27"/>
                <w:szCs w:val="27"/>
              </w:rPr>
              <w:t>094</w:t>
            </w:r>
            <w:r w:rsidRPr="00E066D4">
              <w:rPr>
                <w:sz w:val="27"/>
                <w:szCs w:val="27"/>
              </w:rPr>
              <w:t>)</w:t>
            </w:r>
          </w:p>
        </w:tc>
        <w:tc>
          <w:tcPr>
            <w:tcW w:w="608" w:type="pct"/>
            <w:vMerge w:val="restart"/>
            <w:vAlign w:val="center"/>
          </w:tcPr>
          <w:p w14:paraId="3E2AEC77" w14:textId="34BF20B0" w:rsidR="00C1603F" w:rsidRPr="00E066D4" w:rsidRDefault="00C1603F" w:rsidP="00C1603F">
            <w:pPr>
              <w:jc w:val="center"/>
              <w:rPr>
                <w:sz w:val="27"/>
                <w:szCs w:val="27"/>
              </w:rPr>
            </w:pPr>
            <w:r w:rsidRPr="00E066D4">
              <w:rPr>
                <w:sz w:val="27"/>
                <w:szCs w:val="27"/>
              </w:rPr>
              <w:t>0,497</w:t>
            </w:r>
          </w:p>
        </w:tc>
      </w:tr>
      <w:tr w:rsidR="00C1603F" w14:paraId="5003F576" w14:textId="77777777" w:rsidTr="00401AE8">
        <w:trPr>
          <w:trHeight w:val="70"/>
        </w:trPr>
        <w:tc>
          <w:tcPr>
            <w:tcW w:w="1572" w:type="pct"/>
            <w:vAlign w:val="center"/>
          </w:tcPr>
          <w:p w14:paraId="143E8452" w14:textId="18AC5ED7"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9292641" w14:textId="77777777" w:rsidR="00C1603F" w:rsidRPr="00E066D4" w:rsidRDefault="00C1603F" w:rsidP="00C1603F">
            <w:pPr>
              <w:jc w:val="center"/>
              <w:rPr>
                <w:sz w:val="27"/>
                <w:szCs w:val="27"/>
              </w:rPr>
            </w:pPr>
            <w:r w:rsidRPr="00E066D4">
              <w:rPr>
                <w:sz w:val="27"/>
                <w:szCs w:val="27"/>
              </w:rPr>
              <w:t>36</w:t>
            </w:r>
          </w:p>
          <w:p w14:paraId="3D6703FF" w14:textId="6AAD7B41" w:rsidR="00C1603F" w:rsidRPr="00E066D4" w:rsidRDefault="00C1603F" w:rsidP="00C1603F">
            <w:pPr>
              <w:jc w:val="center"/>
              <w:rPr>
                <w:sz w:val="27"/>
                <w:szCs w:val="27"/>
              </w:rPr>
            </w:pPr>
            <w:r w:rsidRPr="00E066D4">
              <w:rPr>
                <w:sz w:val="27"/>
                <w:szCs w:val="27"/>
              </w:rPr>
              <w:t>34,3%</w:t>
            </w:r>
          </w:p>
        </w:tc>
        <w:tc>
          <w:tcPr>
            <w:tcW w:w="937" w:type="pct"/>
            <w:vAlign w:val="center"/>
          </w:tcPr>
          <w:p w14:paraId="6B763722" w14:textId="77777777" w:rsidR="00C1603F" w:rsidRPr="00E066D4" w:rsidRDefault="00C1603F" w:rsidP="00C1603F">
            <w:pPr>
              <w:jc w:val="center"/>
              <w:rPr>
                <w:sz w:val="27"/>
                <w:szCs w:val="27"/>
              </w:rPr>
            </w:pPr>
            <w:r w:rsidRPr="00E066D4">
              <w:rPr>
                <w:sz w:val="27"/>
                <w:szCs w:val="27"/>
              </w:rPr>
              <w:t>69</w:t>
            </w:r>
          </w:p>
          <w:p w14:paraId="34112F0B" w14:textId="312E01DF" w:rsidR="00C1603F" w:rsidRPr="00E066D4" w:rsidRDefault="00C1603F" w:rsidP="00C1603F">
            <w:pPr>
              <w:jc w:val="center"/>
              <w:rPr>
                <w:sz w:val="27"/>
                <w:szCs w:val="27"/>
              </w:rPr>
            </w:pPr>
            <w:r w:rsidRPr="00E066D4">
              <w:rPr>
                <w:sz w:val="27"/>
                <w:szCs w:val="27"/>
              </w:rPr>
              <w:t>65,7%</w:t>
            </w:r>
          </w:p>
        </w:tc>
        <w:tc>
          <w:tcPr>
            <w:tcW w:w="1037" w:type="pct"/>
            <w:vMerge/>
            <w:vAlign w:val="center"/>
          </w:tcPr>
          <w:p w14:paraId="124697EF" w14:textId="77777777" w:rsidR="00C1603F" w:rsidRPr="00E066D4" w:rsidRDefault="00C1603F" w:rsidP="00C1603F">
            <w:pPr>
              <w:jc w:val="center"/>
              <w:rPr>
                <w:sz w:val="27"/>
                <w:szCs w:val="27"/>
              </w:rPr>
            </w:pPr>
          </w:p>
        </w:tc>
        <w:tc>
          <w:tcPr>
            <w:tcW w:w="608" w:type="pct"/>
            <w:vMerge/>
            <w:vAlign w:val="center"/>
          </w:tcPr>
          <w:p w14:paraId="393F649F" w14:textId="77777777" w:rsidR="00C1603F" w:rsidRPr="00E066D4" w:rsidRDefault="00C1603F" w:rsidP="00C1603F">
            <w:pPr>
              <w:jc w:val="center"/>
              <w:rPr>
                <w:sz w:val="27"/>
                <w:szCs w:val="27"/>
              </w:rPr>
            </w:pPr>
          </w:p>
        </w:tc>
      </w:tr>
    </w:tbl>
    <w:p w14:paraId="62132C46" w14:textId="18C56DA5" w:rsidR="00DC5202" w:rsidRDefault="00B0209D" w:rsidP="00853289">
      <w:pPr>
        <w:tabs>
          <w:tab w:val="left" w:pos="2400"/>
        </w:tabs>
        <w:spacing w:before="160"/>
      </w:pPr>
      <w:r w:rsidRPr="00D474F7">
        <w:rPr>
          <w:b/>
          <w:bCs/>
          <w:i/>
          <w:iCs/>
        </w:rPr>
        <w:t>Nhận xét:</w:t>
      </w:r>
      <w:r>
        <w:t xml:space="preserve"> </w:t>
      </w:r>
      <w:r w:rsidR="007255BF">
        <w:t>đ</w:t>
      </w:r>
      <w:r w:rsidR="005B5559">
        <w:t xml:space="preserve">ánh giá mối liên quan giữa </w:t>
      </w:r>
      <w:r w:rsidR="00792A61">
        <w:t>địa dư</w:t>
      </w:r>
      <w:r w:rsidR="005B5559">
        <w:t xml:space="preserve"> và TTDD </w:t>
      </w:r>
      <w:r w:rsidR="00905CAF">
        <w:t>t</w:t>
      </w:r>
      <w:r w:rsidR="00FB7AD3">
        <w:t>heo BMI, t</w:t>
      </w:r>
      <w:r w:rsidR="00B33E2D">
        <w:t xml:space="preserve">ỷ lệ </w:t>
      </w:r>
      <w:r>
        <w:t xml:space="preserve">bệnh nhân ở khu vực </w:t>
      </w:r>
      <w:r w:rsidR="00AB3862">
        <w:t>nông thôn và hải đảo</w:t>
      </w:r>
      <w:r w:rsidR="00B9728C">
        <w:t xml:space="preserve"> có SDD</w:t>
      </w:r>
      <w:r w:rsidR="00304195">
        <w:t xml:space="preserve"> </w:t>
      </w:r>
      <w:r>
        <w:t xml:space="preserve">là </w:t>
      </w:r>
      <w:r w:rsidR="00070C10" w:rsidRPr="006B18A8">
        <w:t>3</w:t>
      </w:r>
      <w:r w:rsidR="007378BA">
        <w:t>5</w:t>
      </w:r>
      <w:r w:rsidR="00473555">
        <w:t>,</w:t>
      </w:r>
      <w:r w:rsidR="007378BA">
        <w:t>9</w:t>
      </w:r>
      <w:r w:rsidR="00070C10" w:rsidRPr="006B18A8">
        <w:t>%</w:t>
      </w:r>
      <w:r w:rsidR="00070C10">
        <w:t xml:space="preserve"> </w:t>
      </w:r>
      <w:r w:rsidR="007378BA">
        <w:t>cao</w:t>
      </w:r>
      <w:r>
        <w:t xml:space="preserve"> hơn</w:t>
      </w:r>
      <w:r w:rsidR="00427D44">
        <w:t xml:space="preserve"> không đáng kể so với</w:t>
      </w:r>
      <w:r>
        <w:t xml:space="preserve"> </w:t>
      </w:r>
      <w:r w:rsidR="005E136C">
        <w:t xml:space="preserve">khu vực </w:t>
      </w:r>
      <w:r w:rsidR="00AB3862">
        <w:t>thành thị</w:t>
      </w:r>
      <w:r>
        <w:t xml:space="preserve"> là </w:t>
      </w:r>
      <w:r w:rsidR="005E136C" w:rsidRPr="00D16334">
        <w:t>3</w:t>
      </w:r>
      <w:r w:rsidR="000D5F5C">
        <w:t>2</w:t>
      </w:r>
      <w:r w:rsidR="00473555">
        <w:t>,</w:t>
      </w:r>
      <w:r w:rsidR="000D5F5C">
        <w:t>4</w:t>
      </w:r>
      <w:r w:rsidR="005E136C" w:rsidRPr="00D16334">
        <w:t>%</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w:t>
      </w:r>
      <w:r w:rsidR="00984287">
        <w:t>nông thôn và hải đảo</w:t>
      </w:r>
      <w:r w:rsidR="001B15B6">
        <w:t xml:space="preserve"> có SDD</w:t>
      </w:r>
      <w:r w:rsidR="00E64758">
        <w:t xml:space="preserve"> là </w:t>
      </w:r>
      <w:r w:rsidR="00E64758" w:rsidRPr="006B18A8">
        <w:t>3</w:t>
      </w:r>
      <w:r w:rsidR="00FF4876">
        <w:t>9</w:t>
      </w:r>
      <w:r w:rsidR="00473555">
        <w:t>,</w:t>
      </w:r>
      <w:r w:rsidR="002258A4">
        <w:t>3</w:t>
      </w:r>
      <w:r w:rsidR="00E64758" w:rsidRPr="006B18A8">
        <w:t>%</w:t>
      </w:r>
      <w:r w:rsidR="00E64758">
        <w:t xml:space="preserve"> </w:t>
      </w:r>
      <w:r w:rsidR="00984287">
        <w:t xml:space="preserve">cao hơn </w:t>
      </w:r>
      <w:r w:rsidR="00900837">
        <w:t>so với</w:t>
      </w:r>
      <w:r w:rsidR="00E64758">
        <w:t xml:space="preserve"> khu vực </w:t>
      </w:r>
      <w:r w:rsidR="00984287">
        <w:t>thành thị</w:t>
      </w:r>
      <w:r w:rsidR="00E64758">
        <w:t xml:space="preserve"> là </w:t>
      </w:r>
      <w:r w:rsidR="00E64758" w:rsidRPr="00D16334">
        <w:t>3</w:t>
      </w:r>
      <w:r w:rsidR="00423B09">
        <w:t>4</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10F9BF08" w14:textId="77777777" w:rsidR="00313C11" w:rsidRDefault="00313C11" w:rsidP="00853289">
      <w:pPr>
        <w:tabs>
          <w:tab w:val="left" w:pos="2400"/>
        </w:tabs>
        <w:spacing w:before="160"/>
      </w:pPr>
    </w:p>
    <w:p w14:paraId="394E84C7" w14:textId="77777777" w:rsidR="00313C11" w:rsidRDefault="00313C11" w:rsidP="00853289">
      <w:pPr>
        <w:tabs>
          <w:tab w:val="left" w:pos="2400"/>
        </w:tabs>
        <w:spacing w:before="160"/>
      </w:pPr>
    </w:p>
    <w:p w14:paraId="42285F08" w14:textId="77777777" w:rsidR="00313C11" w:rsidRDefault="00313C11" w:rsidP="00853289">
      <w:pPr>
        <w:tabs>
          <w:tab w:val="left" w:pos="2400"/>
        </w:tabs>
        <w:spacing w:before="160"/>
      </w:pPr>
    </w:p>
    <w:p w14:paraId="363E22AA" w14:textId="4E07C67C" w:rsidR="00334897" w:rsidRDefault="00334897" w:rsidP="00334897">
      <w:pPr>
        <w:pStyle w:val="Heading3"/>
      </w:pPr>
      <w:r>
        <w:lastRenderedPageBreak/>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389E0406" w:rsidR="00334897" w:rsidRDefault="00334897" w:rsidP="008158AF">
      <w:pPr>
        <w:pStyle w:val="Caption"/>
        <w:ind w:firstLine="0"/>
        <w:rPr>
          <w:bCs/>
        </w:rPr>
      </w:pPr>
      <w:bookmarkStart w:id="105" w:name="_Toc136827436"/>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3</w:t>
      </w:r>
      <w:r w:rsidR="00925E5B">
        <w:fldChar w:fldCharType="end"/>
      </w:r>
      <w:r w:rsidRPr="008977C9">
        <w:rPr>
          <w:bCs/>
        </w:rPr>
        <w:t>.</w:t>
      </w:r>
      <w:r>
        <w:rPr>
          <w:bCs/>
        </w:rPr>
        <w:t xml:space="preserve"> </w:t>
      </w:r>
      <w:r w:rsidRPr="008977C9">
        <w:rPr>
          <w:bCs/>
        </w:rPr>
        <w:t>Mối liên quan giữa thời gian chẩn đoán</w:t>
      </w:r>
      <w:r w:rsidR="00D94048">
        <w:rPr>
          <w:bCs/>
        </w:rPr>
        <w:t xml:space="preserve"> </w:t>
      </w:r>
      <w:r w:rsidRPr="008977C9">
        <w:rPr>
          <w:bCs/>
        </w:rPr>
        <w:t xml:space="preserve">và </w:t>
      </w:r>
      <w:r w:rsidR="00FE649D">
        <w:rPr>
          <w:bCs/>
        </w:rPr>
        <w:t>thực trạng dinh</w:t>
      </w:r>
      <w:r w:rsidR="00C73CA8">
        <w:rPr>
          <w:bCs/>
        </w:rPr>
        <w:t xml:space="preserve"> </w:t>
      </w:r>
      <w:r w:rsidR="00FE649D">
        <w:rPr>
          <w:bCs/>
        </w:rPr>
        <w:t>dưỡng</w:t>
      </w:r>
      <w:r w:rsidR="008A289D">
        <w:rPr>
          <w:bCs/>
        </w:rPr>
        <w:t xml:space="preserve"> (n=250)</w:t>
      </w:r>
      <w:bookmarkEnd w:id="105"/>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715649" w14:paraId="40BEDF9B" w14:textId="77777777" w:rsidTr="00F16C5C">
        <w:trPr>
          <w:trHeight w:val="354"/>
        </w:trPr>
        <w:tc>
          <w:tcPr>
            <w:tcW w:w="1572" w:type="pct"/>
          </w:tcPr>
          <w:p w14:paraId="0AD0064D" w14:textId="3F8DC7FF" w:rsidR="00715649" w:rsidRPr="00DD4198" w:rsidRDefault="00715649" w:rsidP="00715649">
            <w:pPr>
              <w:rPr>
                <w:sz w:val="27"/>
                <w:szCs w:val="27"/>
              </w:rPr>
            </w:pPr>
            <w:r w:rsidRPr="00DD4198">
              <w:rPr>
                <w:sz w:val="27"/>
                <w:szCs w:val="27"/>
              </w:rPr>
              <w:t>Từ 2 tháng trở lên</w:t>
            </w:r>
          </w:p>
        </w:tc>
        <w:tc>
          <w:tcPr>
            <w:tcW w:w="846" w:type="pct"/>
          </w:tcPr>
          <w:p w14:paraId="1AB5BB1A" w14:textId="77777777" w:rsidR="00715649" w:rsidRPr="00DD4198" w:rsidRDefault="00715649" w:rsidP="00715649">
            <w:pPr>
              <w:jc w:val="center"/>
              <w:rPr>
                <w:sz w:val="27"/>
                <w:szCs w:val="27"/>
              </w:rPr>
            </w:pPr>
            <w:r w:rsidRPr="00DD4198">
              <w:rPr>
                <w:sz w:val="27"/>
                <w:szCs w:val="27"/>
              </w:rPr>
              <w:t>23</w:t>
            </w:r>
          </w:p>
          <w:p w14:paraId="698E6288" w14:textId="48D788F8" w:rsidR="00715649" w:rsidRPr="00DD4198" w:rsidRDefault="00715649" w:rsidP="00715649">
            <w:pPr>
              <w:jc w:val="center"/>
              <w:rPr>
                <w:sz w:val="27"/>
                <w:szCs w:val="27"/>
              </w:rPr>
            </w:pPr>
            <w:r w:rsidRPr="00DD4198">
              <w:rPr>
                <w:sz w:val="27"/>
                <w:szCs w:val="27"/>
              </w:rPr>
              <w:t>41,8%</w:t>
            </w:r>
          </w:p>
        </w:tc>
        <w:tc>
          <w:tcPr>
            <w:tcW w:w="937" w:type="pct"/>
          </w:tcPr>
          <w:p w14:paraId="33554BA4" w14:textId="77777777" w:rsidR="00715649" w:rsidRPr="00DD4198" w:rsidRDefault="00715649" w:rsidP="00715649">
            <w:pPr>
              <w:jc w:val="center"/>
              <w:rPr>
                <w:sz w:val="27"/>
                <w:szCs w:val="27"/>
              </w:rPr>
            </w:pPr>
            <w:r w:rsidRPr="00DD4198">
              <w:rPr>
                <w:sz w:val="27"/>
                <w:szCs w:val="27"/>
              </w:rPr>
              <w:t>32</w:t>
            </w:r>
          </w:p>
          <w:p w14:paraId="1666DBD8" w14:textId="6A43A60C" w:rsidR="00715649" w:rsidRPr="00DD4198" w:rsidRDefault="00715649" w:rsidP="00715649">
            <w:pPr>
              <w:jc w:val="center"/>
              <w:rPr>
                <w:sz w:val="27"/>
                <w:szCs w:val="27"/>
              </w:rPr>
            </w:pPr>
            <w:r w:rsidRPr="00DD4198">
              <w:rPr>
                <w:sz w:val="27"/>
                <w:szCs w:val="27"/>
              </w:rPr>
              <w:t>58,2%</w:t>
            </w:r>
          </w:p>
        </w:tc>
        <w:tc>
          <w:tcPr>
            <w:tcW w:w="1037" w:type="pct"/>
            <w:vMerge w:val="restart"/>
          </w:tcPr>
          <w:p w14:paraId="67AE6F6E" w14:textId="669A4F9F" w:rsidR="00715649" w:rsidRPr="00DD4198" w:rsidRDefault="00715649" w:rsidP="00715649">
            <w:pPr>
              <w:jc w:val="center"/>
              <w:rPr>
                <w:sz w:val="27"/>
                <w:szCs w:val="27"/>
              </w:rPr>
            </w:pPr>
            <w:r>
              <w:rPr>
                <w:sz w:val="27"/>
                <w:szCs w:val="27"/>
              </w:rPr>
              <w:t>1</w:t>
            </w:r>
            <w:r w:rsidRPr="00DD4198">
              <w:rPr>
                <w:sz w:val="27"/>
                <w:szCs w:val="27"/>
              </w:rPr>
              <w:t>,</w:t>
            </w:r>
            <w:r>
              <w:rPr>
                <w:sz w:val="27"/>
                <w:szCs w:val="27"/>
              </w:rPr>
              <w:t>506</w:t>
            </w:r>
          </w:p>
          <w:p w14:paraId="1536E4B8" w14:textId="1072F27E" w:rsidR="00715649" w:rsidRPr="00DD4198" w:rsidRDefault="00715649" w:rsidP="00715649">
            <w:pPr>
              <w:jc w:val="center"/>
              <w:rPr>
                <w:sz w:val="27"/>
                <w:szCs w:val="27"/>
              </w:rPr>
            </w:pPr>
            <w:r w:rsidRPr="00DD4198">
              <w:rPr>
                <w:sz w:val="27"/>
                <w:szCs w:val="27"/>
              </w:rPr>
              <w:t>(0,</w:t>
            </w:r>
            <w:r>
              <w:rPr>
                <w:sz w:val="27"/>
                <w:szCs w:val="27"/>
              </w:rPr>
              <w:t>815</w:t>
            </w:r>
            <w:r w:rsidRPr="00DD4198">
              <w:rPr>
                <w:sz w:val="27"/>
                <w:szCs w:val="27"/>
              </w:rPr>
              <w:t>-</w:t>
            </w:r>
            <w:r>
              <w:rPr>
                <w:sz w:val="27"/>
                <w:szCs w:val="27"/>
              </w:rPr>
              <w:t>2</w:t>
            </w:r>
            <w:r w:rsidRPr="00DD4198">
              <w:rPr>
                <w:sz w:val="27"/>
                <w:szCs w:val="27"/>
              </w:rPr>
              <w:t>,</w:t>
            </w:r>
            <w:r>
              <w:rPr>
                <w:sz w:val="27"/>
                <w:szCs w:val="27"/>
              </w:rPr>
              <w:t>783</w:t>
            </w:r>
            <w:r w:rsidRPr="00DD4198">
              <w:rPr>
                <w:sz w:val="27"/>
                <w:szCs w:val="27"/>
              </w:rPr>
              <w:t>)</w:t>
            </w:r>
          </w:p>
        </w:tc>
        <w:tc>
          <w:tcPr>
            <w:tcW w:w="608" w:type="pct"/>
            <w:vMerge w:val="restart"/>
          </w:tcPr>
          <w:p w14:paraId="75F12FAC" w14:textId="7ADEC535" w:rsidR="00715649" w:rsidRPr="00DD4198" w:rsidRDefault="00715649" w:rsidP="00715649">
            <w:pPr>
              <w:jc w:val="center"/>
              <w:rPr>
                <w:sz w:val="27"/>
                <w:szCs w:val="27"/>
              </w:rPr>
            </w:pPr>
            <w:r w:rsidRPr="00DD4198">
              <w:rPr>
                <w:sz w:val="27"/>
                <w:szCs w:val="27"/>
              </w:rPr>
              <w:t>0,250</w:t>
            </w:r>
          </w:p>
        </w:tc>
      </w:tr>
      <w:tr w:rsidR="00715649" w14:paraId="68D826BE" w14:textId="77777777" w:rsidTr="00F16C5C">
        <w:trPr>
          <w:trHeight w:val="70"/>
        </w:trPr>
        <w:tc>
          <w:tcPr>
            <w:tcW w:w="1572" w:type="pct"/>
          </w:tcPr>
          <w:p w14:paraId="75951C8A" w14:textId="3EF52492"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65D9CF5F" w14:textId="77777777" w:rsidR="00715649" w:rsidRPr="00DD4198" w:rsidRDefault="00715649" w:rsidP="00715649">
            <w:pPr>
              <w:jc w:val="center"/>
              <w:rPr>
                <w:sz w:val="27"/>
                <w:szCs w:val="27"/>
              </w:rPr>
            </w:pPr>
            <w:r w:rsidRPr="00DD4198">
              <w:rPr>
                <w:sz w:val="27"/>
                <w:szCs w:val="27"/>
              </w:rPr>
              <w:t>63</w:t>
            </w:r>
          </w:p>
          <w:p w14:paraId="7474D52A" w14:textId="6FF562F9" w:rsidR="00715649" w:rsidRPr="00DD4198" w:rsidRDefault="00715649" w:rsidP="00715649">
            <w:pPr>
              <w:jc w:val="center"/>
              <w:rPr>
                <w:sz w:val="27"/>
                <w:szCs w:val="27"/>
              </w:rPr>
            </w:pPr>
            <w:r w:rsidRPr="00DD4198">
              <w:rPr>
                <w:sz w:val="27"/>
                <w:szCs w:val="27"/>
              </w:rPr>
              <w:t>32,3%</w:t>
            </w:r>
          </w:p>
        </w:tc>
        <w:tc>
          <w:tcPr>
            <w:tcW w:w="937" w:type="pct"/>
          </w:tcPr>
          <w:p w14:paraId="22CA0D26" w14:textId="77777777" w:rsidR="00715649" w:rsidRPr="00DD4198" w:rsidRDefault="00715649" w:rsidP="00715649">
            <w:pPr>
              <w:jc w:val="center"/>
              <w:rPr>
                <w:sz w:val="27"/>
                <w:szCs w:val="27"/>
              </w:rPr>
            </w:pPr>
            <w:r w:rsidRPr="00DD4198">
              <w:rPr>
                <w:sz w:val="27"/>
                <w:szCs w:val="27"/>
              </w:rPr>
              <w:t>132</w:t>
            </w:r>
          </w:p>
          <w:p w14:paraId="41228FFD" w14:textId="3C671FB4" w:rsidR="00715649" w:rsidRPr="00DD4198" w:rsidRDefault="00715649" w:rsidP="00715649">
            <w:pPr>
              <w:jc w:val="center"/>
              <w:rPr>
                <w:sz w:val="27"/>
                <w:szCs w:val="27"/>
              </w:rPr>
            </w:pPr>
            <w:r w:rsidRPr="00DD4198">
              <w:rPr>
                <w:sz w:val="27"/>
                <w:szCs w:val="27"/>
              </w:rPr>
              <w:t>67,7%</w:t>
            </w:r>
          </w:p>
        </w:tc>
        <w:tc>
          <w:tcPr>
            <w:tcW w:w="1037" w:type="pct"/>
            <w:vMerge/>
          </w:tcPr>
          <w:p w14:paraId="65FAADC1" w14:textId="77777777" w:rsidR="00715649" w:rsidRPr="00DD4198" w:rsidRDefault="00715649" w:rsidP="00715649">
            <w:pPr>
              <w:jc w:val="center"/>
              <w:rPr>
                <w:sz w:val="27"/>
                <w:szCs w:val="27"/>
              </w:rPr>
            </w:pPr>
          </w:p>
        </w:tc>
        <w:tc>
          <w:tcPr>
            <w:tcW w:w="608" w:type="pct"/>
            <w:vMerge/>
          </w:tcPr>
          <w:p w14:paraId="5CE8C4F1" w14:textId="77777777" w:rsidR="00715649" w:rsidRPr="00DD4198" w:rsidRDefault="00715649" w:rsidP="00715649">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715649" w14:paraId="10759D70" w14:textId="77777777" w:rsidTr="00891CB3">
        <w:trPr>
          <w:trHeight w:val="354"/>
        </w:trPr>
        <w:tc>
          <w:tcPr>
            <w:tcW w:w="1572" w:type="pct"/>
          </w:tcPr>
          <w:p w14:paraId="1A4C613B" w14:textId="72B2BB2F" w:rsidR="00715649" w:rsidRPr="00DD4198" w:rsidRDefault="00715649" w:rsidP="00715649">
            <w:pPr>
              <w:rPr>
                <w:sz w:val="27"/>
                <w:szCs w:val="27"/>
              </w:rPr>
            </w:pPr>
            <w:r w:rsidRPr="00DD4198">
              <w:rPr>
                <w:sz w:val="27"/>
                <w:szCs w:val="27"/>
              </w:rPr>
              <w:t>Từ 2 tháng trở lên</w:t>
            </w:r>
          </w:p>
        </w:tc>
        <w:tc>
          <w:tcPr>
            <w:tcW w:w="846" w:type="pct"/>
          </w:tcPr>
          <w:p w14:paraId="70939C7D" w14:textId="77777777" w:rsidR="00715649" w:rsidRPr="00DD4198" w:rsidRDefault="00715649" w:rsidP="00715649">
            <w:pPr>
              <w:jc w:val="center"/>
              <w:rPr>
                <w:sz w:val="27"/>
                <w:szCs w:val="27"/>
              </w:rPr>
            </w:pPr>
            <w:r w:rsidRPr="00DD4198">
              <w:rPr>
                <w:sz w:val="27"/>
                <w:szCs w:val="27"/>
              </w:rPr>
              <w:t>25</w:t>
            </w:r>
          </w:p>
          <w:p w14:paraId="7F3AD4F1" w14:textId="69E75733" w:rsidR="00715649" w:rsidRPr="00DD4198" w:rsidRDefault="00715649" w:rsidP="00715649">
            <w:pPr>
              <w:jc w:val="center"/>
              <w:rPr>
                <w:sz w:val="27"/>
                <w:szCs w:val="27"/>
              </w:rPr>
            </w:pPr>
            <w:r w:rsidRPr="00DD4198">
              <w:rPr>
                <w:sz w:val="27"/>
                <w:szCs w:val="27"/>
              </w:rPr>
              <w:t>45,5%</w:t>
            </w:r>
          </w:p>
        </w:tc>
        <w:tc>
          <w:tcPr>
            <w:tcW w:w="937" w:type="pct"/>
          </w:tcPr>
          <w:p w14:paraId="5CEA3A16" w14:textId="77777777" w:rsidR="00715649" w:rsidRPr="00DD4198" w:rsidRDefault="00715649" w:rsidP="00715649">
            <w:pPr>
              <w:jc w:val="center"/>
              <w:rPr>
                <w:sz w:val="27"/>
                <w:szCs w:val="27"/>
              </w:rPr>
            </w:pPr>
            <w:r w:rsidRPr="00DD4198">
              <w:rPr>
                <w:sz w:val="27"/>
                <w:szCs w:val="27"/>
              </w:rPr>
              <w:t>30</w:t>
            </w:r>
          </w:p>
          <w:p w14:paraId="0F0830D1" w14:textId="20C34D6A" w:rsidR="00715649" w:rsidRPr="00DD4198" w:rsidRDefault="00715649" w:rsidP="00715649">
            <w:pPr>
              <w:jc w:val="center"/>
              <w:rPr>
                <w:sz w:val="27"/>
                <w:szCs w:val="27"/>
              </w:rPr>
            </w:pPr>
            <w:r w:rsidRPr="00DD4198">
              <w:rPr>
                <w:sz w:val="27"/>
                <w:szCs w:val="27"/>
              </w:rPr>
              <w:t>54,5%</w:t>
            </w:r>
          </w:p>
        </w:tc>
        <w:tc>
          <w:tcPr>
            <w:tcW w:w="1037" w:type="pct"/>
            <w:vMerge w:val="restart"/>
          </w:tcPr>
          <w:p w14:paraId="4A36FA9E" w14:textId="09397F69" w:rsidR="00715649" w:rsidRPr="00DD4198" w:rsidRDefault="00866D7F" w:rsidP="00715649">
            <w:pPr>
              <w:jc w:val="center"/>
              <w:rPr>
                <w:sz w:val="27"/>
                <w:szCs w:val="27"/>
              </w:rPr>
            </w:pPr>
            <w:r>
              <w:rPr>
                <w:sz w:val="27"/>
                <w:szCs w:val="27"/>
              </w:rPr>
              <w:t>1,556</w:t>
            </w:r>
          </w:p>
          <w:p w14:paraId="2D6AAE6F" w14:textId="7B2F1FB5" w:rsidR="00715649" w:rsidRPr="00DD4198" w:rsidRDefault="00715649" w:rsidP="00715649">
            <w:pPr>
              <w:jc w:val="center"/>
              <w:rPr>
                <w:sz w:val="27"/>
                <w:szCs w:val="27"/>
              </w:rPr>
            </w:pPr>
            <w:r w:rsidRPr="00DD4198">
              <w:rPr>
                <w:sz w:val="27"/>
                <w:szCs w:val="27"/>
              </w:rPr>
              <w:t>(0,</w:t>
            </w:r>
            <w:r w:rsidR="00866D7F">
              <w:rPr>
                <w:sz w:val="27"/>
                <w:szCs w:val="27"/>
              </w:rPr>
              <w:t>848</w:t>
            </w:r>
            <w:r w:rsidRPr="00DD4198">
              <w:rPr>
                <w:sz w:val="27"/>
                <w:szCs w:val="27"/>
              </w:rPr>
              <w:t>-</w:t>
            </w:r>
            <w:r w:rsidR="00866D7F">
              <w:rPr>
                <w:sz w:val="27"/>
                <w:szCs w:val="27"/>
              </w:rPr>
              <w:t>2</w:t>
            </w:r>
            <w:r w:rsidRPr="00DD4198">
              <w:rPr>
                <w:sz w:val="27"/>
                <w:szCs w:val="27"/>
              </w:rPr>
              <w:t>,</w:t>
            </w:r>
            <w:r w:rsidR="00866D7F">
              <w:rPr>
                <w:sz w:val="27"/>
                <w:szCs w:val="27"/>
              </w:rPr>
              <w:t>856</w:t>
            </w:r>
            <w:r w:rsidRPr="00DD4198">
              <w:rPr>
                <w:sz w:val="27"/>
                <w:szCs w:val="27"/>
              </w:rPr>
              <w:t>)</w:t>
            </w:r>
          </w:p>
        </w:tc>
        <w:tc>
          <w:tcPr>
            <w:tcW w:w="608" w:type="pct"/>
            <w:vMerge w:val="restart"/>
          </w:tcPr>
          <w:p w14:paraId="70B2A520" w14:textId="6793EC89" w:rsidR="00715649" w:rsidRPr="00DD4198" w:rsidRDefault="00715649" w:rsidP="00715649">
            <w:pPr>
              <w:jc w:val="center"/>
              <w:rPr>
                <w:sz w:val="27"/>
                <w:szCs w:val="27"/>
              </w:rPr>
            </w:pPr>
            <w:r w:rsidRPr="00DD4198">
              <w:rPr>
                <w:sz w:val="27"/>
                <w:szCs w:val="27"/>
              </w:rPr>
              <w:t>0,202</w:t>
            </w:r>
          </w:p>
        </w:tc>
      </w:tr>
      <w:tr w:rsidR="00715649" w14:paraId="07EC384F" w14:textId="77777777" w:rsidTr="00891CB3">
        <w:trPr>
          <w:trHeight w:val="70"/>
        </w:trPr>
        <w:tc>
          <w:tcPr>
            <w:tcW w:w="1572" w:type="pct"/>
          </w:tcPr>
          <w:p w14:paraId="0B2578E1" w14:textId="72F278C9"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2BADD351" w14:textId="77777777" w:rsidR="00715649" w:rsidRPr="00DD4198" w:rsidRDefault="00715649" w:rsidP="00715649">
            <w:pPr>
              <w:jc w:val="center"/>
              <w:rPr>
                <w:sz w:val="27"/>
                <w:szCs w:val="27"/>
              </w:rPr>
            </w:pPr>
            <w:r w:rsidRPr="00DD4198">
              <w:rPr>
                <w:sz w:val="27"/>
                <w:szCs w:val="27"/>
              </w:rPr>
              <w:t>68</w:t>
            </w:r>
          </w:p>
          <w:p w14:paraId="379B0324" w14:textId="46909A00" w:rsidR="00715649" w:rsidRPr="00DD4198" w:rsidRDefault="00715649" w:rsidP="00715649">
            <w:pPr>
              <w:jc w:val="center"/>
              <w:rPr>
                <w:sz w:val="27"/>
                <w:szCs w:val="27"/>
              </w:rPr>
            </w:pPr>
            <w:r w:rsidRPr="00DD4198">
              <w:rPr>
                <w:sz w:val="27"/>
                <w:szCs w:val="27"/>
              </w:rPr>
              <w:t>34,9%</w:t>
            </w:r>
          </w:p>
        </w:tc>
        <w:tc>
          <w:tcPr>
            <w:tcW w:w="937" w:type="pct"/>
          </w:tcPr>
          <w:p w14:paraId="65B90F3E" w14:textId="77777777" w:rsidR="00715649" w:rsidRPr="00DD4198" w:rsidRDefault="00715649" w:rsidP="00715649">
            <w:pPr>
              <w:jc w:val="center"/>
              <w:rPr>
                <w:sz w:val="27"/>
                <w:szCs w:val="27"/>
              </w:rPr>
            </w:pPr>
            <w:r w:rsidRPr="00DD4198">
              <w:rPr>
                <w:sz w:val="27"/>
                <w:szCs w:val="27"/>
              </w:rPr>
              <w:t>127</w:t>
            </w:r>
          </w:p>
          <w:p w14:paraId="50D446C8" w14:textId="078AA527" w:rsidR="00715649" w:rsidRPr="00DD4198" w:rsidRDefault="00715649" w:rsidP="00715649">
            <w:pPr>
              <w:jc w:val="center"/>
              <w:rPr>
                <w:sz w:val="27"/>
                <w:szCs w:val="27"/>
              </w:rPr>
            </w:pPr>
            <w:r w:rsidRPr="00DD4198">
              <w:rPr>
                <w:sz w:val="27"/>
                <w:szCs w:val="27"/>
              </w:rPr>
              <w:t>65,1%</w:t>
            </w:r>
          </w:p>
        </w:tc>
        <w:tc>
          <w:tcPr>
            <w:tcW w:w="1037" w:type="pct"/>
            <w:vMerge/>
          </w:tcPr>
          <w:p w14:paraId="7AAC442A" w14:textId="77777777" w:rsidR="00715649" w:rsidRPr="00DD4198" w:rsidRDefault="00715649" w:rsidP="00715649">
            <w:pPr>
              <w:jc w:val="center"/>
              <w:rPr>
                <w:sz w:val="27"/>
                <w:szCs w:val="27"/>
              </w:rPr>
            </w:pPr>
          </w:p>
        </w:tc>
        <w:tc>
          <w:tcPr>
            <w:tcW w:w="608" w:type="pct"/>
            <w:vMerge/>
          </w:tcPr>
          <w:p w14:paraId="3DBFF379" w14:textId="77777777" w:rsidR="00715649" w:rsidRPr="00DD4198" w:rsidRDefault="00715649" w:rsidP="00715649">
            <w:pPr>
              <w:jc w:val="center"/>
              <w:rPr>
                <w:sz w:val="27"/>
                <w:szCs w:val="27"/>
              </w:rPr>
            </w:pPr>
          </w:p>
        </w:tc>
      </w:tr>
    </w:tbl>
    <w:p w14:paraId="769B2009" w14:textId="432C1E2D"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w:t>
      </w:r>
      <w:r w:rsidR="008526B7">
        <w:t>à</w:t>
      </w:r>
      <w:r w:rsidR="00357C59">
        <w:t xml:space="preserve"> TTDD </w:t>
      </w:r>
      <w:r>
        <w:t xml:space="preserve">theo BMI, bệnh nhân có thời gian </w:t>
      </w:r>
      <w:r w:rsidR="008D785F">
        <w:t>chẩn đoán</w:t>
      </w:r>
      <w:r w:rsidR="00674CC1">
        <w:t xml:space="preserve"> </w:t>
      </w:r>
      <w:r w:rsidR="00E653A3">
        <w:t>bệnh</w:t>
      </w:r>
      <w:r>
        <w:t xml:space="preserve"> </w:t>
      </w:r>
      <w:r w:rsidR="00AE090F">
        <w:t>từ</w:t>
      </w:r>
      <w:r>
        <w:t xml:space="preserve"> 2 tháng</w:t>
      </w:r>
      <w:r w:rsidR="00AE090F">
        <w:t xml:space="preserve"> trở lên</w:t>
      </w:r>
      <w:r w:rsidR="00674CC1">
        <w:t xml:space="preserve"> tỷ lệ SDD là</w:t>
      </w:r>
      <w:r>
        <w:t xml:space="preserve"> </w:t>
      </w:r>
      <w:r w:rsidR="00435D7A">
        <w:t>41</w:t>
      </w:r>
      <w:r w:rsidR="004021B4">
        <w:t>,</w:t>
      </w:r>
      <w:r w:rsidR="00435D7A">
        <w:t>8</w:t>
      </w:r>
      <w:r w:rsidRPr="006B18A8">
        <w:t>%</w:t>
      </w:r>
      <w:r>
        <w:t xml:space="preserve"> </w:t>
      </w:r>
      <w:r w:rsidR="00435D7A">
        <w:t>cao</w:t>
      </w:r>
      <w:r>
        <w:t xml:space="preserve"> hơn </w:t>
      </w:r>
      <w:r w:rsidR="001701E7">
        <w:t>bệnh nhân có thời gian</w:t>
      </w:r>
      <w:r w:rsidR="00155B0F">
        <w:t xml:space="preserve"> chẩn đoán</w:t>
      </w:r>
      <w:r w:rsidR="001701E7">
        <w:t xml:space="preserve"> bệnh </w:t>
      </w:r>
      <w:r w:rsidR="00435D7A">
        <w:t xml:space="preserve">dưới </w:t>
      </w:r>
      <w:r w:rsidR="001701E7">
        <w:t>2 tháng</w:t>
      </w:r>
      <w:r w:rsidR="0001353C">
        <w:t xml:space="preserve"> là</w:t>
      </w:r>
      <w:r>
        <w:t xml:space="preserve"> </w:t>
      </w:r>
      <w:r w:rsidR="00435D7A">
        <w:t>32</w:t>
      </w:r>
      <w:r w:rsidR="004021B4">
        <w:t>,</w:t>
      </w:r>
      <w:r w:rsidR="00435D7A">
        <w:t>3</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C8712C">
        <w:t>từ</w:t>
      </w:r>
      <w:r w:rsidR="00A11885">
        <w:t xml:space="preserve"> 2 tháng</w:t>
      </w:r>
      <w:r w:rsidR="00E40206">
        <w:t xml:space="preserve"> </w:t>
      </w:r>
      <w:r w:rsidR="00C8712C">
        <w:t xml:space="preserve">trở lên </w:t>
      </w:r>
      <w:r w:rsidR="00E40206">
        <w:t xml:space="preserve">tỷ lệ SDD là </w:t>
      </w:r>
      <w:r w:rsidR="00340D5D">
        <w:t>4</w:t>
      </w:r>
      <w:r w:rsidR="00DA42D9">
        <w:t>5</w:t>
      </w:r>
      <w:r w:rsidR="004021B4">
        <w:t>,</w:t>
      </w:r>
      <w:r w:rsidR="00DA42D9">
        <w:t>5</w:t>
      </w:r>
      <w:r w:rsidR="00E40206" w:rsidRPr="006B18A8">
        <w:t>%</w:t>
      </w:r>
      <w:r w:rsidR="00E40206">
        <w:t xml:space="preserve"> </w:t>
      </w:r>
      <w:r w:rsidR="00DA42D9">
        <w:t>cao</w:t>
      </w:r>
      <w:r w:rsidR="00E40206">
        <w:t xml:space="preserve"> hơn bệnh nhân có thời gian </w:t>
      </w:r>
      <w:r w:rsidR="009F6F98">
        <w:t>chẩn đoán</w:t>
      </w:r>
      <w:r w:rsidR="00E40206">
        <w:t xml:space="preserve"> bệnh </w:t>
      </w:r>
      <w:r w:rsidR="00767BF7">
        <w:t>dưới</w:t>
      </w:r>
      <w:r w:rsidR="00E40206">
        <w:t xml:space="preserve"> 2 tháng là </w:t>
      </w:r>
      <w:r w:rsidR="00D62D4E">
        <w:t>34</w:t>
      </w:r>
      <w:r w:rsidR="004021B4">
        <w:t>,</w:t>
      </w:r>
      <w:r w:rsidR="00D62D4E">
        <w:t>9</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6C8FC394" w14:textId="77777777" w:rsidR="00DC5202" w:rsidRDefault="00DC5202" w:rsidP="005B5806">
      <w:pPr>
        <w:tabs>
          <w:tab w:val="left" w:pos="2400"/>
        </w:tabs>
        <w:spacing w:before="160"/>
      </w:pPr>
    </w:p>
    <w:p w14:paraId="08511FF4" w14:textId="77777777" w:rsidR="00DC5202" w:rsidRDefault="00DC5202" w:rsidP="005B5806">
      <w:pPr>
        <w:tabs>
          <w:tab w:val="left" w:pos="2400"/>
        </w:tabs>
        <w:spacing w:before="160"/>
      </w:pPr>
    </w:p>
    <w:p w14:paraId="2E3273A5" w14:textId="00773AC4" w:rsidR="007D6B49" w:rsidRDefault="007D6B49" w:rsidP="007D6B49">
      <w:pPr>
        <w:pStyle w:val="Heading3"/>
      </w:pPr>
      <w:r>
        <w:lastRenderedPageBreak/>
        <w:t xml:space="preserve">3.2.6. Mối liên quan giữa tiền sử bệnh </w:t>
      </w:r>
      <w:r w:rsidR="00FC7A74">
        <w:t>mạn tính</w:t>
      </w:r>
      <w:r>
        <w:t xml:space="preserve"> và </w:t>
      </w:r>
      <w:r w:rsidR="00FE649D">
        <w:t>thực trạng dinh dưỡng</w:t>
      </w:r>
    </w:p>
    <w:p w14:paraId="6ED83DBF" w14:textId="25F19AE6" w:rsidR="00C619CA" w:rsidRPr="00C619CA" w:rsidRDefault="0046390A" w:rsidP="00C619CA">
      <w:pPr>
        <w:pStyle w:val="Caption"/>
        <w:ind w:firstLine="0"/>
        <w:rPr>
          <w:bCs/>
        </w:rPr>
      </w:pPr>
      <w:bookmarkStart w:id="106" w:name="_Toc136827437"/>
      <w:r w:rsidRPr="00B751F1">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4</w:t>
      </w:r>
      <w:r w:rsidR="00925E5B">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r w:rsidR="006E368E">
        <w:t xml:space="preserve"> </w:t>
      </w:r>
      <w:r w:rsidR="006E368E">
        <w:rPr>
          <w:bCs/>
        </w:rPr>
        <w:t>(n=250)</w:t>
      </w:r>
      <w:bookmarkEnd w:id="106"/>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C619CA" w14:paraId="17A1DBA8" w14:textId="77777777" w:rsidTr="001D102B">
        <w:tc>
          <w:tcPr>
            <w:tcW w:w="5000" w:type="pct"/>
            <w:gridSpan w:val="5"/>
            <w:tcBorders>
              <w:tl2br w:val="nil"/>
            </w:tcBorders>
          </w:tcPr>
          <w:p w14:paraId="4E04579C" w14:textId="688F6FC9" w:rsidR="00C619CA" w:rsidRPr="0056568B" w:rsidRDefault="00C619CA" w:rsidP="001D102B">
            <w:pPr>
              <w:jc w:val="center"/>
              <w:rPr>
                <w:b/>
                <w:bCs/>
                <w:sz w:val="27"/>
                <w:szCs w:val="27"/>
              </w:rPr>
            </w:pPr>
            <w:r>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5963F2E7" w14:textId="77777777" w:rsidR="00DC5202" w:rsidRDefault="00DC5202" w:rsidP="005B5806">
      <w:pPr>
        <w:tabs>
          <w:tab w:val="left" w:pos="2400"/>
        </w:tabs>
        <w:spacing w:before="160"/>
      </w:pPr>
    </w:p>
    <w:p w14:paraId="12C14CC6" w14:textId="77777777" w:rsidR="00DC5202" w:rsidRDefault="00DC5202" w:rsidP="005B5806">
      <w:pPr>
        <w:tabs>
          <w:tab w:val="left" w:pos="2400"/>
        </w:tabs>
        <w:spacing w:before="160"/>
      </w:pP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35CA45EB" w:rsidR="00F656F9" w:rsidRDefault="00F656F9" w:rsidP="008158AF">
      <w:pPr>
        <w:pStyle w:val="Caption"/>
        <w:ind w:right="-689" w:firstLine="0"/>
        <w:rPr>
          <w:bCs/>
        </w:rPr>
      </w:pPr>
      <w:bookmarkStart w:id="107" w:name="_Toc136827438"/>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5</w:t>
      </w:r>
      <w:r w:rsidR="00925E5B">
        <w:fldChar w:fldCharType="end"/>
      </w:r>
      <w:r>
        <w:t xml:space="preserve">. </w:t>
      </w:r>
      <w:r>
        <w:rPr>
          <w:bCs/>
        </w:rPr>
        <w:t xml:space="preserve">Mối liên quan giữa triệu chứng sốt và </w:t>
      </w:r>
      <w:r w:rsidR="00FE649D">
        <w:rPr>
          <w:bCs/>
        </w:rPr>
        <w:t>thực trạng dinh dưỡng</w:t>
      </w:r>
      <w:r w:rsidR="00B410E9">
        <w:rPr>
          <w:bCs/>
        </w:rPr>
        <w:t xml:space="preserve"> (n=250)</w:t>
      </w:r>
      <w:bookmarkEnd w:id="107"/>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69419682" w14:textId="77777777" w:rsidR="00DC5202" w:rsidRDefault="00DC5202" w:rsidP="000C444C">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0B4F5518" w:rsidR="003234FE" w:rsidRDefault="003234FE" w:rsidP="00DB5E7D">
      <w:pPr>
        <w:pStyle w:val="Caption"/>
        <w:ind w:firstLine="180"/>
        <w:rPr>
          <w:bCs/>
        </w:rPr>
      </w:pPr>
      <w:bookmarkStart w:id="108" w:name="_Toc136827439"/>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6</w:t>
      </w:r>
      <w:r w:rsidR="00925E5B">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r w:rsidR="00B26AC8">
        <w:rPr>
          <w:bCs/>
        </w:rPr>
        <w:t xml:space="preserve"> (n=250)</w:t>
      </w:r>
      <w:bookmarkEnd w:id="108"/>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50B2F65D" w14:textId="77777777" w:rsidR="00BA7816" w:rsidRDefault="002A245F" w:rsidP="001D102B">
            <w:pPr>
              <w:rPr>
                <w:b/>
                <w:bCs/>
                <w:sz w:val="27"/>
                <w:szCs w:val="27"/>
              </w:rPr>
            </w:pPr>
            <w:r w:rsidRPr="002013A9">
              <w:rPr>
                <w:b/>
                <w:bCs/>
                <w:sz w:val="27"/>
                <w:szCs w:val="27"/>
              </w:rPr>
              <w:t>X-quang</w:t>
            </w:r>
          </w:p>
          <w:p w14:paraId="4C53D7D0" w14:textId="0CC3DAF1" w:rsidR="002A245F" w:rsidRPr="002013A9" w:rsidRDefault="002A245F" w:rsidP="001D102B">
            <w:pPr>
              <w:rPr>
                <w:b/>
                <w:bCs/>
                <w:sz w:val="27"/>
                <w:szCs w:val="27"/>
              </w:rPr>
            </w:pPr>
            <w:r w:rsidRPr="002013A9">
              <w:rPr>
                <w:b/>
                <w:bCs/>
                <w:sz w:val="27"/>
                <w:szCs w:val="27"/>
              </w:rPr>
              <w:t>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696DD078" w14:textId="77777777" w:rsidR="00BA7816" w:rsidRDefault="00386F9F" w:rsidP="00386F9F">
            <w:pPr>
              <w:rPr>
                <w:b/>
                <w:bCs/>
                <w:sz w:val="27"/>
                <w:szCs w:val="27"/>
              </w:rPr>
            </w:pPr>
            <w:r w:rsidRPr="002013A9">
              <w:rPr>
                <w:b/>
                <w:bCs/>
                <w:sz w:val="27"/>
                <w:szCs w:val="27"/>
              </w:rPr>
              <w:t>X-quang</w:t>
            </w:r>
          </w:p>
          <w:p w14:paraId="3592A1F9" w14:textId="745B30D8" w:rsidR="00386F9F" w:rsidRPr="002013A9" w:rsidRDefault="00386F9F" w:rsidP="00386F9F">
            <w:pPr>
              <w:rPr>
                <w:b/>
                <w:bCs/>
                <w:sz w:val="27"/>
                <w:szCs w:val="27"/>
              </w:rPr>
            </w:pPr>
            <w:r w:rsidRPr="002013A9">
              <w:rPr>
                <w:b/>
                <w:bCs/>
                <w:sz w:val="27"/>
                <w:szCs w:val="27"/>
              </w:rPr>
              <w:t>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7DEBD911" w:rsidR="00957A58" w:rsidRPr="00D55EFF" w:rsidRDefault="0063060A" w:rsidP="003B654E">
      <w:pPr>
        <w:spacing w:before="160"/>
        <w:rPr>
          <w:sz w:val="27"/>
          <w:szCs w:val="27"/>
        </w:rPr>
      </w:pPr>
      <w:r w:rsidRPr="00D474F7">
        <w:rPr>
          <w:b/>
          <w:bCs/>
          <w:i/>
          <w:iCs/>
        </w:rPr>
        <w:t>Nhận xét:</w:t>
      </w:r>
      <w:r>
        <w:t xml:space="preserve"> </w:t>
      </w:r>
      <w:r w:rsidR="008C5BEC">
        <w:t>đ</w:t>
      </w:r>
      <w:r w:rsidR="00995427">
        <w:t>ánh giá</w:t>
      </w:r>
      <w:r w:rsidR="00EE6C3D">
        <w:t xml:space="preserve"> mối</w:t>
      </w:r>
      <w:r w:rsidR="004609A0">
        <w:t xml:space="preserve"> </w:t>
      </w:r>
      <w:r w:rsidR="00590C3A">
        <w:t xml:space="preserve">liên quan </w:t>
      </w:r>
      <w:r w:rsidR="004609A0">
        <w:t xml:space="preserve">giữa </w:t>
      </w:r>
      <w:r w:rsidR="00590C3A">
        <w:t xml:space="preserve">mức độ tổn thương trên X-quang phổi </w:t>
      </w:r>
      <w:r w:rsidR="009E1881">
        <w:t>và</w:t>
      </w:r>
      <w:r w:rsidR="00590C3A">
        <w:t xml:space="preserve"> TTDD </w:t>
      </w:r>
      <w:r w:rsidR="003312CA">
        <w:t>t</w:t>
      </w:r>
      <w:r w:rsidR="00A01F4F">
        <w:t xml:space="preserve">heo BMI, </w:t>
      </w:r>
      <w:r w:rsidR="003216F6">
        <w:t>tổn thương phổi độ II và III trên phim X-quang tỷ lệ SDD là 43,5</w:t>
      </w:r>
      <w:r w:rsidR="003216F6" w:rsidRPr="00D16334">
        <w:t>%</w:t>
      </w:r>
      <w:r w:rsidR="003216F6">
        <w:t xml:space="preserve"> cao hơn bệnh nhân tổn thương phổi độ I trên phim X-quang là </w:t>
      </w:r>
      <w:r w:rsidR="003216F6" w:rsidRPr="00946903">
        <w:t>19</w:t>
      </w:r>
      <w:r w:rsidR="003216F6">
        <w:t>,</w:t>
      </w:r>
      <w:r w:rsidR="003216F6" w:rsidRPr="00946903">
        <w:t>8</w:t>
      </w:r>
      <w:r w:rsidR="003216F6" w:rsidRPr="006B18A8">
        <w:t>%</w:t>
      </w:r>
      <w:r w:rsidR="003216F6">
        <w:t>; OR=</w:t>
      </w:r>
      <w:r w:rsidR="003216F6">
        <w:rPr>
          <w:sz w:val="27"/>
          <w:szCs w:val="27"/>
        </w:rPr>
        <w:t>3</w:t>
      </w:r>
      <w:r w:rsidR="003216F6" w:rsidRPr="002013A9">
        <w:rPr>
          <w:sz w:val="27"/>
          <w:szCs w:val="27"/>
        </w:rPr>
        <w:t>,</w:t>
      </w:r>
      <w:r w:rsidR="003216F6">
        <w:rPr>
          <w:sz w:val="27"/>
          <w:szCs w:val="27"/>
        </w:rPr>
        <w:t xml:space="preserve">121 </w:t>
      </w:r>
      <w:r w:rsidR="003216F6" w:rsidRPr="002013A9">
        <w:rPr>
          <w:sz w:val="27"/>
          <w:szCs w:val="27"/>
        </w:rPr>
        <w:t>(</w:t>
      </w:r>
      <w:r w:rsidR="003216F6">
        <w:rPr>
          <w:sz w:val="27"/>
          <w:szCs w:val="27"/>
        </w:rPr>
        <w:t>95% CI: 1</w:t>
      </w:r>
      <w:r w:rsidR="003216F6" w:rsidRPr="002013A9">
        <w:rPr>
          <w:sz w:val="27"/>
          <w:szCs w:val="27"/>
        </w:rPr>
        <w:t>,</w:t>
      </w:r>
      <w:r w:rsidR="003216F6">
        <w:rPr>
          <w:sz w:val="27"/>
          <w:szCs w:val="27"/>
        </w:rPr>
        <w:t>722</w:t>
      </w:r>
      <w:r w:rsidR="003216F6" w:rsidRPr="002013A9">
        <w:rPr>
          <w:sz w:val="27"/>
          <w:szCs w:val="27"/>
        </w:rPr>
        <w:t>-</w:t>
      </w:r>
      <w:r w:rsidR="003216F6">
        <w:rPr>
          <w:sz w:val="27"/>
          <w:szCs w:val="27"/>
        </w:rPr>
        <w:t>5</w:t>
      </w:r>
      <w:r w:rsidR="003216F6" w:rsidRPr="002013A9">
        <w:rPr>
          <w:sz w:val="27"/>
          <w:szCs w:val="27"/>
        </w:rPr>
        <w:t>,</w:t>
      </w:r>
      <w:r w:rsidR="003216F6">
        <w:rPr>
          <w:sz w:val="27"/>
          <w:szCs w:val="27"/>
        </w:rPr>
        <w:t>656</w:t>
      </w:r>
      <w:r w:rsidR="003216F6" w:rsidRPr="002013A9">
        <w:rPr>
          <w:sz w:val="27"/>
          <w:szCs w:val="27"/>
        </w:rPr>
        <w:t>)</w:t>
      </w:r>
      <w:r w:rsidR="003216F6">
        <w:t xml:space="preserve">; sự khác biệt có ý nghĩa thống kê với p&lt;0,001. Tương tự khi mối liên quan giữa tổn thương có hang trên X-quang phổi và TTDD theo SGA, bệnh nhân tổn thương phổi độ II và III trên X-quang có tỷ lệ SDD là 44,2% </w:t>
      </w:r>
      <w:r w:rsidR="00036174">
        <w:t>cao</w:t>
      </w:r>
      <w:r w:rsidR="003216F6">
        <w:t xml:space="preserve"> hơn bệnh nhân tổn thương phổi độ </w:t>
      </w:r>
      <w:r w:rsidR="00BA7335">
        <w:t>I</w:t>
      </w:r>
      <w:r w:rsidR="003216F6">
        <w:t xml:space="preserve"> trên X-quang là 26</w:t>
      </w:r>
      <w:r w:rsidR="003216F6" w:rsidRPr="00D16334">
        <w:t>%</w:t>
      </w:r>
      <w:r w:rsidR="003216F6">
        <w:t>; OR=2,246 (95% CI: 1,288-3,915); p=0,006 cho thấy có mối liên quan giữa mức độ tổn thương trên phim X-quang phổi và TTDD.</w:t>
      </w:r>
    </w:p>
    <w:p w14:paraId="3035305C" w14:textId="6155B5E3" w:rsidR="00B66447" w:rsidRDefault="00AA7FE0" w:rsidP="00B66447">
      <w:pPr>
        <w:pStyle w:val="Heading3"/>
      </w:pPr>
      <w:r>
        <w:lastRenderedPageBreak/>
        <w:t>3.</w:t>
      </w:r>
      <w:r w:rsidR="00913CE7">
        <w:t>2</w:t>
      </w:r>
      <w:r>
        <w:t>.</w:t>
      </w:r>
      <w:r w:rsidR="005A7320">
        <w:t>9</w:t>
      </w:r>
      <w:r>
        <w:t>. Mối liên quan giữa tổn thương</w:t>
      </w:r>
      <w:r w:rsidR="00F31F72">
        <w:t xml:space="preserve"> có hang</w:t>
      </w:r>
      <w:r>
        <w:t xml:space="preserve"> trên phim X-quang phổi và </w:t>
      </w:r>
      <w:r w:rsidR="00FE649D">
        <w:t>thực trạng dinh dưỡng</w:t>
      </w:r>
    </w:p>
    <w:p w14:paraId="642371FE" w14:textId="7C41C495" w:rsidR="0086510D" w:rsidRDefault="0086510D" w:rsidP="00984003">
      <w:pPr>
        <w:pStyle w:val="Caption"/>
        <w:ind w:firstLine="0"/>
        <w:rPr>
          <w:bCs/>
        </w:rPr>
      </w:pPr>
      <w:bookmarkStart w:id="109" w:name="_Toc136827440"/>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7</w:t>
      </w:r>
      <w:r w:rsidR="00925E5B">
        <w:fldChar w:fldCharType="end"/>
      </w:r>
      <w:r>
        <w:t xml:space="preserve">. </w:t>
      </w:r>
      <w:r>
        <w:rPr>
          <w:bCs/>
        </w:rPr>
        <w:t xml:space="preserve">Mối liên quan giữa tổn thương </w:t>
      </w:r>
      <w:r w:rsidR="00CB3D8B">
        <w:rPr>
          <w:bCs/>
        </w:rPr>
        <w:t xml:space="preserve">có hang </w:t>
      </w:r>
      <w:r>
        <w:rPr>
          <w:bCs/>
        </w:rPr>
        <w:t xml:space="preserve">trên phim X-quang </w:t>
      </w:r>
      <w:r w:rsidR="009F2209">
        <w:rPr>
          <w:bCs/>
        </w:rPr>
        <w:t>phổi</w:t>
      </w:r>
      <w:r>
        <w:rPr>
          <w:bCs/>
        </w:rPr>
        <w:t xml:space="preserve"> và </w:t>
      </w:r>
      <w:r w:rsidR="00FE649D">
        <w:rPr>
          <w:bCs/>
        </w:rPr>
        <w:t>thực trạng dinh dưỡng</w:t>
      </w:r>
      <w:r w:rsidR="00691930">
        <w:rPr>
          <w:bCs/>
        </w:rPr>
        <w:t xml:space="preserve"> (n=250)</w:t>
      </w:r>
      <w:bookmarkEnd w:id="109"/>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53FA93B7" w14:textId="77777777" w:rsidR="00BA7816" w:rsidRDefault="001C0F9A" w:rsidP="001D102B">
            <w:pPr>
              <w:rPr>
                <w:b/>
                <w:bCs/>
                <w:sz w:val="27"/>
                <w:szCs w:val="27"/>
              </w:rPr>
            </w:pPr>
            <w:r w:rsidRPr="002013A9">
              <w:rPr>
                <w:b/>
                <w:bCs/>
                <w:sz w:val="27"/>
                <w:szCs w:val="27"/>
              </w:rPr>
              <w:t>X-quang</w:t>
            </w:r>
          </w:p>
          <w:p w14:paraId="3267657D" w14:textId="13919B2C" w:rsidR="001C0F9A" w:rsidRPr="002013A9" w:rsidRDefault="001C0F9A" w:rsidP="001D102B">
            <w:pPr>
              <w:rPr>
                <w:b/>
                <w:bCs/>
                <w:sz w:val="27"/>
                <w:szCs w:val="27"/>
              </w:rPr>
            </w:pPr>
            <w:r w:rsidRPr="002013A9">
              <w:rPr>
                <w:b/>
                <w:bCs/>
                <w:sz w:val="27"/>
                <w:szCs w:val="27"/>
              </w:rPr>
              <w:t>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712C3DA7" w14:textId="77777777" w:rsidR="00BA7816" w:rsidRDefault="00DF1F53" w:rsidP="00DF1F53">
            <w:pPr>
              <w:rPr>
                <w:b/>
                <w:bCs/>
                <w:sz w:val="27"/>
                <w:szCs w:val="27"/>
              </w:rPr>
            </w:pPr>
            <w:r w:rsidRPr="002013A9">
              <w:rPr>
                <w:b/>
                <w:bCs/>
                <w:sz w:val="27"/>
                <w:szCs w:val="27"/>
              </w:rPr>
              <w:t>X-quang</w:t>
            </w:r>
          </w:p>
          <w:p w14:paraId="0D2CA3E8" w14:textId="10E9B75E" w:rsidR="00DF1F53" w:rsidRPr="002013A9" w:rsidRDefault="00DF1F53" w:rsidP="00DF1F53">
            <w:pPr>
              <w:rPr>
                <w:b/>
                <w:bCs/>
                <w:sz w:val="27"/>
                <w:szCs w:val="27"/>
              </w:rPr>
            </w:pPr>
            <w:r w:rsidRPr="002013A9">
              <w:rPr>
                <w:b/>
                <w:bCs/>
                <w:sz w:val="27"/>
                <w:szCs w:val="27"/>
              </w:rPr>
              <w:t>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1ADB9981" w:rsidR="00106E7B" w:rsidRDefault="001D4020" w:rsidP="00615299">
      <w:pPr>
        <w:spacing w:before="160"/>
      </w:pPr>
      <w:r w:rsidRPr="00D474F7">
        <w:rPr>
          <w:b/>
          <w:bCs/>
          <w:i/>
          <w:iCs/>
        </w:rPr>
        <w:t>Nhận xét:</w:t>
      </w:r>
      <w:r>
        <w:t xml:space="preserve"> </w:t>
      </w:r>
      <w:bookmarkStart w:id="110" w:name="_Hlk134600649"/>
      <w:r w:rsidR="0047078C">
        <w:t>đ</w:t>
      </w:r>
      <w:r w:rsidR="00B356A3">
        <w:t xml:space="preserve">ánh giá </w:t>
      </w:r>
      <w:r w:rsidR="00C71847">
        <w:t xml:space="preserve">mối </w:t>
      </w:r>
      <w:r w:rsidR="00B356A3">
        <w:t>liên quan giữa tổn thương có hang trên</w:t>
      </w:r>
      <w:r w:rsidR="00E41EFF">
        <w:t xml:space="preserve"> </w:t>
      </w:r>
      <w:r w:rsidR="00B356A3">
        <w:t xml:space="preserve">X-quang phổi và TTDD </w:t>
      </w:r>
      <w:r w:rsidR="00106E7B">
        <w:t>t</w:t>
      </w:r>
      <w:r w:rsidR="00106E7B" w:rsidRPr="00BB0F55">
        <w:t xml:space="preserve">heo BMI, </w:t>
      </w:r>
      <w:r w:rsidR="00E26FD0" w:rsidRPr="00BB0F55">
        <w:t xml:space="preserve">bệnh nhân </w:t>
      </w:r>
      <w:r w:rsidR="00E26FD0">
        <w:t xml:space="preserve">có </w:t>
      </w:r>
      <w:r w:rsidR="00E26FD0" w:rsidRPr="00BB0F55">
        <w:t>tổn thương hang trên phim X-quang phổi</w:t>
      </w:r>
      <w:r w:rsidR="006125C6">
        <w:t xml:space="preserve"> </w:t>
      </w:r>
      <w:r w:rsidR="00E26FD0" w:rsidRPr="00BB0F55">
        <w:t xml:space="preserve">tỷ lệ SDD là </w:t>
      </w:r>
      <w:r w:rsidR="00E26FD0">
        <w:t>45</w:t>
      </w:r>
      <w:r w:rsidR="00E26FD0" w:rsidRPr="00BB0F55">
        <w:t xml:space="preserve">,9% </w:t>
      </w:r>
      <w:r w:rsidR="00E26FD0">
        <w:t xml:space="preserve">cao hơn so với </w:t>
      </w:r>
      <w:r w:rsidR="00E26FD0" w:rsidRPr="00BB0F55">
        <w:t xml:space="preserve">bệnh nhân </w:t>
      </w:r>
      <w:r w:rsidR="00E26FD0">
        <w:t xml:space="preserve">không có </w:t>
      </w:r>
      <w:r w:rsidR="00E26FD0" w:rsidRPr="00BB0F55">
        <w:t>tổn thương</w:t>
      </w:r>
      <w:r w:rsidR="00E26FD0">
        <w:t xml:space="preserve"> </w:t>
      </w:r>
      <w:r w:rsidR="00E26FD0" w:rsidRPr="00BB0F55">
        <w:t>hang trên</w:t>
      </w:r>
      <w:r w:rsidR="0076299D">
        <w:t xml:space="preserve"> phim</w:t>
      </w:r>
      <w:r w:rsidR="00E26FD0" w:rsidRPr="00BB0F55">
        <w:t xml:space="preserve"> X-quang phổi là </w:t>
      </w:r>
      <w:r w:rsidR="00E26FD0">
        <w:t>20</w:t>
      </w:r>
      <w:r w:rsidR="00E26FD0" w:rsidRPr="00BB0F55">
        <w:t>,9%</w:t>
      </w:r>
      <w:r w:rsidR="00E26FD0">
        <w:t>;</w:t>
      </w:r>
      <w:r w:rsidR="00E26FD0" w:rsidRPr="00BB0F55">
        <w:t xml:space="preserve"> </w:t>
      </w:r>
      <w:r w:rsidR="00E26FD0">
        <w:t>OR=3,220</w:t>
      </w:r>
      <w:r w:rsidR="00E26FD0" w:rsidRPr="00BB0F55">
        <w:t xml:space="preserve"> </w:t>
      </w:r>
      <w:r w:rsidR="00E26FD0">
        <w:t>(95% CI:</w:t>
      </w:r>
      <w:r w:rsidR="00E26FD0" w:rsidRPr="00BB0F55">
        <w:t xml:space="preserve"> </w:t>
      </w:r>
      <w:r w:rsidR="00E26FD0">
        <w:t>1,834-5,654);</w:t>
      </w:r>
      <w:r w:rsidR="00E26FD0" w:rsidRPr="00BB0F55">
        <w:t xml:space="preserve"> sự khác biệt có ý nghĩa thống kê với </w:t>
      </w:r>
      <w:r w:rsidR="00E26FD0">
        <w:t>p&lt;</w:t>
      </w:r>
      <w:r w:rsidR="00E26FD0" w:rsidRPr="00BB0F55">
        <w:t xml:space="preserve">0,001. </w:t>
      </w:r>
      <w:r w:rsidR="00E26FD0">
        <w:t>Kết quả tương tự khi đánh giá mối liên quan giữa tổn thương có hang trên phim X-quang phổi và TTDD t</w:t>
      </w:r>
      <w:r w:rsidR="00E26FD0" w:rsidRPr="00BB0F55">
        <w:t xml:space="preserve">heo SGA, bệnh nhân </w:t>
      </w:r>
      <w:r w:rsidR="00E26FD0">
        <w:t xml:space="preserve">có </w:t>
      </w:r>
      <w:r w:rsidR="00E26FD0" w:rsidRPr="00BB0F55">
        <w:t xml:space="preserve">tổn thương hang trên phim X-quang phổi tỷ lệ SDD là </w:t>
      </w:r>
      <w:r w:rsidR="00E26FD0">
        <w:t>45</w:t>
      </w:r>
      <w:r w:rsidR="00E26FD0" w:rsidRPr="00BB0F55">
        <w:t>,</w:t>
      </w:r>
      <w:r w:rsidR="00E26FD0">
        <w:t>9</w:t>
      </w:r>
      <w:r w:rsidR="00E26FD0" w:rsidRPr="00BB0F55">
        <w:t>%</w:t>
      </w:r>
      <w:r w:rsidR="00E26FD0">
        <w:t xml:space="preserve"> cao hơn so với </w:t>
      </w:r>
      <w:r w:rsidR="00E26FD0" w:rsidRPr="00BB0F55">
        <w:t>bệnh nhân</w:t>
      </w:r>
      <w:r w:rsidR="00E26FD0">
        <w:t xml:space="preserve"> không</w:t>
      </w:r>
      <w:r w:rsidR="00E26FD0" w:rsidRPr="00BB0F55">
        <w:t xml:space="preserve"> </w:t>
      </w:r>
      <w:r w:rsidR="00717D8B">
        <w:t xml:space="preserve">có </w:t>
      </w:r>
      <w:r w:rsidR="00E26FD0" w:rsidRPr="00BB0F55">
        <w:t xml:space="preserve">tổn thương hang trên phim X-quang phổi là </w:t>
      </w:r>
      <w:r w:rsidR="00E26FD0">
        <w:t>27%;</w:t>
      </w:r>
      <w:r w:rsidR="00E26FD0" w:rsidRPr="00BB0F55">
        <w:t xml:space="preserve"> </w:t>
      </w:r>
      <w:r w:rsidR="00E26FD0">
        <w:t>OR=2,301 (95% CI:</w:t>
      </w:r>
      <w:r w:rsidR="00E26FD0" w:rsidRPr="00BB0F55">
        <w:t xml:space="preserve"> </w:t>
      </w:r>
      <w:r w:rsidR="00E26FD0">
        <w:t>1,350-3,922);</w:t>
      </w:r>
      <w:r w:rsidR="00E26FD0" w:rsidRPr="00BB0F55">
        <w:t xml:space="preserve"> sự khác biệt có ý nghĩa thống kê với </w:t>
      </w:r>
      <w:r w:rsidR="00E26FD0">
        <w:t>p=</w:t>
      </w:r>
      <w:r w:rsidR="00E26FD0" w:rsidRPr="00BB0F55">
        <w:t>0,003.</w:t>
      </w:r>
    </w:p>
    <w:p w14:paraId="1BA1A22E" w14:textId="77777777" w:rsidR="00DC5202" w:rsidRPr="00BB0F55" w:rsidRDefault="00DC5202" w:rsidP="00615299">
      <w:pPr>
        <w:spacing w:before="160"/>
      </w:pPr>
    </w:p>
    <w:bookmarkEnd w:id="110"/>
    <w:p w14:paraId="4C7FB086" w14:textId="0F81C662" w:rsidR="00A56D0C" w:rsidRDefault="00A56D0C" w:rsidP="00A56D0C">
      <w:pPr>
        <w:pStyle w:val="Heading3"/>
      </w:pPr>
      <w:r>
        <w:lastRenderedPageBreak/>
        <w:t>3.</w:t>
      </w:r>
      <w:r w:rsidR="00913CE7">
        <w:t>2</w:t>
      </w:r>
      <w:r>
        <w:t>.</w:t>
      </w:r>
      <w:r w:rsidR="00D86C01">
        <w:t>1</w:t>
      </w:r>
      <w:r w:rsidR="005A7320">
        <w:t>0</w:t>
      </w:r>
      <w:r>
        <w:t xml:space="preserve">. Mối liên quan giữa thiếu máu và </w:t>
      </w:r>
      <w:r w:rsidR="00FE649D">
        <w:t>thực trạng dinh dưỡng</w:t>
      </w:r>
    </w:p>
    <w:p w14:paraId="312E2281" w14:textId="5A2A547B" w:rsidR="00240D39" w:rsidRDefault="00240D39" w:rsidP="008158AF">
      <w:pPr>
        <w:pStyle w:val="Caption"/>
        <w:ind w:firstLine="0"/>
        <w:jc w:val="both"/>
        <w:rPr>
          <w:bCs/>
        </w:rPr>
      </w:pPr>
      <w:bookmarkStart w:id="111" w:name="_Toc136827441"/>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8</w:t>
      </w:r>
      <w:r w:rsidR="00925E5B">
        <w:fldChar w:fldCharType="end"/>
      </w:r>
      <w:r>
        <w:t xml:space="preserve">. </w:t>
      </w:r>
      <w:r>
        <w:rPr>
          <w:bCs/>
        </w:rPr>
        <w:t xml:space="preserve">Mối liên quan giữa thiếu máu và </w:t>
      </w:r>
      <w:r w:rsidR="00FE649D">
        <w:rPr>
          <w:bCs/>
        </w:rPr>
        <w:t>thực trạng dinh dưỡng</w:t>
      </w:r>
      <w:r w:rsidR="00F85994">
        <w:rPr>
          <w:bCs/>
        </w:rPr>
        <w:t xml:space="preserve"> (n=250)</w:t>
      </w:r>
      <w:bookmarkEnd w:id="111"/>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246EC16A" w14:textId="43B255D4"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3EB5FC4B" w14:textId="0963683A" w:rsidR="0086330B" w:rsidRPr="002013A9" w:rsidRDefault="0086330B" w:rsidP="00804092">
            <w:pPr>
              <w:rPr>
                <w:b/>
                <w:bCs/>
                <w:sz w:val="27"/>
                <w:szCs w:val="27"/>
              </w:rPr>
            </w:pPr>
            <w:r w:rsidRPr="002013A9">
              <w:rPr>
                <w:b/>
                <w:bCs/>
                <w:sz w:val="27"/>
                <w:szCs w:val="27"/>
              </w:rPr>
              <w:t>T</w:t>
            </w:r>
            <w:r w:rsidR="00804092">
              <w:rPr>
                <w:b/>
                <w:bCs/>
                <w:sz w:val="27"/>
                <w:szCs w:val="27"/>
              </w:rPr>
              <w:t xml:space="preserve">hiếu </w:t>
            </w:r>
            <w:r w:rsidRPr="002013A9">
              <w:rPr>
                <w:b/>
                <w:bCs/>
                <w:sz w:val="27"/>
                <w:szCs w:val="27"/>
              </w:rPr>
              <w:t>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101E7D4A"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D94D83">
        <w:t xml:space="preserve">có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hiếu máu</w:t>
      </w:r>
      <w:r w:rsidR="005D2D9A">
        <w:t xml:space="preserve"> </w:t>
      </w:r>
      <w:r w:rsidR="00802C50">
        <w:t>nguy cơ SDD</w:t>
      </w:r>
      <w:r w:rsidR="005D2D9A">
        <w:t xml:space="preserve"> cao hơn</w:t>
      </w:r>
      <w:r w:rsidR="00710B98">
        <w:t>.</w:t>
      </w:r>
    </w:p>
    <w:p w14:paraId="4F6B1FE2" w14:textId="77777777" w:rsidR="00DC5202" w:rsidRDefault="00DC5202" w:rsidP="000123E1">
      <w:pPr>
        <w:tabs>
          <w:tab w:val="left" w:pos="2400"/>
        </w:tabs>
        <w:spacing w:before="160"/>
      </w:pPr>
    </w:p>
    <w:p w14:paraId="2080CAE2" w14:textId="77777777" w:rsidR="00DC5202" w:rsidRDefault="00DC5202" w:rsidP="000123E1">
      <w:pPr>
        <w:tabs>
          <w:tab w:val="left" w:pos="2400"/>
        </w:tabs>
        <w:spacing w:before="160"/>
      </w:pPr>
    </w:p>
    <w:p w14:paraId="380D4152" w14:textId="77777777" w:rsidR="00DC5202" w:rsidRDefault="00DC5202" w:rsidP="000123E1">
      <w:pPr>
        <w:tabs>
          <w:tab w:val="left" w:pos="2400"/>
        </w:tabs>
        <w:spacing w:before="160"/>
      </w:pPr>
    </w:p>
    <w:p w14:paraId="14D97C77" w14:textId="2D4CD31B" w:rsidR="009061D0" w:rsidRDefault="009061D0" w:rsidP="00DC5202">
      <w:pPr>
        <w:pStyle w:val="Heading3"/>
        <w:numPr>
          <w:ilvl w:val="0"/>
          <w:numId w:val="0"/>
        </w:numPr>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6140F51E" w:rsidR="00B0065A" w:rsidRDefault="00B0065A" w:rsidP="008158AF">
      <w:pPr>
        <w:pStyle w:val="Caption"/>
        <w:ind w:right="31" w:firstLine="0"/>
        <w:rPr>
          <w:bCs/>
        </w:rPr>
      </w:pPr>
      <w:bookmarkStart w:id="112" w:name="_Toc136827442"/>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19</w:t>
      </w:r>
      <w:r w:rsidR="00925E5B">
        <w:fldChar w:fldCharType="end"/>
      </w:r>
      <w:r>
        <w:t xml:space="preserve">. </w:t>
      </w:r>
      <w:r>
        <w:rPr>
          <w:bCs/>
        </w:rPr>
        <w:t xml:space="preserve">Mối liên quan giữa số lượng bạch cầu và </w:t>
      </w:r>
      <w:r w:rsidR="00FE649D">
        <w:rPr>
          <w:bCs/>
        </w:rPr>
        <w:t>thực trạng dinh dưỡng</w:t>
      </w:r>
      <w:r w:rsidR="00174940">
        <w:rPr>
          <w:bCs/>
        </w:rPr>
        <w:t xml:space="preserve"> (n=250)</w:t>
      </w:r>
      <w:bookmarkEnd w:id="112"/>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7467B1" w14:paraId="007E7AF4" w14:textId="77777777" w:rsidTr="00AA3056">
        <w:trPr>
          <w:trHeight w:val="354"/>
        </w:trPr>
        <w:tc>
          <w:tcPr>
            <w:tcW w:w="1572" w:type="pct"/>
          </w:tcPr>
          <w:p w14:paraId="30EA23D3" w14:textId="5BFA9CF3" w:rsidR="007467B1" w:rsidRPr="002013A9" w:rsidRDefault="007467B1" w:rsidP="007467B1">
            <w:pPr>
              <w:rPr>
                <w:sz w:val="27"/>
                <w:szCs w:val="27"/>
              </w:rPr>
            </w:pPr>
            <w:r w:rsidRPr="002013A9">
              <w:rPr>
                <w:sz w:val="27"/>
                <w:szCs w:val="27"/>
              </w:rPr>
              <w:t>≥12 G/L</w:t>
            </w:r>
          </w:p>
        </w:tc>
        <w:tc>
          <w:tcPr>
            <w:tcW w:w="846" w:type="pct"/>
          </w:tcPr>
          <w:p w14:paraId="6EABCD4C" w14:textId="77777777" w:rsidR="007467B1" w:rsidRPr="002013A9" w:rsidRDefault="007467B1" w:rsidP="007467B1">
            <w:pPr>
              <w:jc w:val="center"/>
              <w:rPr>
                <w:sz w:val="27"/>
                <w:szCs w:val="27"/>
              </w:rPr>
            </w:pPr>
            <w:r w:rsidRPr="002013A9">
              <w:rPr>
                <w:sz w:val="27"/>
                <w:szCs w:val="27"/>
              </w:rPr>
              <w:t>20</w:t>
            </w:r>
          </w:p>
          <w:p w14:paraId="216D1E56" w14:textId="4FEFDC23" w:rsidR="007467B1" w:rsidRPr="002013A9" w:rsidRDefault="007467B1" w:rsidP="007467B1">
            <w:pPr>
              <w:jc w:val="center"/>
              <w:rPr>
                <w:sz w:val="27"/>
                <w:szCs w:val="27"/>
              </w:rPr>
            </w:pPr>
            <w:r w:rsidRPr="002013A9">
              <w:rPr>
                <w:sz w:val="27"/>
                <w:szCs w:val="27"/>
              </w:rPr>
              <w:t>48,8%</w:t>
            </w:r>
          </w:p>
        </w:tc>
        <w:tc>
          <w:tcPr>
            <w:tcW w:w="937" w:type="pct"/>
          </w:tcPr>
          <w:p w14:paraId="1DEA82EA" w14:textId="77777777" w:rsidR="007467B1" w:rsidRPr="002013A9" w:rsidRDefault="007467B1" w:rsidP="007467B1">
            <w:pPr>
              <w:jc w:val="center"/>
              <w:rPr>
                <w:sz w:val="27"/>
                <w:szCs w:val="27"/>
              </w:rPr>
            </w:pPr>
            <w:r w:rsidRPr="002013A9">
              <w:rPr>
                <w:sz w:val="27"/>
                <w:szCs w:val="27"/>
              </w:rPr>
              <w:t>21</w:t>
            </w:r>
          </w:p>
          <w:p w14:paraId="7231840F" w14:textId="48AD0D9E" w:rsidR="007467B1" w:rsidRPr="002013A9" w:rsidRDefault="007467B1" w:rsidP="007467B1">
            <w:pPr>
              <w:jc w:val="center"/>
              <w:rPr>
                <w:sz w:val="27"/>
                <w:szCs w:val="27"/>
              </w:rPr>
            </w:pPr>
            <w:r w:rsidRPr="002013A9">
              <w:rPr>
                <w:sz w:val="27"/>
                <w:szCs w:val="27"/>
              </w:rPr>
              <w:t>51,2%</w:t>
            </w:r>
          </w:p>
        </w:tc>
        <w:tc>
          <w:tcPr>
            <w:tcW w:w="1037" w:type="pct"/>
            <w:vMerge w:val="restart"/>
          </w:tcPr>
          <w:p w14:paraId="3327848D" w14:textId="453BF26C" w:rsidR="007467B1" w:rsidRPr="002013A9" w:rsidRDefault="00453384" w:rsidP="007467B1">
            <w:pPr>
              <w:jc w:val="center"/>
              <w:rPr>
                <w:sz w:val="27"/>
                <w:szCs w:val="27"/>
              </w:rPr>
            </w:pPr>
            <w:r>
              <w:rPr>
                <w:sz w:val="27"/>
                <w:szCs w:val="27"/>
              </w:rPr>
              <w:t>2</w:t>
            </w:r>
            <w:r w:rsidR="007467B1" w:rsidRPr="002013A9">
              <w:rPr>
                <w:sz w:val="27"/>
                <w:szCs w:val="27"/>
              </w:rPr>
              <w:t>,</w:t>
            </w:r>
            <w:r>
              <w:rPr>
                <w:sz w:val="27"/>
                <w:szCs w:val="27"/>
              </w:rPr>
              <w:t>063</w:t>
            </w:r>
          </w:p>
          <w:p w14:paraId="63FFDAA0" w14:textId="477A51A8" w:rsidR="007467B1" w:rsidRPr="002013A9" w:rsidRDefault="007467B1" w:rsidP="007467B1">
            <w:pPr>
              <w:jc w:val="center"/>
              <w:rPr>
                <w:sz w:val="27"/>
                <w:szCs w:val="27"/>
              </w:rPr>
            </w:pPr>
            <w:r w:rsidRPr="002013A9">
              <w:rPr>
                <w:sz w:val="27"/>
                <w:szCs w:val="27"/>
              </w:rPr>
              <w:t>(</w:t>
            </w:r>
            <w:r w:rsidR="00453384">
              <w:rPr>
                <w:sz w:val="27"/>
                <w:szCs w:val="27"/>
              </w:rPr>
              <w:t>1</w:t>
            </w:r>
            <w:r w:rsidRPr="002013A9">
              <w:rPr>
                <w:sz w:val="27"/>
                <w:szCs w:val="27"/>
              </w:rPr>
              <w:t>,</w:t>
            </w:r>
            <w:r w:rsidR="00453384">
              <w:rPr>
                <w:sz w:val="27"/>
                <w:szCs w:val="27"/>
              </w:rPr>
              <w:t>047</w:t>
            </w:r>
            <w:r w:rsidRPr="002013A9">
              <w:rPr>
                <w:sz w:val="27"/>
                <w:szCs w:val="27"/>
              </w:rPr>
              <w:t>-</w:t>
            </w:r>
            <w:r w:rsidR="00453384">
              <w:rPr>
                <w:sz w:val="27"/>
                <w:szCs w:val="27"/>
              </w:rPr>
              <w:t>4</w:t>
            </w:r>
            <w:r w:rsidRPr="002013A9">
              <w:rPr>
                <w:sz w:val="27"/>
                <w:szCs w:val="27"/>
              </w:rPr>
              <w:t>,</w:t>
            </w:r>
            <w:r w:rsidR="00453384">
              <w:rPr>
                <w:sz w:val="27"/>
                <w:szCs w:val="27"/>
              </w:rPr>
              <w:t>066</w:t>
            </w:r>
            <w:r w:rsidRPr="002013A9">
              <w:rPr>
                <w:sz w:val="27"/>
                <w:szCs w:val="27"/>
              </w:rPr>
              <w:t>)</w:t>
            </w:r>
          </w:p>
        </w:tc>
        <w:tc>
          <w:tcPr>
            <w:tcW w:w="608" w:type="pct"/>
            <w:vMerge w:val="restart"/>
          </w:tcPr>
          <w:p w14:paraId="69731F23" w14:textId="2ACF19C3" w:rsidR="007467B1" w:rsidRPr="002013A9" w:rsidRDefault="007467B1" w:rsidP="007467B1">
            <w:pPr>
              <w:jc w:val="center"/>
              <w:rPr>
                <w:sz w:val="27"/>
                <w:szCs w:val="27"/>
              </w:rPr>
            </w:pPr>
            <w:r w:rsidRPr="002013A9">
              <w:rPr>
                <w:sz w:val="27"/>
                <w:szCs w:val="27"/>
              </w:rPr>
              <w:t>0,052</w:t>
            </w:r>
          </w:p>
        </w:tc>
      </w:tr>
      <w:tr w:rsidR="007467B1" w14:paraId="488BF0FE" w14:textId="77777777" w:rsidTr="00AA3056">
        <w:trPr>
          <w:trHeight w:val="70"/>
        </w:trPr>
        <w:tc>
          <w:tcPr>
            <w:tcW w:w="1572" w:type="pct"/>
          </w:tcPr>
          <w:p w14:paraId="0F3F9213" w14:textId="28DFF37E" w:rsidR="007467B1" w:rsidRPr="002013A9" w:rsidRDefault="007467B1" w:rsidP="007467B1">
            <w:pPr>
              <w:rPr>
                <w:sz w:val="27"/>
                <w:szCs w:val="27"/>
              </w:rPr>
            </w:pPr>
            <w:r w:rsidRPr="002013A9">
              <w:rPr>
                <w:sz w:val="27"/>
                <w:szCs w:val="27"/>
              </w:rPr>
              <w:t>&lt;12 G/L</w:t>
            </w:r>
          </w:p>
        </w:tc>
        <w:tc>
          <w:tcPr>
            <w:tcW w:w="846" w:type="pct"/>
          </w:tcPr>
          <w:p w14:paraId="636E37F3" w14:textId="77777777" w:rsidR="007467B1" w:rsidRPr="002013A9" w:rsidRDefault="007467B1" w:rsidP="007467B1">
            <w:pPr>
              <w:jc w:val="center"/>
              <w:rPr>
                <w:sz w:val="27"/>
                <w:szCs w:val="27"/>
              </w:rPr>
            </w:pPr>
            <w:r w:rsidRPr="002013A9">
              <w:rPr>
                <w:sz w:val="27"/>
                <w:szCs w:val="27"/>
              </w:rPr>
              <w:t>66</w:t>
            </w:r>
          </w:p>
          <w:p w14:paraId="14D3958F" w14:textId="166562A3" w:rsidR="007467B1" w:rsidRPr="002013A9" w:rsidRDefault="007467B1" w:rsidP="007467B1">
            <w:pPr>
              <w:jc w:val="center"/>
              <w:rPr>
                <w:sz w:val="27"/>
                <w:szCs w:val="27"/>
              </w:rPr>
            </w:pPr>
            <w:r w:rsidRPr="002013A9">
              <w:rPr>
                <w:sz w:val="27"/>
                <w:szCs w:val="27"/>
              </w:rPr>
              <w:t>31,6%</w:t>
            </w:r>
          </w:p>
        </w:tc>
        <w:tc>
          <w:tcPr>
            <w:tcW w:w="937" w:type="pct"/>
          </w:tcPr>
          <w:p w14:paraId="06AE519B" w14:textId="77777777" w:rsidR="007467B1" w:rsidRPr="002013A9" w:rsidRDefault="007467B1" w:rsidP="007467B1">
            <w:pPr>
              <w:jc w:val="center"/>
              <w:rPr>
                <w:sz w:val="27"/>
                <w:szCs w:val="27"/>
              </w:rPr>
            </w:pPr>
            <w:r w:rsidRPr="002013A9">
              <w:rPr>
                <w:sz w:val="27"/>
                <w:szCs w:val="27"/>
              </w:rPr>
              <w:t>143</w:t>
            </w:r>
          </w:p>
          <w:p w14:paraId="141D45D6" w14:textId="687D674C" w:rsidR="007467B1" w:rsidRPr="002013A9" w:rsidRDefault="007467B1" w:rsidP="007467B1">
            <w:pPr>
              <w:jc w:val="center"/>
              <w:rPr>
                <w:sz w:val="27"/>
                <w:szCs w:val="27"/>
              </w:rPr>
            </w:pPr>
            <w:r w:rsidRPr="002013A9">
              <w:rPr>
                <w:sz w:val="27"/>
                <w:szCs w:val="27"/>
              </w:rPr>
              <w:t>68,4%</w:t>
            </w:r>
          </w:p>
        </w:tc>
        <w:tc>
          <w:tcPr>
            <w:tcW w:w="1037" w:type="pct"/>
            <w:vMerge/>
          </w:tcPr>
          <w:p w14:paraId="420CEB63" w14:textId="77777777" w:rsidR="007467B1" w:rsidRPr="002013A9" w:rsidRDefault="007467B1" w:rsidP="007467B1">
            <w:pPr>
              <w:jc w:val="center"/>
              <w:rPr>
                <w:sz w:val="27"/>
                <w:szCs w:val="27"/>
              </w:rPr>
            </w:pPr>
          </w:p>
        </w:tc>
        <w:tc>
          <w:tcPr>
            <w:tcW w:w="608" w:type="pct"/>
            <w:vMerge/>
          </w:tcPr>
          <w:p w14:paraId="04AEFF7C" w14:textId="77777777" w:rsidR="007467B1" w:rsidRPr="002013A9" w:rsidRDefault="007467B1" w:rsidP="007467B1">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7467B1" w14:paraId="28F48852" w14:textId="77777777" w:rsidTr="009E4757">
        <w:trPr>
          <w:trHeight w:val="354"/>
        </w:trPr>
        <w:tc>
          <w:tcPr>
            <w:tcW w:w="1572" w:type="pct"/>
          </w:tcPr>
          <w:p w14:paraId="2843F748" w14:textId="40B218CF" w:rsidR="007467B1" w:rsidRPr="002013A9" w:rsidRDefault="007467B1" w:rsidP="007467B1">
            <w:pPr>
              <w:rPr>
                <w:sz w:val="27"/>
                <w:szCs w:val="27"/>
              </w:rPr>
            </w:pPr>
            <w:r w:rsidRPr="002013A9">
              <w:rPr>
                <w:sz w:val="27"/>
                <w:szCs w:val="27"/>
              </w:rPr>
              <w:t>≥12 G/L</w:t>
            </w:r>
          </w:p>
        </w:tc>
        <w:tc>
          <w:tcPr>
            <w:tcW w:w="846" w:type="pct"/>
          </w:tcPr>
          <w:p w14:paraId="2B112082" w14:textId="77777777" w:rsidR="007467B1" w:rsidRPr="002013A9" w:rsidRDefault="007467B1" w:rsidP="007467B1">
            <w:pPr>
              <w:jc w:val="center"/>
              <w:rPr>
                <w:sz w:val="27"/>
                <w:szCs w:val="27"/>
              </w:rPr>
            </w:pPr>
            <w:r w:rsidRPr="002013A9">
              <w:rPr>
                <w:sz w:val="27"/>
                <w:szCs w:val="27"/>
              </w:rPr>
              <w:t>21</w:t>
            </w:r>
          </w:p>
          <w:p w14:paraId="52725ACC" w14:textId="4B18E76E" w:rsidR="007467B1" w:rsidRPr="002013A9" w:rsidRDefault="007467B1" w:rsidP="007467B1">
            <w:pPr>
              <w:jc w:val="center"/>
              <w:rPr>
                <w:sz w:val="27"/>
                <w:szCs w:val="27"/>
              </w:rPr>
            </w:pPr>
            <w:r w:rsidRPr="002013A9">
              <w:rPr>
                <w:sz w:val="27"/>
                <w:szCs w:val="27"/>
              </w:rPr>
              <w:t>51,2%</w:t>
            </w:r>
          </w:p>
        </w:tc>
        <w:tc>
          <w:tcPr>
            <w:tcW w:w="937" w:type="pct"/>
          </w:tcPr>
          <w:p w14:paraId="7FFA3C1E" w14:textId="77777777" w:rsidR="007467B1" w:rsidRPr="002013A9" w:rsidRDefault="007467B1" w:rsidP="007467B1">
            <w:pPr>
              <w:jc w:val="center"/>
              <w:rPr>
                <w:sz w:val="27"/>
                <w:szCs w:val="27"/>
              </w:rPr>
            </w:pPr>
            <w:r w:rsidRPr="002013A9">
              <w:rPr>
                <w:sz w:val="27"/>
                <w:szCs w:val="27"/>
              </w:rPr>
              <w:t>20</w:t>
            </w:r>
          </w:p>
          <w:p w14:paraId="0812358E" w14:textId="3DE14807" w:rsidR="007467B1" w:rsidRPr="002013A9" w:rsidRDefault="007467B1" w:rsidP="007467B1">
            <w:pPr>
              <w:jc w:val="center"/>
              <w:rPr>
                <w:sz w:val="27"/>
                <w:szCs w:val="27"/>
              </w:rPr>
            </w:pPr>
            <w:r w:rsidRPr="002013A9">
              <w:rPr>
                <w:sz w:val="27"/>
                <w:szCs w:val="27"/>
              </w:rPr>
              <w:t>48,8%</w:t>
            </w:r>
          </w:p>
        </w:tc>
        <w:tc>
          <w:tcPr>
            <w:tcW w:w="1037" w:type="pct"/>
            <w:vMerge w:val="restart"/>
          </w:tcPr>
          <w:p w14:paraId="2FB7A694" w14:textId="576C76F4" w:rsidR="007467B1" w:rsidRPr="002013A9" w:rsidRDefault="004D6158" w:rsidP="007467B1">
            <w:pPr>
              <w:jc w:val="center"/>
              <w:rPr>
                <w:sz w:val="27"/>
                <w:szCs w:val="27"/>
              </w:rPr>
            </w:pPr>
            <w:r>
              <w:rPr>
                <w:sz w:val="27"/>
                <w:szCs w:val="27"/>
              </w:rPr>
              <w:t>1</w:t>
            </w:r>
            <w:r w:rsidR="007467B1" w:rsidRPr="002013A9">
              <w:rPr>
                <w:sz w:val="27"/>
                <w:szCs w:val="27"/>
              </w:rPr>
              <w:t>,</w:t>
            </w:r>
            <w:r>
              <w:rPr>
                <w:sz w:val="27"/>
                <w:szCs w:val="27"/>
              </w:rPr>
              <w:t>998</w:t>
            </w:r>
          </w:p>
          <w:p w14:paraId="541BC33A" w14:textId="1B073FDB" w:rsidR="007467B1" w:rsidRPr="002013A9" w:rsidRDefault="007467B1" w:rsidP="007467B1">
            <w:pPr>
              <w:jc w:val="center"/>
              <w:rPr>
                <w:sz w:val="27"/>
                <w:szCs w:val="27"/>
              </w:rPr>
            </w:pPr>
            <w:r w:rsidRPr="002013A9">
              <w:rPr>
                <w:sz w:val="27"/>
                <w:szCs w:val="27"/>
              </w:rPr>
              <w:t>(</w:t>
            </w:r>
            <w:r w:rsidR="004D6158">
              <w:rPr>
                <w:sz w:val="27"/>
                <w:szCs w:val="27"/>
              </w:rPr>
              <w:t>1</w:t>
            </w:r>
            <w:r w:rsidRPr="002013A9">
              <w:rPr>
                <w:sz w:val="27"/>
                <w:szCs w:val="27"/>
              </w:rPr>
              <w:t>,</w:t>
            </w:r>
            <w:r w:rsidR="004D6158">
              <w:rPr>
                <w:sz w:val="27"/>
                <w:szCs w:val="27"/>
              </w:rPr>
              <w:t>017</w:t>
            </w:r>
            <w:r w:rsidRPr="002013A9">
              <w:rPr>
                <w:sz w:val="27"/>
                <w:szCs w:val="27"/>
              </w:rPr>
              <w:t>-</w:t>
            </w:r>
            <w:r w:rsidR="004D6158">
              <w:rPr>
                <w:sz w:val="27"/>
                <w:szCs w:val="27"/>
              </w:rPr>
              <w:t>3</w:t>
            </w:r>
            <w:r w:rsidRPr="002013A9">
              <w:rPr>
                <w:sz w:val="27"/>
                <w:szCs w:val="27"/>
              </w:rPr>
              <w:t>,9</w:t>
            </w:r>
            <w:r w:rsidR="004D6158">
              <w:rPr>
                <w:sz w:val="27"/>
                <w:szCs w:val="27"/>
              </w:rPr>
              <w:t>26</w:t>
            </w:r>
            <w:r w:rsidRPr="002013A9">
              <w:rPr>
                <w:sz w:val="27"/>
                <w:szCs w:val="27"/>
              </w:rPr>
              <w:t>)</w:t>
            </w:r>
          </w:p>
        </w:tc>
        <w:tc>
          <w:tcPr>
            <w:tcW w:w="608" w:type="pct"/>
            <w:vMerge w:val="restart"/>
          </w:tcPr>
          <w:p w14:paraId="481D5938" w14:textId="1F900886" w:rsidR="007467B1" w:rsidRPr="002013A9" w:rsidRDefault="007467B1" w:rsidP="007467B1">
            <w:pPr>
              <w:jc w:val="center"/>
              <w:rPr>
                <w:sz w:val="27"/>
                <w:szCs w:val="27"/>
              </w:rPr>
            </w:pPr>
            <w:r w:rsidRPr="002013A9">
              <w:rPr>
                <w:sz w:val="27"/>
                <w:szCs w:val="27"/>
              </w:rPr>
              <w:t>0,064</w:t>
            </w:r>
          </w:p>
        </w:tc>
      </w:tr>
      <w:tr w:rsidR="007467B1" w14:paraId="17F5C171" w14:textId="77777777" w:rsidTr="009E4757">
        <w:trPr>
          <w:trHeight w:val="70"/>
        </w:trPr>
        <w:tc>
          <w:tcPr>
            <w:tcW w:w="1572" w:type="pct"/>
          </w:tcPr>
          <w:p w14:paraId="481E7680" w14:textId="6F5A964A" w:rsidR="007467B1" w:rsidRPr="002013A9" w:rsidRDefault="007467B1" w:rsidP="007467B1">
            <w:pPr>
              <w:rPr>
                <w:sz w:val="27"/>
                <w:szCs w:val="27"/>
              </w:rPr>
            </w:pPr>
            <w:r w:rsidRPr="002013A9">
              <w:rPr>
                <w:sz w:val="27"/>
                <w:szCs w:val="27"/>
              </w:rPr>
              <w:t>&lt;12 G/L</w:t>
            </w:r>
          </w:p>
        </w:tc>
        <w:tc>
          <w:tcPr>
            <w:tcW w:w="846" w:type="pct"/>
          </w:tcPr>
          <w:p w14:paraId="3AB4513B" w14:textId="77777777" w:rsidR="007467B1" w:rsidRPr="002013A9" w:rsidRDefault="007467B1" w:rsidP="007467B1">
            <w:pPr>
              <w:jc w:val="center"/>
              <w:rPr>
                <w:sz w:val="27"/>
                <w:szCs w:val="27"/>
              </w:rPr>
            </w:pPr>
            <w:r w:rsidRPr="002013A9">
              <w:rPr>
                <w:sz w:val="27"/>
                <w:szCs w:val="27"/>
              </w:rPr>
              <w:t>72</w:t>
            </w:r>
          </w:p>
          <w:p w14:paraId="53B4D5A1" w14:textId="329D1DE6" w:rsidR="007467B1" w:rsidRPr="002013A9" w:rsidRDefault="007467B1" w:rsidP="007467B1">
            <w:pPr>
              <w:jc w:val="center"/>
              <w:rPr>
                <w:sz w:val="27"/>
                <w:szCs w:val="27"/>
              </w:rPr>
            </w:pPr>
            <w:r w:rsidRPr="002013A9">
              <w:rPr>
                <w:sz w:val="27"/>
                <w:szCs w:val="27"/>
              </w:rPr>
              <w:t>34,4%</w:t>
            </w:r>
          </w:p>
        </w:tc>
        <w:tc>
          <w:tcPr>
            <w:tcW w:w="937" w:type="pct"/>
          </w:tcPr>
          <w:p w14:paraId="611CBA98" w14:textId="77777777" w:rsidR="007467B1" w:rsidRPr="002013A9" w:rsidRDefault="007467B1" w:rsidP="007467B1">
            <w:pPr>
              <w:jc w:val="center"/>
              <w:rPr>
                <w:sz w:val="27"/>
                <w:szCs w:val="27"/>
              </w:rPr>
            </w:pPr>
            <w:r w:rsidRPr="002013A9">
              <w:rPr>
                <w:sz w:val="27"/>
                <w:szCs w:val="27"/>
              </w:rPr>
              <w:t>137</w:t>
            </w:r>
          </w:p>
          <w:p w14:paraId="5B74661E" w14:textId="262F3B3A" w:rsidR="007467B1" w:rsidRPr="002013A9" w:rsidRDefault="007467B1" w:rsidP="007467B1">
            <w:pPr>
              <w:jc w:val="center"/>
              <w:rPr>
                <w:sz w:val="27"/>
                <w:szCs w:val="27"/>
              </w:rPr>
            </w:pPr>
            <w:r w:rsidRPr="002013A9">
              <w:rPr>
                <w:sz w:val="27"/>
                <w:szCs w:val="27"/>
              </w:rPr>
              <w:t>65,6%</w:t>
            </w:r>
          </w:p>
        </w:tc>
        <w:tc>
          <w:tcPr>
            <w:tcW w:w="1037" w:type="pct"/>
            <w:vMerge/>
          </w:tcPr>
          <w:p w14:paraId="1B7E6491" w14:textId="77777777" w:rsidR="007467B1" w:rsidRPr="002013A9" w:rsidRDefault="007467B1" w:rsidP="007467B1">
            <w:pPr>
              <w:jc w:val="center"/>
              <w:rPr>
                <w:sz w:val="27"/>
                <w:szCs w:val="27"/>
              </w:rPr>
            </w:pPr>
          </w:p>
        </w:tc>
        <w:tc>
          <w:tcPr>
            <w:tcW w:w="608" w:type="pct"/>
            <w:vMerge/>
          </w:tcPr>
          <w:p w14:paraId="5AE4D615" w14:textId="77777777" w:rsidR="007467B1" w:rsidRPr="002013A9" w:rsidRDefault="007467B1" w:rsidP="007467B1">
            <w:pPr>
              <w:jc w:val="center"/>
              <w:rPr>
                <w:sz w:val="27"/>
                <w:szCs w:val="27"/>
              </w:rPr>
            </w:pPr>
          </w:p>
        </w:tc>
      </w:tr>
    </w:tbl>
    <w:p w14:paraId="1779E604" w14:textId="6ECEE9C1"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 xml:space="preserve">số lượng bạch cầu </w:t>
      </w:r>
      <w:r w:rsidR="00736E05">
        <w:t>≥</w:t>
      </w:r>
      <w:r w:rsidR="00F87B96">
        <w:t xml:space="preserve">12 G/L </w:t>
      </w:r>
      <w:r w:rsidR="00CE588F">
        <w:t xml:space="preserve">có </w:t>
      </w:r>
      <w:r w:rsidR="00F87B96">
        <w:t>tỷ lệ SDD</w:t>
      </w:r>
      <w:r>
        <w:t xml:space="preserve"> là </w:t>
      </w:r>
      <w:r w:rsidR="00387E99">
        <w:t>48</w:t>
      </w:r>
      <w:r w:rsidR="00BF6942">
        <w:t>,</w:t>
      </w:r>
      <w:r w:rsidR="00387E99">
        <w:t>8</w:t>
      </w:r>
      <w:r w:rsidRPr="006B18A8">
        <w:t>%</w:t>
      </w:r>
      <w:r>
        <w:t xml:space="preserve"> </w:t>
      </w:r>
      <w:r w:rsidR="00387E99">
        <w:t>cao</w:t>
      </w:r>
      <w:r>
        <w:t xml:space="preserve"> hơn bệnh nhân</w:t>
      </w:r>
      <w:r w:rsidR="002F5509">
        <w:t xml:space="preserve"> lao phổi mới</w:t>
      </w:r>
      <w:r w:rsidR="002173E7">
        <w:t xml:space="preserve"> </w:t>
      </w:r>
      <w:r w:rsidR="005D775C">
        <w:t xml:space="preserve">số lượng bạch cầu </w:t>
      </w:r>
      <w:r w:rsidR="00736E05">
        <w:t>&lt;</w:t>
      </w:r>
      <w:r w:rsidR="005D775C">
        <w:t xml:space="preserve">12 G/L </w:t>
      </w:r>
      <w:r w:rsidR="003630DB">
        <w:t>tỷ lệ</w:t>
      </w:r>
      <w:r w:rsidR="00BB033E">
        <w:t xml:space="preserve"> SDD</w:t>
      </w:r>
      <w:r w:rsidR="003F6BA9">
        <w:t xml:space="preserve"> là</w:t>
      </w:r>
      <w:r>
        <w:t xml:space="preserve"> </w:t>
      </w:r>
      <w:r w:rsidR="0044046E">
        <w:t>31</w:t>
      </w:r>
      <w:r w:rsidR="00BF6942">
        <w:t>,</w:t>
      </w:r>
      <w:r w:rsidR="0044046E">
        <w:t>6</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w:t>
      </w:r>
      <w:r w:rsidR="00736E05">
        <w:t>≥</w:t>
      </w:r>
      <w:r w:rsidR="00151CFF">
        <w:t xml:space="preserve">12 G/L </w:t>
      </w:r>
      <w:r w:rsidR="008C66D7">
        <w:t>tỷ lệ</w:t>
      </w:r>
      <w:r w:rsidR="00881E6C">
        <w:t xml:space="preserve"> SDD</w:t>
      </w:r>
      <w:r w:rsidR="008C66D7">
        <w:t xml:space="preserve"> là</w:t>
      </w:r>
      <w:r w:rsidR="00151CFF">
        <w:t xml:space="preserve"> </w:t>
      </w:r>
      <w:r w:rsidR="00DD4988">
        <w:t>51</w:t>
      </w:r>
      <w:r w:rsidR="00BF6942">
        <w:t>,</w:t>
      </w:r>
      <w:r w:rsidR="00DD4988">
        <w:t>2</w:t>
      </w:r>
      <w:r w:rsidR="00151CFF" w:rsidRPr="006B18A8">
        <w:t>%</w:t>
      </w:r>
      <w:r w:rsidR="00151CFF">
        <w:t xml:space="preserve"> </w:t>
      </w:r>
      <w:r w:rsidR="0012746A">
        <w:t>cao</w:t>
      </w:r>
      <w:r w:rsidR="00151CFF">
        <w:t xml:space="preserve"> hơn bệnh nhân</w:t>
      </w:r>
      <w:r w:rsidR="00D129C0">
        <w:t xml:space="preserve"> lao phổi mới </w:t>
      </w:r>
      <w:r w:rsidR="00151CFF">
        <w:t xml:space="preserve">số lượng bạch cầu </w:t>
      </w:r>
      <w:r w:rsidR="00736E05">
        <w:t>&lt;</w:t>
      </w:r>
      <w:r w:rsidR="00151CFF">
        <w:t xml:space="preserve">12 G/L </w:t>
      </w:r>
      <w:r w:rsidR="004D5266">
        <w:t xml:space="preserve">tỷ lệ SDD </w:t>
      </w:r>
      <w:r w:rsidR="0042738A">
        <w:t>là</w:t>
      </w:r>
      <w:r w:rsidR="00720167">
        <w:t xml:space="preserve"> </w:t>
      </w:r>
      <w:r w:rsidR="00DD4988">
        <w:t>34</w:t>
      </w:r>
      <w:r w:rsidR="00BF6942">
        <w:t>,</w:t>
      </w:r>
      <w:r w:rsidR="00DD4988">
        <w:t>4</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5CD277BD" w:rsidR="00334897" w:rsidRDefault="00334897" w:rsidP="008158AF">
      <w:pPr>
        <w:pStyle w:val="Caption"/>
        <w:ind w:firstLine="0"/>
        <w:rPr>
          <w:bCs/>
        </w:rPr>
      </w:pPr>
      <w:bookmarkStart w:id="113" w:name="_Toc136827443"/>
      <w:r>
        <w:t xml:space="preserve">Bảng </w:t>
      </w:r>
      <w:r w:rsidR="00925E5B">
        <w:fldChar w:fldCharType="begin"/>
      </w:r>
      <w:r w:rsidR="00925E5B">
        <w:instrText xml:space="preserve"> STYLEREF 1 \s </w:instrText>
      </w:r>
      <w:r w:rsidR="00925E5B">
        <w:fldChar w:fldCharType="separate"/>
      </w:r>
      <w:r w:rsidR="0018613D">
        <w:t>3</w:t>
      </w:r>
      <w:r w:rsidR="00925E5B">
        <w:fldChar w:fldCharType="end"/>
      </w:r>
      <w:r w:rsidR="00925E5B">
        <w:t>.</w:t>
      </w:r>
      <w:r w:rsidR="00925E5B">
        <w:fldChar w:fldCharType="begin"/>
      </w:r>
      <w:r w:rsidR="00925E5B">
        <w:instrText xml:space="preserve"> SEQ Bảng \* ARABIC \s 1 </w:instrText>
      </w:r>
      <w:r w:rsidR="00925E5B">
        <w:fldChar w:fldCharType="separate"/>
      </w:r>
      <w:r w:rsidR="0018613D">
        <w:t>20</w:t>
      </w:r>
      <w:r w:rsidR="00925E5B">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r w:rsidR="00867E8D">
        <w:rPr>
          <w:bCs/>
        </w:rPr>
        <w:t xml:space="preserve"> (n=250)</w:t>
      </w:r>
      <w:bookmarkEnd w:id="113"/>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E42ECA5"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w:t>
      </w:r>
      <w:r w:rsidR="00E129BD">
        <w:t>có</w:t>
      </w:r>
      <w:r w:rsidR="00CE13CA">
        <w:t xml:space="preserve">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6827415"/>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6827416"/>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184D8E6E"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 </w:instrText>
      </w:r>
      <w:r w:rsidR="008A7512">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DATA </w:instrText>
      </w:r>
      <w:r w:rsidR="008A7512">
        <w:fldChar w:fldCharType="end"/>
      </w:r>
      <w:r w:rsidR="005F65C1">
        <w:fldChar w:fldCharType="separate"/>
      </w:r>
      <w:r w:rsidR="008A7512">
        <w:t>[49]</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4A392A">
        <w:t>của</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D309B6">
        <w:t>,</w:t>
      </w:r>
      <w:r w:rsidR="002D13F7">
        <w:t xml:space="preserve"> trong đó SDD độ I, độ II, độ III tương ứng là 15,6%</w:t>
      </w:r>
      <w:r w:rsidR="00610966">
        <w:t>;</w:t>
      </w:r>
      <w:r w:rsidR="002D13F7">
        <w:t xml:space="preserve"> 15,6% và 24% </w:t>
      </w:r>
      <w:r w:rsidR="002D13F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D82448">
        <w:t>,</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 </w:instrText>
      </w:r>
      <w:r w:rsidR="008A7512">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DATA </w:instrText>
      </w:r>
      <w:r w:rsidR="008A7512">
        <w:fldChar w:fldCharType="end"/>
      </w:r>
      <w:r w:rsidR="00D06407">
        <w:fldChar w:fldCharType="separate"/>
      </w:r>
      <w:r w:rsidR="008A7512">
        <w:t>[50]</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 </w:instrText>
      </w:r>
      <w:r w:rsidR="008A7512">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DATA </w:instrText>
      </w:r>
      <w:r w:rsidR="008A7512">
        <w:fldChar w:fldCharType="end"/>
      </w:r>
      <w:r w:rsidR="006E7ABE">
        <w:fldChar w:fldCharType="separate"/>
      </w:r>
      <w:r w:rsidR="008A7512">
        <w:t>[51]</w:t>
      </w:r>
      <w:r w:rsidR="006E7ABE">
        <w:fldChar w:fldCharType="end"/>
      </w:r>
      <w:r w:rsidR="00765AF9">
        <w:t>;</w:t>
      </w:r>
      <w:r w:rsidR="00356C5B">
        <w:t xml:space="preserve"> </w:t>
      </w:r>
      <w:r w:rsidR="00765AF9">
        <w:t>t</w:t>
      </w:r>
      <w:r w:rsidR="00AA58DC">
        <w:t xml:space="preserve">heo </w:t>
      </w:r>
      <w:r w:rsidR="004F2B0E">
        <w:t>B. B. Musuenge</w:t>
      </w:r>
      <w:r w:rsidR="00AA58DC">
        <w:t xml:space="preserve"> (2020)</w:t>
      </w:r>
      <w:r w:rsidR="00946899">
        <w:t>,</w:t>
      </w:r>
      <w:r w:rsidR="00AA58DC">
        <w:t xml:space="preserve"> có </w:t>
      </w:r>
      <w:r w:rsidR="00AA58DC" w:rsidRPr="00120176">
        <w:t>35.8</w:t>
      </w:r>
      <w:r w:rsidR="00AA58DC">
        <w:t>% bệnh nhân</w:t>
      </w:r>
      <w:r w:rsidR="00276C55">
        <w:t xml:space="preserve"> lao</w:t>
      </w:r>
      <w:r w:rsidR="00AA58DC">
        <w:t xml:space="preserve"> có SDD, trong đó SDD độ I, độ II, độ III lần lượt là 19,5%; 8,9% và 7,3%</w:t>
      </w:r>
      <w:r w:rsidR="001E6829">
        <w:t xml:space="preserve"> </w:t>
      </w:r>
      <w:r w:rsidR="00AA58DC">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AA58DC">
        <w:fldChar w:fldCharType="separate"/>
      </w:r>
      <w:r w:rsidR="008A7512">
        <w:t>[52]</w:t>
      </w:r>
      <w:r w:rsidR="00AA58DC">
        <w:fldChar w:fldCharType="end"/>
      </w:r>
      <w:r w:rsidR="004A4916">
        <w:t>.</w:t>
      </w:r>
      <w:r w:rsidR="001E6829">
        <w:t xml:space="preserve"> </w:t>
      </w:r>
      <w:r w:rsidR="004A4916">
        <w:t>C</w:t>
      </w:r>
      <w:r w:rsidR="001E6829">
        <w:t xml:space="preserve">ác kết quả trên tương đồng với nghiên cứu của </w:t>
      </w:r>
      <w:r w:rsidR="001E6829">
        <w:lastRenderedPageBreak/>
        <w:t>chúng tôi</w:t>
      </w:r>
      <w:r w:rsidR="00AA58DC">
        <w:t xml:space="preserve">. </w:t>
      </w:r>
      <w:r w:rsidR="008D1C93">
        <w:t xml:space="preserve">Theo </w:t>
      </w:r>
      <w:r w:rsidR="00612D79" w:rsidRPr="00612D79">
        <w:t>Huang-Shen Lin</w:t>
      </w:r>
      <w:r w:rsidR="00140C1C">
        <w:t xml:space="preserve"> (2019)</w:t>
      </w:r>
      <w:r w:rsidR="001A57B9">
        <w:t>,</w:t>
      </w:r>
      <w:r w:rsidR="00140C1C">
        <w:t xml:space="preserve"> có 27,7% bệnh nhân</w:t>
      </w:r>
      <w:r w:rsidR="002B6D42">
        <w:t xml:space="preserve"> lao</w:t>
      </w:r>
      <w:r w:rsidR="00140C1C">
        <w:t xml:space="preserve"> </w:t>
      </w:r>
      <w:r w:rsidR="00217F6A">
        <w:t>có SDD</w:t>
      </w:r>
      <w:r w:rsidR="00D10AD3">
        <w:t xml:space="preserve"> </w:t>
      </w:r>
      <w:r w:rsidR="00612D79">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8A7512">
        <w:t>[53]</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6A5DE3">
        <w:t xml:space="preserve"> Theo B. Hussien (2019), tỷ lệ bệnh nhân lao phổi mới có SDD theo BMI là 63% </w:t>
      </w:r>
      <w:r w:rsidR="006A5DE3">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6A5DE3">
        <w:instrText xml:space="preserve"> ADDIN EN.CITE </w:instrText>
      </w:r>
      <w:r w:rsidR="006A5DE3">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6A5DE3">
        <w:instrText xml:space="preserve"> ADDIN EN.CITE.DATA </w:instrText>
      </w:r>
      <w:r w:rsidR="006A5DE3">
        <w:fldChar w:fldCharType="end"/>
      </w:r>
      <w:r w:rsidR="006A5DE3">
        <w:fldChar w:fldCharType="separate"/>
      </w:r>
      <w:r w:rsidR="006A5DE3">
        <w:t>[19]</w:t>
      </w:r>
      <w:r w:rsidR="006A5DE3">
        <w:fldChar w:fldCharType="end"/>
      </w:r>
      <w:r w:rsidR="006A5DE3">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199113E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 </w:instrText>
      </w:r>
      <w:r w:rsidR="008A751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DATA </w:instrText>
      </w:r>
      <w:r w:rsidR="008A7512">
        <w:fldChar w:fldCharType="end"/>
      </w:r>
      <w:r w:rsidR="00EE6572">
        <w:fldChar w:fldCharType="separate"/>
      </w:r>
      <w:r w:rsidR="008A7512">
        <w:t>[54, 55]</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760A15">
        <w:fldChar w:fldCharType="separate"/>
      </w:r>
      <w:r w:rsidR="00AD5A52">
        <w:t>[12]</w:t>
      </w:r>
      <w:r w:rsidR="00760A15">
        <w:fldChar w:fldCharType="end"/>
      </w:r>
      <w:r w:rsidR="008110BB">
        <w:t>.</w:t>
      </w:r>
      <w:r w:rsidR="008A2A69">
        <w:t xml:space="preserve"> </w:t>
      </w:r>
      <w:r w:rsidR="00A778D7">
        <w:t>Các nghiên cứu trên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896E5A">
        <w:fldChar w:fldCharType="separate"/>
      </w:r>
      <w:r w:rsidR="008A7512">
        <w:t>[56]</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lastRenderedPageBreak/>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041172C3" w:rsidR="00863295" w:rsidRDefault="00056639" w:rsidP="00853AD1">
      <w:pPr>
        <w:spacing w:before="160"/>
      </w:pPr>
      <w:r>
        <w:t xml:space="preserve">Kết quả </w:t>
      </w:r>
      <w:r w:rsidR="00B8681E">
        <w:t>đánh giá đặc điểm 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w:t>
      </w:r>
      <w:r w:rsidR="00FD0ED2">
        <w:t>,</w:t>
      </w:r>
      <w:r w:rsidR="00FC79A5">
        <w:t xml:space="preserve"> </w:t>
      </w:r>
      <w:r w:rsidR="00E95C17">
        <w:t>nhóm ≥60 tuổi chiếm tỷ lệ SDD cao nhất là 30,2%; nhóm</w:t>
      </w:r>
      <w:r w:rsidR="00622119">
        <w:t xml:space="preserve"> &lt;20 tuổi</w:t>
      </w:r>
      <w:r w:rsidR="00E95C17">
        <w:t xml:space="preserve"> </w:t>
      </w:r>
      <w:r w:rsidR="001C4E95">
        <w:t xml:space="preserve">chiếm </w:t>
      </w:r>
      <w:r w:rsidR="00E95C17">
        <w:t>tỷ lệ SDD thấp nhất là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w:t>
      </w:r>
      <w:r w:rsidR="00292CC4">
        <w:t xml:space="preserve">tỷ lệ </w:t>
      </w:r>
      <w:r w:rsidR="00E95C17">
        <w:t>SDD cao nhất chiếm 25,8%; nhóm &lt;20 tuổi có tỷ lệ SDD thấp nhất là 3,2%; trong các nhóm tuổi</w:t>
      </w:r>
      <w:r w:rsidR="00E47989">
        <w:t>,</w:t>
      </w:r>
      <w:r w:rsidR="00E95C17">
        <w:t xml:space="preserve"> bệnh nhân SGA B đều chiếm tỷ lệ cao nhất.</w:t>
      </w:r>
    </w:p>
    <w:p w14:paraId="1E871C3F" w14:textId="480046F3"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fldChar w:fldCharType="separate"/>
      </w:r>
      <w:r w:rsidR="008A7512">
        <w:t>[52]</w:t>
      </w:r>
      <w:r>
        <w:fldChar w:fldCharType="end"/>
      </w:r>
      <w:r w:rsidR="00085ACB">
        <w:t>.</w:t>
      </w:r>
      <w:r w:rsidR="0025263F">
        <w:t xml:space="preserve"> Sự phân chia các nhóm tuổi trong nghiên cứu trên khác với nghiên cứu của chúng tôi.</w:t>
      </w:r>
    </w:p>
    <w:p w14:paraId="1088533A" w14:textId="3D2C48FF" w:rsidR="000928FE" w:rsidRPr="00EE33D2" w:rsidRDefault="00A63B6E" w:rsidP="000928FE">
      <w:pPr>
        <w:spacing w:before="160"/>
      </w:pPr>
      <w:r>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w:t>
      </w:r>
      <w:r w:rsidR="00C75398">
        <w:lastRenderedPageBreak/>
        <w:t xml:space="preserve">nhân là </w:t>
      </w:r>
      <w:r w:rsidR="006B54F1" w:rsidRPr="006B54F1">
        <w:t>do hệ thống miễn dịch của người trẻ nói chung mạnh hơn người gi</w:t>
      </w:r>
      <w:r w:rsidR="00BF528F">
        <w:t>à</w:t>
      </w:r>
      <w:r w:rsidR="002017BD">
        <w:t>,</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0933076D" w:rsidR="00E87856" w:rsidRDefault="00B8681E" w:rsidP="00E87856">
      <w:pPr>
        <w:spacing w:before="160"/>
      </w:pPr>
      <w:r>
        <w:t>Đánh giá đặc điểm SDD</w:t>
      </w:r>
      <w:r w:rsidR="00FF4B89">
        <w:t xml:space="preserve"> ở bệnh nhân lao phổi mới</w:t>
      </w:r>
      <w:r w:rsidR="00EB0DC2">
        <w:t xml:space="preserve"> theo BMI, </w:t>
      </w:r>
      <w:r w:rsidR="00945653">
        <w:t>nam giới chiếm tỷ lệ 73,3% cao hơn nữ giới là 26,7%; trong đó SDD độ I đều</w:t>
      </w:r>
      <w:r w:rsidR="00087017">
        <w:t xml:space="preserve"> </w:t>
      </w:r>
      <w:r w:rsidR="00945653">
        <w:t>chiếm tỷ lệ cao nhất ở cả 2 giới</w:t>
      </w:r>
      <w:r w:rsidR="007B2DB2">
        <w:t xml:space="preserve"> tương ứng</w:t>
      </w:r>
      <w:r w:rsidR="00945653">
        <w:t xml:space="preserve"> 52,4% ở nam và 43,5% ở nữ</w:t>
      </w:r>
      <w:r w:rsidR="00E87856">
        <w:t>. Kết quả</w:t>
      </w:r>
      <w:r w:rsidR="00064153">
        <w:t xml:space="preserve"> tương tự khi</w:t>
      </w:r>
      <w:r w:rsidR="00E87856">
        <w:t xml:space="preserve"> </w:t>
      </w:r>
      <w:r>
        <w:t>đánh giá đặc điểm SDD</w:t>
      </w:r>
      <w:r w:rsidR="00E87856">
        <w:t xml:space="preserve">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0C18FC99"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66251">
        <w:fldChar w:fldCharType="separate"/>
      </w:r>
      <w:r w:rsidR="008A7512">
        <w:t>[52]</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7D27A9">
        <w:fldChar w:fldCharType="separate"/>
      </w:r>
      <w:r w:rsidR="008A7512">
        <w:t>[56]</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61EE316B"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w:t>
      </w:r>
      <w:r w:rsidR="00B8681E">
        <w:t>đánh giá đặc điểm SDD</w:t>
      </w:r>
      <w:r w:rsidR="003B543D">
        <w:t xml:space="preserve">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7CCB533"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20118">
        <w:fldChar w:fldCharType="separate"/>
      </w:r>
      <w:r w:rsidR="008A7512">
        <w:t>[52]</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78AEBE28" w:rsidR="00B12079" w:rsidRDefault="00B12079" w:rsidP="007D1E86">
      <w:pPr>
        <w:pStyle w:val="Heading3"/>
      </w:pPr>
      <w:r>
        <w:lastRenderedPageBreak/>
        <w:t xml:space="preserve">4.1.6. Đặc điểm suy dinh dưỡng theo </w:t>
      </w:r>
      <w:r w:rsidR="00792A61">
        <w:t>địa dư</w:t>
      </w:r>
    </w:p>
    <w:p w14:paraId="1D2ECABB" w14:textId="1731CA62" w:rsidR="009A0A3F" w:rsidRDefault="00B8681E" w:rsidP="0071454F">
      <w:pPr>
        <w:spacing w:before="160"/>
      </w:pPr>
      <w:r>
        <w:t>Đánh giá đặc điểm SDD</w:t>
      </w:r>
      <w:r w:rsidR="00AF5FAF">
        <w:t xml:space="preserve">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w:t>
      </w:r>
      <w:r w:rsidR="006D1DF6">
        <w:t xml:space="preserve"> lệ</w:t>
      </w:r>
      <w:r w:rsidR="00B91052">
        <w:t xml:space="preserve"> 38,7</w:t>
      </w:r>
      <w:r w:rsidR="00F068EF">
        <w:t>%;</w:t>
      </w:r>
      <w:r w:rsidR="00B91052">
        <w:t xml:space="preserve"> hải đảo chiếm 1,1%; các khu vực trên đều có SGA B chiếm tỷ lệ cao nhất.</w:t>
      </w:r>
    </w:p>
    <w:p w14:paraId="109C3689" w14:textId="3B918017"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70094A">
        <w:fldChar w:fldCharType="separate"/>
      </w:r>
      <w:r w:rsidR="008A7512">
        <w:t>[52]</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E74DE">
        <w:fldChar w:fldCharType="separate"/>
      </w:r>
      <w:r w:rsidR="008A7512">
        <w:t>[19]</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4CFBC41A"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lastRenderedPageBreak/>
        <w:t>T</w:t>
      </w:r>
      <w:r w:rsidR="00010290">
        <w:t xml:space="preserve">heo SGA, </w:t>
      </w:r>
      <w:r w:rsidR="00E532DC">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17846C9F"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chẩn đoán dưới 2 tháng.</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5634BA12" w:rsidR="00B02FA7" w:rsidRPr="00C57DFE" w:rsidRDefault="00B02FA7" w:rsidP="001247DF">
      <w:pPr>
        <w:pStyle w:val="Heading2"/>
      </w:pPr>
      <w:bookmarkStart w:id="119" w:name="_Toc134910603"/>
      <w:bookmarkStart w:id="120" w:name="_Toc136827417"/>
      <w:r>
        <w:t>4.</w:t>
      </w:r>
      <w:r w:rsidR="006F4379">
        <w:t>2</w:t>
      </w:r>
      <w:r>
        <w:t xml:space="preserve">. </w:t>
      </w:r>
      <w:r w:rsidR="00955A4B">
        <w:t>M</w:t>
      </w:r>
      <w:r w:rsidR="00C66A00">
        <w:t>ột số</w:t>
      </w:r>
      <w:r>
        <w:t xml:space="preserve"> yếu tố liên quan</w:t>
      </w:r>
      <w:bookmarkEnd w:id="119"/>
      <w:r w:rsidR="00955A4B">
        <w:t xml:space="preserve"> đến thực trạng dinh dưỡng</w:t>
      </w:r>
      <w:r w:rsidR="00506A0B">
        <w:t xml:space="preserve"> </w:t>
      </w:r>
      <w:r w:rsidR="002317D8">
        <w:t>của</w:t>
      </w:r>
      <w:r w:rsidR="00506A0B">
        <w:t xml:space="preserve"> đối tượng</w:t>
      </w:r>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6230209F" w:rsidR="00944FC3" w:rsidRDefault="00944FC3" w:rsidP="00E86D14">
      <w:pPr>
        <w:tabs>
          <w:tab w:val="left" w:pos="2400"/>
        </w:tabs>
      </w:pPr>
      <w:r>
        <w:t xml:space="preserve">Đánh giá mối liên quan giữa nhóm tuổi </w:t>
      </w:r>
      <w:r w:rsidR="00FE4A3B">
        <w:t>và TTDD</w:t>
      </w:r>
      <w:r>
        <w:t xml:space="preserve"> theo BMI, </w:t>
      </w:r>
      <w:r w:rsidR="00FC7385">
        <w:t xml:space="preserve">nhóm ≥60 tuổi </w:t>
      </w:r>
      <w:r>
        <w:t>có tỷ lệ bệnh nhân SDD là 3</w:t>
      </w:r>
      <w:r w:rsidR="00FC7385">
        <w:t>1</w:t>
      </w:r>
      <w:r>
        <w:t xml:space="preserve">,7% </w:t>
      </w:r>
      <w:r w:rsidR="00E34776">
        <w:t>thấp</w:t>
      </w:r>
      <w:r>
        <w:t xml:space="preserve"> hơn nhóm </w:t>
      </w:r>
      <w:r w:rsidR="00FC7385">
        <w:t>nhóm &lt;60 tuổi</w:t>
      </w:r>
      <w:r>
        <w:t xml:space="preserve"> là 3</w:t>
      </w:r>
      <w:r w:rsidR="00FC7385">
        <w:t>5</w:t>
      </w:r>
      <w:r>
        <w:t xml:space="preserve">,7%; tuy nhiên, sự khác biệt không có ý nghĩa thống kê với p=0,628. </w:t>
      </w:r>
      <w:r w:rsidR="00DA2021">
        <w:t>Kết quả t</w:t>
      </w:r>
      <w:r w:rsidR="000C55E8">
        <w:t xml:space="preserve">ương </w:t>
      </w:r>
      <w:r w:rsidR="000C55E8">
        <w:lastRenderedPageBreak/>
        <w:t>tự</w:t>
      </w:r>
      <w:r w:rsidR="00DA2021">
        <w:t xml:space="preserve"> khi đánh giá mối liên quan giữa nhóm tuổi và TTDD</w:t>
      </w:r>
      <w:r w:rsidR="000C55E8">
        <w:t xml:space="preserve"> t</w:t>
      </w:r>
      <w:r>
        <w:t xml:space="preserve">heo SGA, nhóm </w:t>
      </w:r>
      <w:r w:rsidR="005430E8">
        <w:t>≥</w:t>
      </w:r>
      <w:r>
        <w:t>60 tuổi có tỷ lệ bệnh nhân SDD là</w:t>
      </w:r>
      <w:r w:rsidR="00FE2521">
        <w:t xml:space="preserve"> 29,3%</w:t>
      </w:r>
      <w:r>
        <w:t xml:space="preserve"> </w:t>
      </w:r>
      <w:r w:rsidR="005430E8">
        <w:t>thấp</w:t>
      </w:r>
      <w:r>
        <w:t xml:space="preserve"> hơn nhóm </w:t>
      </w:r>
      <w:r w:rsidR="005430E8">
        <w:t>&lt;</w:t>
      </w:r>
      <w:r>
        <w:t xml:space="preserve">60 tuổi là </w:t>
      </w:r>
      <w:r w:rsidR="00FE2521">
        <w:t>41,1%</w:t>
      </w:r>
      <w:r w:rsidR="00506A7F">
        <w:t>;</w:t>
      </w:r>
      <w:r>
        <w:t xml:space="preserve"> sự khác biệt có ý nghĩa thống kê với p=0,094.</w:t>
      </w:r>
    </w:p>
    <w:p w14:paraId="2311A19A" w14:textId="7D56B002"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w:t>
      </w:r>
      <w:r w:rsidR="00335B66">
        <w:t xml:space="preserve">thực trạng </w:t>
      </w:r>
      <w:r w:rsidR="001B0BAB" w:rsidRPr="001B0BAB">
        <w:t>SDD</w:t>
      </w:r>
      <w:r w:rsidR="001B0BAB">
        <w:t xml:space="preserve"> </w:t>
      </w:r>
      <w:r w:rsidR="001B0BAB" w:rsidRPr="001B0BAB">
        <w:t xml:space="preserve">theo SGA </w:t>
      </w:r>
      <w:r w:rsidR="00305ABD">
        <w:t>và</w:t>
      </w:r>
      <w:r w:rsidR="001B0BAB" w:rsidRPr="001B0BAB">
        <w:t xml:space="preserve">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w:t>
      </w:r>
      <w:r w:rsidR="00FF32A3">
        <w:t>với</w:t>
      </w:r>
      <w:r w:rsidR="00193314">
        <w:t xml:space="preserve"> </w:t>
      </w:r>
      <w:r w:rsidR="001B0BAB" w:rsidRPr="001B0BAB">
        <w:t>p=0,033</w:t>
      </w:r>
      <w:r w:rsidR="00E0635C">
        <w:t xml:space="preserve"> </w:t>
      </w:r>
      <w:r w:rsidR="00A5411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5212E5">
        <w:t>,</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1A69FD">
        <w:t>trong</w:t>
      </w:r>
      <w:r w:rsidR="00E40896">
        <w:t xml:space="preserve"> nghiên cứu </w:t>
      </w:r>
      <w:r w:rsidR="001A69FD">
        <w:t>trên</w:t>
      </w:r>
      <w:r w:rsidR="00E40896">
        <w:t xml:space="preserve">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w:t>
      </w:r>
      <w:r w:rsidR="001C5646">
        <w:t>thực</w:t>
      </w:r>
      <w:r w:rsidR="001A1E4D">
        <w:t xml:space="preserve">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740E26">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 xml:space="preserve">65 tuổi </w:t>
      </w:r>
      <w:r w:rsidR="00740E26">
        <w:t xml:space="preserve">với </w:t>
      </w:r>
      <w:r w:rsidR="0070311F">
        <w:t>p=</w:t>
      </w:r>
      <w:r w:rsidR="00E55C24">
        <w:t>0,777</w:t>
      </w:r>
      <w:r w:rsidR="003609FE">
        <w:t xml:space="preserve"> </w:t>
      </w:r>
      <w:r w:rsidR="002F318F">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8A7512">
        <w:t>[53]</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CA1195">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669ED">
        <w:fldChar w:fldCharType="separate"/>
      </w:r>
      <w:r w:rsidR="008A7512">
        <w:t>[52]</w:t>
      </w:r>
      <w:r w:rsidR="004669ED">
        <w:fldChar w:fldCharType="end"/>
      </w:r>
      <w:r w:rsidR="00362A61">
        <w:t xml:space="preserve">; </w:t>
      </w:r>
      <w:r w:rsidR="00373F25">
        <w:t xml:space="preserve">theo </w:t>
      </w:r>
      <w:r w:rsidR="008C1627">
        <w:t>SanchitaSubedi (2019)</w:t>
      </w:r>
      <w:r w:rsidR="00585646">
        <w:t>,</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37C35">
        <w:fldChar w:fldCharType="separate"/>
      </w:r>
      <w:r w:rsidR="008A7512">
        <w:t>[56]</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19816547" w:rsidR="005E7B5A" w:rsidRPr="00205FF2" w:rsidRDefault="00650B35" w:rsidP="00205FF2">
      <w:r>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w:t>
      </w:r>
      <w:r w:rsidR="000628D5">
        <w:lastRenderedPageBreak/>
        <w:t>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8A7512">
        <w:t>[53]</w:t>
      </w:r>
      <w:r w:rsidR="00570C73">
        <w:fldChar w:fldCharType="end"/>
      </w:r>
      <w:r w:rsidR="00C80E4F">
        <w:t>; đ</w:t>
      </w:r>
      <w:r w:rsidR="00304F9A">
        <w:t xml:space="preserve">ánh giá </w:t>
      </w:r>
      <w:r w:rsidR="00D36B96">
        <w:t>TTDD</w:t>
      </w:r>
      <w:r w:rsidR="00304F9A">
        <w:t xml:space="preserve">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82756">
        <w:fldChar w:fldCharType="separate"/>
      </w:r>
      <w:r w:rsidR="008A7512">
        <w:t>[52]</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74D43">
        <w:fldChar w:fldCharType="separate"/>
      </w:r>
      <w:r w:rsidR="008A7512">
        <w:t>[56]</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1E364536"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2D25EB">
        <w:fldChar w:fldCharType="separate"/>
      </w:r>
      <w:r w:rsidR="008A7512">
        <w:t>[52]</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w:t>
      </w:r>
      <w:r w:rsidR="00C96D75">
        <w:t>thực</w:t>
      </w:r>
      <w:r w:rsidR="00153271">
        <w:t xml:space="preserve">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425FCC">
        <w:fldChar w:fldCharType="separate"/>
      </w:r>
      <w:r w:rsidR="008A7512">
        <w:t>[19]</w:t>
      </w:r>
      <w:r w:rsidR="00425FCC">
        <w:fldChar w:fldCharType="end"/>
      </w:r>
      <w:r w:rsidR="00153271">
        <w:t>.</w:t>
      </w:r>
    </w:p>
    <w:p w14:paraId="2E8AE4CB" w14:textId="0EFA5AF0" w:rsidR="002050E1" w:rsidRPr="004F5C29" w:rsidRDefault="00576E15" w:rsidP="004F5C29">
      <w:r>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 xml:space="preserve">làm những công </w:t>
      </w:r>
      <w:r w:rsidR="00A855D9">
        <w:lastRenderedPageBreak/>
        <w:t>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7A418F9" w:rsidR="004B3994" w:rsidRDefault="004B3994" w:rsidP="004B3994">
      <w:pPr>
        <w:pStyle w:val="Heading3"/>
      </w:pPr>
      <w:r>
        <w:t xml:space="preserve">4.2.4. Mối liên quan giữa </w:t>
      </w:r>
      <w:r w:rsidR="00792A61">
        <w:t>địa dư</w:t>
      </w:r>
      <w:r w:rsidR="003546B5">
        <w:t xml:space="preserve"> </w:t>
      </w:r>
      <w:r>
        <w:t xml:space="preserve">và </w:t>
      </w:r>
      <w:r w:rsidR="00FE649D">
        <w:t>thực trạng dinh dưỡng</w:t>
      </w:r>
    </w:p>
    <w:p w14:paraId="7906371A" w14:textId="5714D8A1" w:rsidR="009C3EC8" w:rsidRDefault="00C815D3" w:rsidP="009C3EC8">
      <w:r>
        <w:t xml:space="preserve">Đánh giá mối liên quan giữa </w:t>
      </w:r>
      <w:r w:rsidR="00792A61">
        <w:t>địa dư</w:t>
      </w:r>
      <w:r>
        <w:t xml:space="preserve"> và TTDD theo BMI, tỷ lệ bệnh nhân</w:t>
      </w:r>
      <w:r w:rsidR="00FB763E">
        <w:t xml:space="preserve"> </w:t>
      </w:r>
      <w:r>
        <w:t>ở</w:t>
      </w:r>
      <w:r w:rsidR="00E85874">
        <w:t xml:space="preserve"> </w:t>
      </w:r>
      <w:r w:rsidR="00FF4776">
        <w:t>khu vực nông thôn và hải đảo</w:t>
      </w:r>
      <w:r>
        <w:t xml:space="preserve"> </w:t>
      </w:r>
      <w:r w:rsidR="00D549F9">
        <w:t>tỷ lệ</w:t>
      </w:r>
      <w:r w:rsidR="005D2A65">
        <w:t xml:space="preserve"> SDD</w:t>
      </w:r>
      <w:r>
        <w:t xml:space="preserve"> là</w:t>
      </w:r>
      <w:r w:rsidR="00FF4776">
        <w:t xml:space="preserve"> </w:t>
      </w:r>
      <w:r w:rsidR="00FF4776" w:rsidRPr="00D16334">
        <w:t>35</w:t>
      </w:r>
      <w:r w:rsidR="00FF4776">
        <w:t>,</w:t>
      </w:r>
      <w:r w:rsidR="00FF4776" w:rsidRPr="00D16334">
        <w:t>9%</w:t>
      </w:r>
      <w:r>
        <w:t xml:space="preserve"> </w:t>
      </w:r>
      <w:r w:rsidR="00553D35">
        <w:t>cao</w:t>
      </w:r>
      <w:r>
        <w:t xml:space="preserve"> hơn không đáng kể so với</w:t>
      </w:r>
      <w:r w:rsidR="00FF4776">
        <w:t xml:space="preserve"> thành thị</w:t>
      </w:r>
      <w:r>
        <w:t xml:space="preserve"> là</w:t>
      </w:r>
      <w:r w:rsidR="00FF4776">
        <w:t xml:space="preserve"> </w:t>
      </w:r>
      <w:r w:rsidR="00FF4776" w:rsidRPr="006B18A8">
        <w:t>32</w:t>
      </w:r>
      <w:r w:rsidR="00FF4776">
        <w:t>,</w:t>
      </w:r>
      <w:r w:rsidR="00FF4776" w:rsidRPr="006B18A8">
        <w:t>4%</w:t>
      </w:r>
      <w:r>
        <w:t xml:space="preserve">; sự khác biệt không có ý nghĩa thống kê với p=0,662. </w:t>
      </w:r>
      <w:r w:rsidR="00B10CA2">
        <w:t>Tương tự khi đánh giá theo</w:t>
      </w:r>
      <w:r>
        <w:t xml:space="preserve"> SGA, tỷ lệ bệnh nhân ở </w:t>
      </w:r>
      <w:r w:rsidR="00614A75">
        <w:t xml:space="preserve">khu vực nông thôn và hải đảo </w:t>
      </w:r>
      <w:r w:rsidR="00351BC8">
        <w:t>tỷ lệ</w:t>
      </w:r>
      <w:r w:rsidR="00210AF2">
        <w:t xml:space="preserve"> SDD</w:t>
      </w:r>
      <w:r>
        <w:t xml:space="preserve"> là</w:t>
      </w:r>
      <w:r w:rsidR="00614A75">
        <w:t xml:space="preserve"> </w:t>
      </w:r>
      <w:r w:rsidR="00614A75" w:rsidRPr="00D16334">
        <w:t>3</w:t>
      </w:r>
      <w:r w:rsidR="00614A75">
        <w:t>9,3</w:t>
      </w:r>
      <w:r w:rsidR="00614A75" w:rsidRPr="00D16334">
        <w:t>%</w:t>
      </w:r>
      <w:r>
        <w:t xml:space="preserve"> </w:t>
      </w:r>
      <w:r w:rsidR="00614A75">
        <w:t>cao</w:t>
      </w:r>
      <w:r>
        <w:t xml:space="preserve"> hơn không nhiều so với</w:t>
      </w:r>
      <w:r w:rsidR="00614A75">
        <w:t xml:space="preserve"> thành thị</w:t>
      </w:r>
      <w:r>
        <w:t xml:space="preserve"> là</w:t>
      </w:r>
      <w:r w:rsidR="00614A75">
        <w:t xml:space="preserve"> </w:t>
      </w:r>
      <w:r w:rsidR="00614A75" w:rsidRPr="006B18A8">
        <w:t>3</w:t>
      </w:r>
      <w:r w:rsidR="00614A75">
        <w:t>4,3</w:t>
      </w:r>
      <w:r w:rsidR="00614A75" w:rsidRPr="006B18A8">
        <w:t>%</w:t>
      </w:r>
      <w:r w:rsidR="00614A75">
        <w:t xml:space="preserve">; </w:t>
      </w:r>
      <w:r>
        <w:t>sự khác biệt không có ý nghĩa thống kê với p=0,497</w:t>
      </w:r>
      <w:r w:rsidR="002A4607">
        <w:t>.</w:t>
      </w:r>
    </w:p>
    <w:p w14:paraId="170AE355" w14:textId="76CB4FD4"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 xml:space="preserve">giữa </w:t>
      </w:r>
      <w:r w:rsidR="00792A61">
        <w:t>địa dư</w:t>
      </w:r>
      <w:r w:rsidR="008F4194">
        <w:t xml:space="preserve">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n quan giữa</w:t>
      </w:r>
      <w:r w:rsidR="00F70EC4">
        <w:t xml:space="preserve"> địa dư</w:t>
      </w:r>
      <w:r w:rsidR="00FF03CD">
        <w:t xml:space="preserve"> và TTDD</w:t>
      </w:r>
      <w:r w:rsidR="00C90BB3">
        <w:t xml:space="preserve">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8A1BB2">
        <w:fldChar w:fldCharType="separate"/>
      </w:r>
      <w:r w:rsidR="008A7512">
        <w:t>[52]</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792A61">
        <w:t>địa dư</w:t>
      </w:r>
      <w:r w:rsidR="008E3A45">
        <w:t xml:space="preserve"> </w:t>
      </w:r>
      <w:r w:rsidR="00FE4A3B">
        <w:t>và TTDD</w:t>
      </w:r>
      <w:r w:rsidR="008E3A45">
        <w:t xml:space="preserve"> </w:t>
      </w:r>
      <w:r w:rsidR="00941E9F">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41E9F">
        <w:fldChar w:fldCharType="separate"/>
      </w:r>
      <w:r w:rsidR="008A7512">
        <w:t>[19]</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7F0906">
        <w:t>cho kết quả</w:t>
      </w:r>
      <w:r w:rsidR="00A406B6">
        <w:t xml:space="preserve"> </w:t>
      </w:r>
      <w:r w:rsidR="0070311F">
        <w:t>p=</w:t>
      </w:r>
      <w:r w:rsidR="007A73DE">
        <w:t>0,242</w:t>
      </w:r>
      <w:r w:rsidR="0078034F">
        <w:t xml:space="preserve">, </w:t>
      </w:r>
      <w:r w:rsidR="00772C4E">
        <w:t>thấy</w:t>
      </w:r>
      <w:r w:rsidR="0078034F">
        <w:t xml:space="preserve"> rằng</w:t>
      </w:r>
      <w:r w:rsidR="00117201">
        <w:t xml:space="preserve"> không </w:t>
      </w:r>
      <w:r w:rsidR="00743DC4">
        <w:t>có</w:t>
      </w:r>
      <w:r w:rsidR="00117201">
        <w:t xml:space="preserve"> mối liên quan giữa </w:t>
      </w:r>
      <w:r w:rsidR="00813D7E">
        <w:t xml:space="preserve">các </w:t>
      </w:r>
      <w:r w:rsidR="00792A61">
        <w:t>địa dư</w:t>
      </w:r>
      <w:r w:rsidR="00117201">
        <w:t xml:space="preserve"> </w:t>
      </w:r>
      <w:r w:rsidR="00FE4A3B">
        <w:t>và TTDD</w:t>
      </w:r>
      <w:r w:rsidR="00941E9F">
        <w:t xml:space="preserve"> </w:t>
      </w:r>
      <w:r w:rsidR="00941E9F">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941E9F">
        <w:fldChar w:fldCharType="separate"/>
      </w:r>
      <w:r w:rsidR="008A7512">
        <w:t>[56]</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0033F361" w:rsidR="004641CF" w:rsidRDefault="000F528D" w:rsidP="00B858F7">
      <w:pPr>
        <w:tabs>
          <w:tab w:val="left" w:pos="2400"/>
        </w:tabs>
      </w:pPr>
      <w:r>
        <w:t xml:space="preserve">Đánh giá mối liên quan giữa thời gian </w:t>
      </w:r>
      <w:r w:rsidR="00EC5FAA">
        <w:t>chẩn đoán</w:t>
      </w:r>
      <w:r>
        <w:t xml:space="preserve"> lao phổi </w:t>
      </w:r>
      <w:r w:rsidR="00FE4A3B">
        <w:t>và TTDD</w:t>
      </w:r>
      <w:r>
        <w:t xml:space="preserve"> theo BMI, bệnh nhân </w:t>
      </w:r>
      <w:r w:rsidR="00804001">
        <w:t xml:space="preserve">có </w:t>
      </w:r>
      <w:r>
        <w:t xml:space="preserve">thời gian </w:t>
      </w:r>
      <w:r w:rsidR="009E25E9">
        <w:t>chẩn đoán</w:t>
      </w:r>
      <w:r>
        <w:t xml:space="preserve"> bệnh </w:t>
      </w:r>
      <w:r w:rsidR="00D161E7">
        <w:t>từ</w:t>
      </w:r>
      <w:r>
        <w:t xml:space="preserve"> 2 tháng</w:t>
      </w:r>
      <w:r w:rsidR="00D161E7">
        <w:t xml:space="preserve"> trở lên</w:t>
      </w:r>
      <w:r>
        <w:t xml:space="preserve"> tỷ lệ SDD là </w:t>
      </w:r>
      <w:r w:rsidR="00AC4B72">
        <w:t>41,8</w:t>
      </w:r>
      <w:r w:rsidRPr="006B18A8">
        <w:t>%</w:t>
      </w:r>
      <w:r>
        <w:t xml:space="preserve"> </w:t>
      </w:r>
      <w:r w:rsidR="00B53794">
        <w:t>cao</w:t>
      </w:r>
      <w:r>
        <w:t xml:space="preserve"> hơn bệnh nhân có thời gian </w:t>
      </w:r>
      <w:r w:rsidR="00FC7513">
        <w:t>chẩn đoán bệnh</w:t>
      </w:r>
      <w:r>
        <w:t xml:space="preserve"> </w:t>
      </w:r>
      <w:r w:rsidR="00AB1A8F">
        <w:t>dưới</w:t>
      </w:r>
      <w:r>
        <w:t xml:space="preserve"> 2 tháng là </w:t>
      </w:r>
      <w:r w:rsidR="00AC4B72">
        <w:t>32</w:t>
      </w:r>
      <w:r>
        <w:t>,</w:t>
      </w:r>
      <w:r w:rsidR="00AC4B72">
        <w:t>3</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20B38">
        <w:t xml:space="preserve">từ </w:t>
      </w:r>
      <w:r w:rsidR="00A11885">
        <w:t>2 tháng</w:t>
      </w:r>
      <w:r w:rsidR="00A20B38">
        <w:t xml:space="preserve"> trở lên</w:t>
      </w:r>
      <w:r>
        <w:t xml:space="preserve"> </w:t>
      </w:r>
      <w:r>
        <w:lastRenderedPageBreak/>
        <w:t xml:space="preserve">tỷ lệ SDD là </w:t>
      </w:r>
      <w:r w:rsidR="0013614F">
        <w:t>45,5</w:t>
      </w:r>
      <w:r w:rsidRPr="006B18A8">
        <w:t>%</w:t>
      </w:r>
      <w:r w:rsidR="00777F7D">
        <w:t xml:space="preserve"> </w:t>
      </w:r>
      <w:r w:rsidR="0013614F">
        <w:t>cao</w:t>
      </w:r>
      <w:r>
        <w:t xml:space="preserve"> hơn bệnh nhân có thời gian </w:t>
      </w:r>
      <w:r w:rsidR="00FC7513">
        <w:t>chẩn đoán bệnh</w:t>
      </w:r>
      <w:r>
        <w:t xml:space="preserve"> </w:t>
      </w:r>
      <w:r w:rsidR="00A20B38">
        <w:t>dưới</w:t>
      </w:r>
      <w:r>
        <w:t xml:space="preserve"> 2 tháng là</w:t>
      </w:r>
      <w:r w:rsidR="00904C7F">
        <w:t xml:space="preserve"> 34</w:t>
      </w:r>
      <w:r>
        <w:t>,</w:t>
      </w:r>
      <w:r w:rsidR="00904C7F">
        <w:t>9</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3F6E3523"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w:t>
      </w:r>
      <w:r w:rsidR="0079570B">
        <w:t xml:space="preserve">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411605">
        <w:t>2</w:t>
      </w:r>
      <w:r w:rsidR="005A4959">
        <w:t xml:space="preserve">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05A4223F"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w:t>
      </w:r>
      <w:r w:rsidR="00A06DC4">
        <w:t>,</w:t>
      </w:r>
      <w:r w:rsidR="001917E0">
        <w:t xml:space="preserve"> bệnh nhân có triệu chứng sốt tỷ lệ SDD là 47,6</w:t>
      </w:r>
      <w:r w:rsidR="001917E0" w:rsidRPr="006B18A8">
        <w:t>%</w:t>
      </w:r>
      <w:r w:rsidR="001917E0">
        <w:t xml:space="preserve"> cao hơn so với bệnh nhân không 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6775521E" w14:textId="77777777" w:rsidR="00670B14"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8A7512">
        <w:t>[53]</w:t>
      </w:r>
      <w:r w:rsidR="007A107B">
        <w:fldChar w:fldCharType="end"/>
      </w:r>
      <w:r w:rsidR="00060B53">
        <w:t>.</w:t>
      </w:r>
      <w:r w:rsidR="00BD4F90">
        <w:t xml:space="preserve"> Kết quả nghiên cứu trên khác nghiên cứu </w:t>
      </w:r>
      <w:r w:rsidR="00BD4F90">
        <w:lastRenderedPageBreak/>
        <w:t xml:space="preserve">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p>
    <w:p w14:paraId="3ADB7EA0" w14:textId="0D789EEB" w:rsidR="00785707" w:rsidRDefault="00785707" w:rsidP="00785707">
      <w:pPr>
        <w:tabs>
          <w:tab w:val="left" w:pos="2400"/>
        </w:tabs>
        <w:spacing w:before="160"/>
      </w:pPr>
      <w:r>
        <w:t>Có thể thấy bệnh nhân lao</w:t>
      </w:r>
      <w:r w:rsidR="00103455">
        <w:t xml:space="preserve"> phổi</w:t>
      </w:r>
      <w:r>
        <w:t xml:space="preserve"> có triệu chứng sốt thì </w:t>
      </w:r>
      <w:r w:rsidR="002A7FCE">
        <w:t>tỷ lệ</w:t>
      </w:r>
      <w:r w:rsidR="00217F6A">
        <w:t xml:space="preserve"> SDD</w:t>
      </w:r>
      <w:r>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8A7512">
        <w:instrText xml:space="preserve"> ADDIN EN.CITE &lt;EndNote&gt;&lt;Cite&gt;&lt;Author&gt;Evans&lt;/Author&gt;&lt;Year&gt;2015&lt;/Year&gt;&lt;RecNum&gt;101&lt;/RecNum&gt;&lt;DisplayText&gt;[57]&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8A7512">
        <w:t>[57]</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06CAF178" w:rsidR="00EC4CEA" w:rsidRPr="000A0108" w:rsidRDefault="00BB255C" w:rsidP="000A0108">
      <w:pPr>
        <w:jc w:val="left"/>
      </w:pPr>
      <w:r>
        <w:t xml:space="preserve">Đánh giá mối liên quan giữa mức độ tổn thương trên phim X-quang phổi </w:t>
      </w:r>
      <w:r w:rsidR="00FE4A3B">
        <w:t>và TTDD</w:t>
      </w:r>
      <w:r>
        <w:t xml:space="preserve"> theo BMI, bệnh nhân </w:t>
      </w:r>
      <w:r w:rsidR="001A47AC">
        <w:t xml:space="preserve">có </w:t>
      </w:r>
      <w:r>
        <w:t>tổn thương phổi độ I</w:t>
      </w:r>
      <w:r w:rsidR="00815B04">
        <w:t>I và III</w:t>
      </w:r>
      <w:r>
        <w:t xml:space="preserve"> trên </w:t>
      </w:r>
      <w:r w:rsidR="007A1515">
        <w:t xml:space="preserve">phim </w:t>
      </w:r>
      <w:r>
        <w:t xml:space="preserve">X-quang tỷ lệ SDD là </w:t>
      </w:r>
      <w:r w:rsidR="00717999">
        <w:t>43,5</w:t>
      </w:r>
      <w:r w:rsidR="00717999" w:rsidRPr="00D16334">
        <w:t>%</w:t>
      </w:r>
      <w:r w:rsidR="007C6161">
        <w:t xml:space="preserve"> cao</w:t>
      </w:r>
      <w:r>
        <w:t xml:space="preserve"> hơn bệnh nhân tổn thương phổi độ I trên phim X-quang là </w:t>
      </w:r>
      <w:r w:rsidR="00717999" w:rsidRPr="00946903">
        <w:t>19</w:t>
      </w:r>
      <w:r w:rsidR="00717999">
        <w:t>,</w:t>
      </w:r>
      <w:r w:rsidR="00717999" w:rsidRPr="00946903">
        <w:t>8</w:t>
      </w:r>
      <w:r w:rsidR="00717999" w:rsidRPr="006B18A8">
        <w:t>%</w:t>
      </w:r>
      <w:r>
        <w:t xml:space="preserve">; </w:t>
      </w:r>
      <w:r w:rsidR="007012CF">
        <w:t>OR=</w:t>
      </w:r>
      <w:r w:rsidR="007012CF">
        <w:rPr>
          <w:sz w:val="27"/>
          <w:szCs w:val="27"/>
        </w:rPr>
        <w:t>3</w:t>
      </w:r>
      <w:r w:rsidR="007012CF" w:rsidRPr="002013A9">
        <w:rPr>
          <w:sz w:val="27"/>
          <w:szCs w:val="27"/>
        </w:rPr>
        <w:t>,</w:t>
      </w:r>
      <w:r w:rsidR="007012CF">
        <w:rPr>
          <w:sz w:val="27"/>
          <w:szCs w:val="27"/>
        </w:rPr>
        <w:t xml:space="preserve">121 </w:t>
      </w:r>
      <w:r w:rsidR="007012CF" w:rsidRPr="002013A9">
        <w:rPr>
          <w:sz w:val="27"/>
          <w:szCs w:val="27"/>
        </w:rPr>
        <w:t>(</w:t>
      </w:r>
      <w:r w:rsidR="007012CF">
        <w:rPr>
          <w:sz w:val="27"/>
          <w:szCs w:val="27"/>
        </w:rPr>
        <w:t>95% CI: 1</w:t>
      </w:r>
      <w:r w:rsidR="007012CF" w:rsidRPr="002013A9">
        <w:rPr>
          <w:sz w:val="27"/>
          <w:szCs w:val="27"/>
        </w:rPr>
        <w:t>,</w:t>
      </w:r>
      <w:r w:rsidR="007012CF">
        <w:rPr>
          <w:sz w:val="27"/>
          <w:szCs w:val="27"/>
        </w:rPr>
        <w:t>722</w:t>
      </w:r>
      <w:r w:rsidR="007012CF" w:rsidRPr="002013A9">
        <w:rPr>
          <w:sz w:val="27"/>
          <w:szCs w:val="27"/>
        </w:rPr>
        <w:t>-</w:t>
      </w:r>
      <w:r w:rsidR="007012CF">
        <w:rPr>
          <w:sz w:val="27"/>
          <w:szCs w:val="27"/>
        </w:rPr>
        <w:t>5</w:t>
      </w:r>
      <w:r w:rsidR="007012CF" w:rsidRPr="002013A9">
        <w:rPr>
          <w:sz w:val="27"/>
          <w:szCs w:val="27"/>
        </w:rPr>
        <w:t>,</w:t>
      </w:r>
      <w:r w:rsidR="007012CF">
        <w:rPr>
          <w:sz w:val="27"/>
          <w:szCs w:val="27"/>
        </w:rPr>
        <w:t>656</w:t>
      </w:r>
      <w:r w:rsidR="007012CF" w:rsidRPr="002013A9">
        <w:rPr>
          <w:sz w:val="27"/>
          <w:szCs w:val="27"/>
        </w:rPr>
        <w:t>)</w:t>
      </w:r>
      <w:r>
        <w:t xml:space="preserve">; sự khác biệt có ý nghĩa thống kê với p&lt;0,001. Tương tự </w:t>
      </w:r>
      <w:r w:rsidR="00200166">
        <w:t xml:space="preserve">khi đánh giá </w:t>
      </w:r>
      <w:r>
        <w:t>theo SGA, bệnh nhân tổn thương phổi độ I</w:t>
      </w:r>
      <w:r w:rsidR="00935145">
        <w:t>I và III</w:t>
      </w:r>
      <w:r>
        <w:t xml:space="preserve"> trên phim X-quang có tỷ lệ SDD là </w:t>
      </w:r>
      <w:r w:rsidR="008938FA">
        <w:t>44,2</w:t>
      </w:r>
      <w:r w:rsidR="00CC3C20">
        <w:t>%</w:t>
      </w:r>
      <w:r>
        <w:t xml:space="preserve"> </w:t>
      </w:r>
      <w:r w:rsidR="000D09EF">
        <w:t>cao</w:t>
      </w:r>
      <w:r>
        <w:t xml:space="preserve"> hơn bệnh nhân tổn thương phổi độ </w:t>
      </w:r>
      <w:r w:rsidR="00E80FE8">
        <w:t>I</w:t>
      </w:r>
      <w:r>
        <w:t xml:space="preserve"> trên phim X-quang là </w:t>
      </w:r>
      <w:r w:rsidR="008938FA">
        <w:t>26</w:t>
      </w:r>
      <w:r w:rsidRPr="00D16334">
        <w:t>%</w:t>
      </w:r>
      <w:r>
        <w:t>; OR=</w:t>
      </w:r>
      <w:r w:rsidR="000A0108">
        <w:t>2,246 (95% CI: 1,288-3,915)</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7E0ED0F9" w:rsidR="003F1AB8" w:rsidRDefault="003F1AB8" w:rsidP="00EC4CEA">
      <w:pPr>
        <w:tabs>
          <w:tab w:val="left" w:pos="2400"/>
        </w:tabs>
        <w:spacing w:before="160"/>
      </w:pPr>
      <w:r>
        <w:t>Kết quả nghiên cứu của chúng tôi khác biệt so với của Dương Quang Tuấn (2016)</w:t>
      </w:r>
      <w:r w:rsidR="00872C14">
        <w:t>,</w:t>
      </w:r>
      <w:r w:rsidR="00B107EB">
        <w:t xml:space="preserve"> đánh giá</w:t>
      </w:r>
      <w:r w:rsidR="00F25DEB">
        <w:t xml:space="preserve"> mối liên quan giữa mức độ tổn thương</w:t>
      </w:r>
      <w:r w:rsidR="003656D9">
        <w:t xml:space="preserve"> phổi</w:t>
      </w:r>
      <w:r w:rsidR="00F25DEB">
        <w:t xml:space="preserve"> trên phim X-quang và</w:t>
      </w:r>
      <w:r w:rsidR="00B107EB">
        <w:t xml:space="preserve"> TTDD theo BMI</w:t>
      </w:r>
      <w:r>
        <w:t>, phần lớn bệnh nhân có tổn thương</w:t>
      </w:r>
      <w:r w:rsidR="00A97456">
        <w:t xml:space="preserve"> phổi độ I</w:t>
      </w:r>
      <w:r>
        <w:t xml:space="preserve"> trên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884BEA">
        <w:fldChar w:fldCharType="separate"/>
      </w:r>
      <w:r w:rsidR="008A7512">
        <w:t>[58]</w:t>
      </w:r>
      <w:r w:rsidR="00884BEA">
        <w:fldChar w:fldCharType="end"/>
      </w:r>
      <w:r w:rsidR="00990751">
        <w:t>.</w:t>
      </w:r>
      <w:r w:rsidR="00884BEA">
        <w:t xml:space="preserve"> </w:t>
      </w:r>
      <w:r w:rsidR="00004487">
        <w:t>K</w:t>
      </w:r>
      <w:r w:rsidR="00884BEA">
        <w:t>ết quả</w:t>
      </w:r>
      <w:r w:rsidR="00004487">
        <w:t xml:space="preserve"> nghiên cứu trên khác so với nghiên cứu của chúng tôi</w:t>
      </w:r>
      <w:r w:rsidR="00884BEA">
        <w:t xml:space="preserve"> bởi Dương Quang Tuấn nghiên cứu trên đối tượng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lastRenderedPageBreak/>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3A5BB1B1"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hang trên</w:t>
      </w:r>
      <w:r w:rsidR="00B72EB5">
        <w:t xml:space="preserve"> phim</w:t>
      </w:r>
      <w:r w:rsidRPr="00BB0F55">
        <w:t xml:space="preserve">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tỷ lệ SDD là </w:t>
      </w:r>
      <w:r>
        <w:t>45</w:t>
      </w:r>
      <w:r w:rsidRPr="00BB0F55">
        <w:t>,</w:t>
      </w:r>
      <w:r>
        <w:t>9</w:t>
      </w:r>
      <w:r w:rsidRPr="00BB0F55">
        <w:t>%</w:t>
      </w:r>
      <w:r>
        <w:t xml:space="preserve"> cao hơn so với </w:t>
      </w:r>
      <w:r w:rsidRPr="00BB0F55">
        <w:t>bệnh nhân</w:t>
      </w:r>
      <w:r>
        <w:t xml:space="preserve"> không</w:t>
      </w:r>
      <w:r w:rsidR="00A20A63">
        <w:t xml:space="preserve"> có</w:t>
      </w:r>
      <w:r w:rsidRPr="00BB0F55">
        <w:t xml:space="preserve"> tổn thương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38625E25"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CC2E0F">
        <w:fldChar w:fldCharType="separate"/>
      </w:r>
      <w:r w:rsidR="008A7512">
        <w:t>[58]</w:t>
      </w:r>
      <w:r w:rsidR="00CC2E0F">
        <w:fldChar w:fldCharType="end"/>
      </w:r>
      <w:r w:rsidR="00AF2508">
        <w:t>.</w:t>
      </w:r>
      <w:r w:rsidR="006C011A">
        <w:t xml:space="preserve"> Cỡ mẫu của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7538E6FF" w:rsidR="00427E75" w:rsidRDefault="00427E75" w:rsidP="00427E75">
      <w:pPr>
        <w:pStyle w:val="Heading3"/>
      </w:pPr>
      <w:r>
        <w:t>4.2.1</w:t>
      </w:r>
      <w:r w:rsidR="00501B9F">
        <w:t>0</w:t>
      </w:r>
      <w:r>
        <w:t>. Mối liên quan giữa</w:t>
      </w:r>
      <w:r w:rsidR="00834AA1">
        <w:t xml:space="preserve"> thiếu máu</w:t>
      </w:r>
      <w:r>
        <w:t xml:space="preserve"> và </w:t>
      </w:r>
      <w:r w:rsidR="00FE649D">
        <w:t>thực trạng dinh dưỡng</w:t>
      </w:r>
    </w:p>
    <w:p w14:paraId="6E960C86" w14:textId="17223579" w:rsidR="004607D2" w:rsidRDefault="00854644" w:rsidP="004607D2">
      <w:r>
        <w:t>Đánh giá mối liên quan giữa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hiếu máu </w:t>
      </w:r>
      <w:r w:rsidR="0050522A">
        <w:t xml:space="preserve">thì </w:t>
      </w:r>
      <w:r w:rsidR="00912FCC">
        <w:t>nguy cơ SDD cao hơn</w:t>
      </w:r>
      <w:r>
        <w:t xml:space="preserve">. </w:t>
      </w:r>
      <w:r w:rsidR="00221264">
        <w:t>Kết quả t</w:t>
      </w:r>
      <w:r>
        <w:t xml:space="preserve">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022B12EE" w:rsidR="00710A8E" w:rsidRDefault="008C0CA1" w:rsidP="004607D2">
      <w:r>
        <w:lastRenderedPageBreak/>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 </w:instrText>
      </w:r>
      <w:r w:rsidR="008A7512">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DATA </w:instrText>
      </w:r>
      <w:r w:rsidR="008A7512">
        <w:fldChar w:fldCharType="end"/>
      </w:r>
      <w:r w:rsidR="001911B7">
        <w:fldChar w:fldCharType="separate"/>
      </w:r>
      <w:r w:rsidR="008A7512">
        <w:t>[59]</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 </w:instrText>
      </w:r>
      <w:r w:rsidR="008A7512">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DATA </w:instrText>
      </w:r>
      <w:r w:rsidR="008A7512">
        <w:fldChar w:fldCharType="end"/>
      </w:r>
      <w:r w:rsidR="00723AB5">
        <w:fldChar w:fldCharType="separate"/>
      </w:r>
      <w:r w:rsidR="008A7512">
        <w:t>[60]</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6DC28656"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hiếu máu </w:t>
      </w:r>
      <w:r w:rsidR="00976416">
        <w:t>thì</w:t>
      </w:r>
      <w:r w:rsidR="00F56B4F">
        <w:t xml:space="preserve"> nguy cơ SDD cao hơn</w:t>
      </w:r>
      <w:r w:rsidR="00CE7196">
        <w:t xml:space="preserve"> </w:t>
      </w:r>
      <w:r w:rsidR="00976416">
        <w:t>những bệnh nhân không có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1AE87847"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 xml:space="preserve">số lượng bạch cầu </w:t>
      </w:r>
      <w:r w:rsidR="00546045">
        <w:t>≥</w:t>
      </w:r>
      <w:r>
        <w:t xml:space="preserve">12 G/L tỷ lệ SDD là </w:t>
      </w:r>
      <w:r w:rsidR="001D3210">
        <w:t>48,8</w:t>
      </w:r>
      <w:r w:rsidRPr="006B18A8">
        <w:t>%</w:t>
      </w:r>
      <w:r>
        <w:t xml:space="preserve"> </w:t>
      </w:r>
      <w:r w:rsidR="00A210FE">
        <w:t>cao</w:t>
      </w:r>
      <w:r>
        <w:t xml:space="preserve"> hơn bệnh nhân số lượng bạch cầu </w:t>
      </w:r>
      <w:r w:rsidR="00546045">
        <w:t>&lt;</w:t>
      </w:r>
      <w:r>
        <w:t xml:space="preserve">12 G/L là </w:t>
      </w:r>
      <w:r w:rsidR="001D3210">
        <w:t>31</w:t>
      </w:r>
      <w:r>
        <w:t>,</w:t>
      </w:r>
      <w:r w:rsidR="001D3210">
        <w:t>6</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w:t>
      </w:r>
      <w:r w:rsidR="00A210FE">
        <w:t>≥</w:t>
      </w:r>
      <w:r w:rsidR="00830C7A">
        <w:t xml:space="preserve">12 G/L </w:t>
      </w:r>
      <w:r w:rsidR="00EB6DAF">
        <w:t>có</w:t>
      </w:r>
      <w:r w:rsidR="00830C7A">
        <w:t xml:space="preserve"> tỷ lệ</w:t>
      </w:r>
      <w:r w:rsidR="005C778C">
        <w:t xml:space="preserve"> SDD</w:t>
      </w:r>
      <w:r w:rsidR="00830C7A">
        <w:t xml:space="preserve"> là </w:t>
      </w:r>
      <w:r w:rsidR="00773979">
        <w:t>51,2</w:t>
      </w:r>
      <w:r w:rsidR="00773979" w:rsidRPr="00D16334">
        <w:t>%</w:t>
      </w:r>
      <w:r w:rsidR="00773979">
        <w:t xml:space="preserve"> </w:t>
      </w:r>
      <w:r w:rsidR="002E10A0">
        <w:t>cao</w:t>
      </w:r>
      <w:r w:rsidR="00830C7A">
        <w:t xml:space="preserve"> hơn bệnh nhân lao phổi mới số lượng bạch cầu </w:t>
      </w:r>
      <w:r w:rsidR="00A210FE">
        <w:t>&lt;</w:t>
      </w:r>
      <w:r w:rsidR="00830C7A">
        <w:t xml:space="preserve">12 G/L </w:t>
      </w:r>
      <w:r w:rsidR="00A84A71">
        <w:t>tỷ lệ SDD là</w:t>
      </w:r>
      <w:r w:rsidR="00830C7A">
        <w:t xml:space="preserve"> </w:t>
      </w:r>
      <w:r w:rsidR="00773979">
        <w:t>34,4</w:t>
      </w:r>
      <w:r w:rsidR="00773979" w:rsidRPr="006B18A8">
        <w:t>%</w:t>
      </w:r>
      <w:r w:rsidR="00830C7A">
        <w:t>; tuy nhiên sự khác biệt không có ý nghĩa thống kê với p=0,064.</w:t>
      </w:r>
    </w:p>
    <w:p w14:paraId="2430447F" w14:textId="0CCC7C69" w:rsidR="004B3994" w:rsidRDefault="00427E75" w:rsidP="00427E75">
      <w:pPr>
        <w:pStyle w:val="Heading3"/>
      </w:pPr>
      <w:r>
        <w:t>4.2.1</w:t>
      </w:r>
      <w:r w:rsidR="00501B9F">
        <w:t>2</w:t>
      </w:r>
      <w:r>
        <w:t xml:space="preserve">. Mối liên quan giữa </w:t>
      </w:r>
      <w:r w:rsidR="00C737BE">
        <w:t>kháng thuốc</w:t>
      </w:r>
      <w:r w:rsidR="00FE7324">
        <w:t xml:space="preserve"> điều trị lao</w:t>
      </w:r>
      <w:r>
        <w:t xml:space="preserve"> và </w:t>
      </w:r>
      <w:r w:rsidR="00FE649D">
        <w:t>thực trạng dinh dưỡng</w:t>
      </w:r>
    </w:p>
    <w:p w14:paraId="21144AEB" w14:textId="4BB6CE50" w:rsidR="00C10DAE" w:rsidRDefault="00346AF4" w:rsidP="00A07671">
      <w:r>
        <w:t xml:space="preserve">Đánh giá mối liên quan giữa </w:t>
      </w:r>
      <w:r w:rsidR="00C737BE">
        <w:t>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rsidR="00C737BE">
        <w:t>kháng 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6827418"/>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00954837"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 xml:space="preserve">ở bệnh nhân lao phổi mới tại Bệnh viện Phổi Hải Phòng năm </w:t>
      </w:r>
      <w:r w:rsidR="002218E8" w:rsidRPr="006515AA">
        <w:rPr>
          <w:b/>
          <w:bCs/>
        </w:rPr>
        <w:t>2022</w:t>
      </w:r>
      <w:bookmarkEnd w:id="124"/>
    </w:p>
    <w:bookmarkEnd w:id="125"/>
    <w:p w14:paraId="4F402449" w14:textId="07E00F32" w:rsidR="00E13A45" w:rsidRDefault="00DE719E" w:rsidP="001E7354">
      <w:r>
        <w:t xml:space="preserve">- </w:t>
      </w:r>
      <w:r w:rsidR="00C47DE7">
        <w:t>Theo BMI,</w:t>
      </w:r>
      <w:r w:rsidR="00EC5671" w:rsidRPr="00EC5671">
        <w:t xml:space="preserve"> </w:t>
      </w:r>
      <w:r w:rsidR="00EC5671" w:rsidRPr="002E1B85">
        <w:t>SDD</w:t>
      </w:r>
      <w:r w:rsidR="000118F2">
        <w:t xml:space="preserve"> và không SDD có tỷ lệ lần lượt</w:t>
      </w:r>
      <w:r w:rsidR="00EC5671" w:rsidRPr="002E1B85">
        <w:t xml:space="preserve"> là 34,4%</w:t>
      </w:r>
      <w:r w:rsidR="000118F2">
        <w:t xml:space="preserve"> và </w:t>
      </w:r>
      <w:r w:rsidR="002E1B85" w:rsidRPr="002E1B85">
        <w:t>65,6%</w:t>
      </w:r>
      <w:r w:rsidR="00BA6D73">
        <w:t>.</w:t>
      </w:r>
      <w:r w:rsidR="004E2269">
        <w:t xml:space="preserve"> </w:t>
      </w:r>
      <w:r w:rsidR="00EC5671">
        <w:t>T</w:t>
      </w:r>
      <w:r w:rsidR="002E1B85" w:rsidRPr="002E1B85">
        <w:t xml:space="preserve">rong </w:t>
      </w:r>
      <w:r w:rsidR="001B6B20">
        <w:t>số</w:t>
      </w:r>
      <w:r w:rsidR="00040E0D">
        <w:t xml:space="preserve"> 86</w:t>
      </w:r>
      <w:r w:rsidR="002E1B85" w:rsidRPr="002E1B85">
        <w:t xml:space="preserve"> </w:t>
      </w:r>
      <w:r w:rsidR="00EC5671">
        <w:t xml:space="preserve">bệnh nhân có </w:t>
      </w:r>
      <w:r w:rsidR="000E3C14">
        <w:t>SDD</w:t>
      </w:r>
      <w:r w:rsidR="003A2FE4">
        <w:t>, SDD</w:t>
      </w:r>
      <w:r w:rsidR="000E3C14">
        <w:t xml:space="preserve"> độ I</w:t>
      </w:r>
      <w:r w:rsidR="006D0850">
        <w:t>, độ II và độ III</w:t>
      </w:r>
      <w:r w:rsidR="000E3C14">
        <w:t xml:space="preserve"> c</w:t>
      </w:r>
      <w:r w:rsidR="00101959">
        <w:t>ó</w:t>
      </w:r>
      <w:r w:rsidR="000E3C14">
        <w:t xml:space="preserve"> tỷ lệ </w:t>
      </w:r>
      <w:r w:rsidR="00966364">
        <w:t>lần lượt</w:t>
      </w:r>
      <w:r w:rsidR="004C2623">
        <w:t xml:space="preserve"> là</w:t>
      </w:r>
      <w:r w:rsidR="000E3C14">
        <w:t xml:space="preserve"> 50%; 25,6%</w:t>
      </w:r>
      <w:r w:rsidR="00966364">
        <w:t xml:space="preserve"> </w:t>
      </w:r>
      <w:r w:rsidR="000E3C14">
        <w:t>và 24,4%.</w:t>
      </w:r>
    </w:p>
    <w:p w14:paraId="1B4E620F" w14:textId="3317E04F" w:rsidR="00C910FD" w:rsidRDefault="00DE719E" w:rsidP="001E7354">
      <w:r>
        <w:t xml:space="preserve">- </w:t>
      </w:r>
      <w:r w:rsidR="00155BA5">
        <w:t xml:space="preserve">Theo SGA, </w:t>
      </w:r>
      <w:r w:rsidR="00650436">
        <w:t>SDD và không SDD</w:t>
      </w:r>
      <w:r w:rsidR="00F20E3B">
        <w:t xml:space="preserve"> </w:t>
      </w:r>
      <w:r w:rsidR="00B432A3">
        <w:t>có</w:t>
      </w:r>
      <w:r w:rsidR="00F20E3B">
        <w:t xml:space="preserve"> tỷ lệ lần lượt</w:t>
      </w:r>
      <w:r w:rsidR="00650436">
        <w:t xml:space="preserve"> là</w:t>
      </w:r>
      <w:r w:rsidR="00F20E3B">
        <w:t xml:space="preserve"> 37,2% và</w:t>
      </w:r>
      <w:r w:rsidR="00650436">
        <w:t xml:space="preserve"> 62,8%. Trong số</w:t>
      </w:r>
      <w:r w:rsidR="00E05876">
        <w:t xml:space="preserve"> 93</w:t>
      </w:r>
      <w:r w:rsidR="00650436">
        <w:t xml:space="preserve"> bệnh nhân có SDD, </w:t>
      </w:r>
      <w:r w:rsidR="004159FF">
        <w:t>SGA B và SGA C c</w:t>
      </w:r>
      <w:r w:rsidR="00E80894">
        <w:t>ó</w:t>
      </w:r>
      <w:r w:rsidR="004159FF">
        <w:t xml:space="preserve"> </w:t>
      </w:r>
      <w:r w:rsidR="00C448F6">
        <w:t>tỷ lệ</w:t>
      </w:r>
      <w:r w:rsidR="00296C68">
        <w:t xml:space="preserve"> lần lượt</w:t>
      </w:r>
      <w:r w:rsidR="00E80894">
        <w:t xml:space="preserve"> là</w:t>
      </w:r>
      <w:r w:rsidR="00296C68">
        <w:t xml:space="preserve"> </w:t>
      </w:r>
      <w:r w:rsidR="006D5D20">
        <w:t>8</w:t>
      </w:r>
      <w:r w:rsidR="00296C68">
        <w:t>6% và</w:t>
      </w:r>
      <w:r w:rsidR="00C448F6">
        <w:t xml:space="preserve"> </w:t>
      </w:r>
      <w:r w:rsidR="004159FF">
        <w:t>14%.</w:t>
      </w:r>
    </w:p>
    <w:p w14:paraId="11145F3B" w14:textId="662683CB" w:rsidR="006E7281" w:rsidRDefault="00894612" w:rsidP="001E7354">
      <w:r>
        <w:t>- N</w:t>
      </w:r>
      <w:r w:rsidR="006D3E7D" w:rsidRPr="006D3E7D">
        <w:t>hóm ≥60 tuổi</w:t>
      </w:r>
      <w:r w:rsidR="00C534B4">
        <w:t xml:space="preserve"> có</w:t>
      </w:r>
      <w:r w:rsidR="006D3E7D" w:rsidRPr="006D3E7D">
        <w:t xml:space="preserve"> tỷ lệ SDD cao nhất</w:t>
      </w:r>
      <w:r w:rsidR="00015163">
        <w:t xml:space="preserve">, </w:t>
      </w:r>
      <w:r w:rsidR="006D3E7D" w:rsidRPr="006D3E7D">
        <w:t>nhóm</w:t>
      </w:r>
      <w:r w:rsidR="006E7281">
        <w:t xml:space="preserve"> </w:t>
      </w:r>
      <w:r w:rsidR="006E7281" w:rsidRPr="006D3E7D">
        <w:t>&lt;20 tuổi</w:t>
      </w:r>
      <w:r w:rsidR="00C534B4">
        <w:t xml:space="preserve"> có</w:t>
      </w:r>
      <w:r w:rsidR="006D3E7D" w:rsidRPr="006D3E7D">
        <w:t xml:space="preserve"> tỷ lệ SDD thấp nhấ</w:t>
      </w:r>
      <w:r w:rsidR="00467722">
        <w:t>t.</w:t>
      </w:r>
    </w:p>
    <w:p w14:paraId="1D91C33E" w14:textId="69894C01" w:rsidR="00E766F5" w:rsidRDefault="009F187F" w:rsidP="001E7354">
      <w:r>
        <w:t xml:space="preserve">- </w:t>
      </w:r>
      <w:r w:rsidR="000D7361">
        <w:t>N</w:t>
      </w:r>
      <w:r w:rsidR="00546495">
        <w:t>am giới</w:t>
      </w:r>
      <w:r w:rsidR="000D7361">
        <w:t xml:space="preserve"> có tỷ lệ SDD</w:t>
      </w:r>
      <w:r w:rsidR="00546495">
        <w:t xml:space="preserve"> cao hơn nữ giới</w:t>
      </w:r>
      <w:r w:rsidR="00E766F5">
        <w:t>.</w:t>
      </w:r>
    </w:p>
    <w:p w14:paraId="64218433" w14:textId="38178C49" w:rsidR="00691F68" w:rsidRDefault="003B77F0" w:rsidP="001E7354">
      <w:r>
        <w:t xml:space="preserve">- </w:t>
      </w:r>
      <w:r w:rsidR="002916E4">
        <w:t>L</w:t>
      </w:r>
      <w:r w:rsidR="0072591F">
        <w:t>ao động tự do có tỷ lệ SDD cao nhất</w:t>
      </w:r>
      <w:r w:rsidR="00BD581C">
        <w:t>.</w:t>
      </w:r>
    </w:p>
    <w:p w14:paraId="69F0D168" w14:textId="505563AD" w:rsidR="00294B5F" w:rsidRDefault="00D25807" w:rsidP="001E7354">
      <w:r>
        <w:t>- N</w:t>
      </w:r>
      <w:r w:rsidR="00F80BB1">
        <w:t xml:space="preserve">ông thôn </w:t>
      </w:r>
      <w:r w:rsidR="002C2579">
        <w:t>có tỷ lệ SDD c</w:t>
      </w:r>
      <w:r w:rsidR="007E4635">
        <w:t>a</w:t>
      </w:r>
      <w:r w:rsidR="002C2579">
        <w:t xml:space="preserve">o </w:t>
      </w:r>
      <w:r w:rsidR="00140C2A">
        <w:t>nhất</w:t>
      </w:r>
      <w:r w:rsidR="00294B5F">
        <w:t>.</w:t>
      </w:r>
    </w:p>
    <w:p w14:paraId="71CF735B" w14:textId="6E6F77DB" w:rsidR="00775E53" w:rsidRDefault="008468EE" w:rsidP="001E7354">
      <w:r>
        <w:t xml:space="preserve">- </w:t>
      </w:r>
      <w:r w:rsidR="00775E53">
        <w:t>B</w:t>
      </w:r>
      <w:r w:rsidR="002030A0" w:rsidRPr="002030A0">
        <w:t xml:space="preserve">ệnh nhân </w:t>
      </w:r>
      <w:r w:rsidR="00A46287">
        <w:t>có</w:t>
      </w:r>
      <w:r w:rsidR="00DA5D61">
        <w:t xml:space="preserve"> kèm theo bệnh lý mạn tính</w:t>
      </w:r>
      <w:r w:rsidR="001836F0">
        <w:t xml:space="preserve"> </w:t>
      </w:r>
      <w:r w:rsidR="009E3847">
        <w:t>thường có SDD độ I theo BMI và SGA B theo SGA.</w:t>
      </w:r>
    </w:p>
    <w:p w14:paraId="3911FFDD" w14:textId="186C32C9" w:rsidR="00DE7C82" w:rsidRDefault="00A10080" w:rsidP="0017730A">
      <w:r>
        <w:t>-</w:t>
      </w:r>
      <w:r w:rsidR="00C20102">
        <w:t xml:space="preserve"> B</w:t>
      </w:r>
      <w:r w:rsidR="00A6267A">
        <w:t xml:space="preserve">ệnh nhân </w:t>
      </w:r>
      <w:r w:rsidR="00194B92">
        <w:t xml:space="preserve">chẩn đoán </w:t>
      </w:r>
      <w:r w:rsidR="009756C7">
        <w:t>l</w:t>
      </w:r>
      <w:r w:rsidR="00EE7D38">
        <w:t>ao phổi</w:t>
      </w:r>
      <w:r w:rsidR="009756C7">
        <w:t xml:space="preserve"> mới</w:t>
      </w:r>
      <w:r w:rsidR="00EE7D38">
        <w:t xml:space="preserve"> </w:t>
      </w:r>
      <w:r w:rsidR="00C034B1">
        <w:t>dưới 2 tháng</w:t>
      </w:r>
      <w:r w:rsidR="00EE7D38">
        <w:t xml:space="preserve"> có tỷ lệ SDD cao nhất</w:t>
      </w:r>
      <w:r w:rsidR="00C034B1">
        <w:t>.</w:t>
      </w:r>
    </w:p>
    <w:p w14:paraId="6261824A" w14:textId="77777777" w:rsidR="002A4C86" w:rsidRDefault="002A4C86" w:rsidP="006515AA">
      <w:pPr>
        <w:ind w:firstLine="0"/>
        <w:rPr>
          <w:b/>
          <w:bCs/>
        </w:rPr>
      </w:pPr>
      <w:bookmarkStart w:id="126" w:name="_Toc126527773"/>
      <w:bookmarkStart w:id="127" w:name="_Toc130922007"/>
      <w:bookmarkStart w:id="128" w:name="_Toc134910606"/>
    </w:p>
    <w:p w14:paraId="3F1CD22A" w14:textId="77777777" w:rsidR="002A4C86" w:rsidRDefault="002A4C86" w:rsidP="006515AA">
      <w:pPr>
        <w:ind w:firstLine="0"/>
        <w:rPr>
          <w:b/>
          <w:bCs/>
        </w:rPr>
      </w:pPr>
    </w:p>
    <w:p w14:paraId="348E58CA" w14:textId="51D04CBD" w:rsidR="00EB20D1" w:rsidRPr="006515AA" w:rsidRDefault="00EB20D1" w:rsidP="006515AA">
      <w:pPr>
        <w:ind w:firstLine="0"/>
        <w:rPr>
          <w:b/>
          <w:bCs/>
        </w:rPr>
      </w:pPr>
      <w:r w:rsidRPr="006515AA">
        <w:rPr>
          <w:b/>
          <w:bCs/>
        </w:rPr>
        <w:lastRenderedPageBreak/>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 xml:space="preserve">ở bệnh nhân lao phổi mới tại Bệnh viện Phổi Hải Phòng năm </w:t>
      </w:r>
      <w:r w:rsidR="008A3511">
        <w:rPr>
          <w:b/>
          <w:bCs/>
        </w:rPr>
        <w:t>2022</w:t>
      </w:r>
      <w:bookmarkEnd w:id="128"/>
    </w:p>
    <w:p w14:paraId="72E60CFD" w14:textId="393ED374" w:rsidR="001F6F73" w:rsidRPr="00F01826" w:rsidRDefault="00852BFD" w:rsidP="00F01826">
      <w:pPr>
        <w:jc w:val="left"/>
        <w:rPr>
          <w:sz w:val="27"/>
          <w:szCs w:val="27"/>
        </w:rPr>
      </w:pPr>
      <w:r>
        <w:t xml:space="preserve">- </w:t>
      </w:r>
      <w:r w:rsidR="00E011D5">
        <w:t>Nghề nghiệp</w:t>
      </w:r>
      <w:r w:rsidR="00F01826">
        <w:t xml:space="preserve"> lao động tự do</w:t>
      </w:r>
      <w:r w:rsidR="005C67EA">
        <w:t xml:space="preserve"> theo BMI </w:t>
      </w:r>
      <w:r w:rsidR="00051099">
        <w:t>có</w:t>
      </w:r>
      <w:r w:rsidR="00E3687B">
        <w:t xml:space="preserve"> </w:t>
      </w:r>
      <w:r w:rsidR="00E3687B" w:rsidRPr="0055371F">
        <w:t>OR=</w:t>
      </w:r>
      <w:r w:rsidR="00E3687B">
        <w:t>1</w:t>
      </w:r>
      <w:r w:rsidR="00E3687B" w:rsidRPr="0055371F">
        <w:t>,</w:t>
      </w:r>
      <w:r w:rsidR="00E3687B">
        <w:t>823 (95% CI:</w:t>
      </w:r>
      <w:r w:rsidR="00E3687B" w:rsidRPr="0055371F">
        <w:t xml:space="preserve"> </w:t>
      </w:r>
      <w:r w:rsidR="00E3687B" w:rsidRPr="00E06DEC">
        <w:rPr>
          <w:sz w:val="27"/>
          <w:szCs w:val="27"/>
        </w:rPr>
        <w:t>1,076-3,090</w:t>
      </w:r>
      <w:r w:rsidR="00E3687B">
        <w:rPr>
          <w:sz w:val="27"/>
          <w:szCs w:val="27"/>
        </w:rPr>
        <w:t>)</w:t>
      </w:r>
      <w:r w:rsidR="001F5C97">
        <w:rPr>
          <w:sz w:val="27"/>
          <w:szCs w:val="27"/>
        </w:rPr>
        <w:t>; p=0,035</w:t>
      </w:r>
      <w:r w:rsidR="0020506E">
        <w:t>.</w:t>
      </w:r>
    </w:p>
    <w:p w14:paraId="356C320A" w14:textId="6DACB03F" w:rsidR="00E011D5" w:rsidRDefault="00E011D5" w:rsidP="00E011D5">
      <w:r>
        <w:t>- Triệu chứng sốt</w:t>
      </w:r>
      <w:r w:rsidR="002B3460">
        <w:t xml:space="preserve"> theo SGA </w:t>
      </w:r>
      <w:r w:rsidR="00051099">
        <w:t>có</w:t>
      </w:r>
      <w:r w:rsidR="002B3460">
        <w:t xml:space="preserve"> OR=2,456 (95% CI: 1,448-4,165); p=0,001</w:t>
      </w:r>
      <w:r w:rsidR="0020506E">
        <w:t>.</w:t>
      </w:r>
    </w:p>
    <w:p w14:paraId="26D071D2" w14:textId="11A67455" w:rsidR="00E011D5" w:rsidRDefault="00E011D5" w:rsidP="00E011D5">
      <w:r>
        <w:t>- Mức độ tổn thương nặng trên phim X-quang</w:t>
      </w:r>
      <w:r w:rsidR="008A4D78">
        <w:t xml:space="preserve"> theo BMI </w:t>
      </w:r>
      <w:r w:rsidR="00051099">
        <w:t>có</w:t>
      </w:r>
      <w:r w:rsidR="008A4D78">
        <w:t xml:space="preserve"> OR=</w:t>
      </w:r>
      <w:r w:rsidR="008A4D78">
        <w:rPr>
          <w:sz w:val="27"/>
          <w:szCs w:val="27"/>
        </w:rPr>
        <w:t>3</w:t>
      </w:r>
      <w:r w:rsidR="008A4D78" w:rsidRPr="002013A9">
        <w:rPr>
          <w:sz w:val="27"/>
          <w:szCs w:val="27"/>
        </w:rPr>
        <w:t>,</w:t>
      </w:r>
      <w:r w:rsidR="008A4D78">
        <w:rPr>
          <w:sz w:val="27"/>
          <w:szCs w:val="27"/>
        </w:rPr>
        <w:t xml:space="preserve">121 </w:t>
      </w:r>
      <w:r w:rsidR="008A4D78" w:rsidRPr="002013A9">
        <w:rPr>
          <w:sz w:val="27"/>
          <w:szCs w:val="27"/>
        </w:rPr>
        <w:t>(</w:t>
      </w:r>
      <w:r w:rsidR="008A4D78">
        <w:rPr>
          <w:sz w:val="27"/>
          <w:szCs w:val="27"/>
        </w:rPr>
        <w:t>95% CI: 1</w:t>
      </w:r>
      <w:r w:rsidR="008A4D78" w:rsidRPr="002013A9">
        <w:rPr>
          <w:sz w:val="27"/>
          <w:szCs w:val="27"/>
        </w:rPr>
        <w:t>,</w:t>
      </w:r>
      <w:r w:rsidR="008A4D78">
        <w:rPr>
          <w:sz w:val="27"/>
          <w:szCs w:val="27"/>
        </w:rPr>
        <w:t>722</w:t>
      </w:r>
      <w:r w:rsidR="008A4D78" w:rsidRPr="002013A9">
        <w:rPr>
          <w:sz w:val="27"/>
          <w:szCs w:val="27"/>
        </w:rPr>
        <w:t>-</w:t>
      </w:r>
      <w:r w:rsidR="008A4D78">
        <w:rPr>
          <w:sz w:val="27"/>
          <w:szCs w:val="27"/>
        </w:rPr>
        <w:t>5</w:t>
      </w:r>
      <w:r w:rsidR="008A4D78" w:rsidRPr="002013A9">
        <w:rPr>
          <w:sz w:val="27"/>
          <w:szCs w:val="27"/>
        </w:rPr>
        <w:t>,</w:t>
      </w:r>
      <w:r w:rsidR="008A4D78">
        <w:rPr>
          <w:sz w:val="27"/>
          <w:szCs w:val="27"/>
        </w:rPr>
        <w:t>656</w:t>
      </w:r>
      <w:r w:rsidR="008A4D78" w:rsidRPr="002013A9">
        <w:rPr>
          <w:sz w:val="27"/>
          <w:szCs w:val="27"/>
        </w:rPr>
        <w:t>)</w:t>
      </w:r>
      <w:r w:rsidR="008A4D78">
        <w:t xml:space="preserve">; p&lt;0,001 và theo SGA </w:t>
      </w:r>
      <w:r w:rsidR="00051099">
        <w:t xml:space="preserve">có </w:t>
      </w:r>
      <w:r w:rsidR="00464B9B" w:rsidRPr="00464B9B">
        <w:t>OR=2,246 (95% CI: 1,288-3,915); p=0,006</w:t>
      </w:r>
      <w:r w:rsidR="00464B9B">
        <w:t>.</w:t>
      </w:r>
    </w:p>
    <w:p w14:paraId="2E078F24" w14:textId="175998C3" w:rsidR="00E011D5" w:rsidRDefault="00E011D5" w:rsidP="00DE0B1B">
      <w:r>
        <w:t>- Tổn thương có hang trên phim X-quang</w:t>
      </w:r>
      <w:r w:rsidR="00DE0B1B">
        <w:t xml:space="preserve"> theo BMI có OR=3,220</w:t>
      </w:r>
      <w:r w:rsidR="00DE0B1B" w:rsidRPr="00BB0F55">
        <w:t xml:space="preserve"> </w:t>
      </w:r>
      <w:r w:rsidR="00DE0B1B">
        <w:t>(95% CI:</w:t>
      </w:r>
      <w:r w:rsidR="00DE0B1B" w:rsidRPr="00BB0F55">
        <w:t xml:space="preserve"> </w:t>
      </w:r>
      <w:r w:rsidR="00DE0B1B">
        <w:t>1,834-5,654);</w:t>
      </w:r>
      <w:r w:rsidR="00DE0B1B" w:rsidRPr="00BB0F55">
        <w:t xml:space="preserve"> </w:t>
      </w:r>
      <w:r w:rsidR="00DE0B1B">
        <w:t>p&lt;</w:t>
      </w:r>
      <w:r w:rsidR="00DE0B1B" w:rsidRPr="00BB0F55">
        <w:t>0,001</w:t>
      </w:r>
      <w:r w:rsidR="00DE0B1B">
        <w:t xml:space="preserve"> và theo SGA</w:t>
      </w:r>
      <w:r w:rsidR="00DE0B1B" w:rsidRPr="00BB0F55">
        <w:t xml:space="preserve"> </w:t>
      </w:r>
      <w:r w:rsidR="00DE0B1B">
        <w:t>có OR=2,301 (95% CI:</w:t>
      </w:r>
      <w:r w:rsidR="00DE0B1B" w:rsidRPr="00BB0F55">
        <w:t xml:space="preserve"> </w:t>
      </w:r>
      <w:r w:rsidR="00DE0B1B">
        <w:t>1,350-3,922);</w:t>
      </w:r>
      <w:r w:rsidR="00DE0B1B" w:rsidRPr="00BB0F55">
        <w:t xml:space="preserve"> </w:t>
      </w:r>
      <w:r w:rsidR="00DE0B1B">
        <w:t>p=</w:t>
      </w:r>
      <w:r w:rsidR="00DE0B1B" w:rsidRPr="00BB0F55">
        <w:t>0,003.</w:t>
      </w:r>
    </w:p>
    <w:p w14:paraId="36106F86" w14:textId="44D8FEA0" w:rsidR="006A45CE" w:rsidRDefault="00E011D5" w:rsidP="006A45CE">
      <w:r>
        <w:t>- Tình trạng có thiếu máu</w:t>
      </w:r>
      <w:r w:rsidR="006A45CE">
        <w:t xml:space="preserve"> theo BMI có OR=2,546 (95% CI: 1,444-4,489); p=0,002 và theo SGA có OR=1,779 (95% CI: 1,040-3,041); p=0,047.</w:t>
      </w:r>
    </w:p>
    <w:p w14:paraId="0530ECD2" w14:textId="2F9329FE" w:rsidR="00E011D5" w:rsidRPr="00751236" w:rsidRDefault="00E011D5" w:rsidP="00E011D5"/>
    <w:p w14:paraId="368D05D4" w14:textId="4D387653" w:rsidR="00EB20D1" w:rsidRDefault="00B02D71" w:rsidP="002272E2">
      <w:r>
        <w:br w:type="page"/>
      </w:r>
    </w:p>
    <w:p w14:paraId="7A4CDF57" w14:textId="3CB92B2F" w:rsidR="00751236" w:rsidRDefault="009E0FED" w:rsidP="0091664A">
      <w:pPr>
        <w:pStyle w:val="TOC"/>
      </w:pPr>
      <w:bookmarkStart w:id="129" w:name="_Toc134910608"/>
      <w:bookmarkStart w:id="130" w:name="_Toc136827419"/>
      <w:r>
        <w:lastRenderedPageBreak/>
        <w:t>K</w:t>
      </w:r>
      <w:r w:rsidR="00C70079">
        <w:t>IẾN</w:t>
      </w:r>
      <w:r>
        <w:t xml:space="preserve"> NGHỊ</w:t>
      </w:r>
      <w:bookmarkEnd w:id="129"/>
      <w:bookmarkEnd w:id="130"/>
    </w:p>
    <w:p w14:paraId="347CAA4D" w14:textId="79128151" w:rsidR="00FB7630" w:rsidRPr="00751236" w:rsidRDefault="00FB7630" w:rsidP="00FB7630">
      <w:r w:rsidRPr="00751236">
        <w:t>Từ kết quả nghiên cứu, chúng tôi có một số k</w:t>
      </w:r>
      <w:r w:rsidR="00C70079">
        <w:t>iến</w:t>
      </w:r>
      <w:r w:rsidRPr="00751236">
        <w:t xml:space="preserve">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0CAD21F3" w:rsidR="00DA0523" w:rsidRDefault="00414D22" w:rsidP="00FB7630">
      <w:r>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E572EB">
        <w:t>Từ đó g</w:t>
      </w:r>
      <w:r w:rsidR="00CC63EA">
        <w:t>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68FC1761" w14:textId="77777777" w:rsidR="00DA0523" w:rsidRDefault="00DA0523">
      <w:r>
        <w:br w:type="page"/>
      </w:r>
    </w:p>
    <w:p w14:paraId="07DB8C97" w14:textId="77777777" w:rsidR="00535EC9" w:rsidRDefault="00535EC9" w:rsidP="00FB7630">
      <w:pPr>
        <w:sectPr w:rsidR="00535EC9" w:rsidSect="00B65AA1">
          <w:headerReference w:type="default" r:id="rId16"/>
          <w:headerReference w:type="first" r:id="rId17"/>
          <w:footerReference w:type="first" r:id="rId18"/>
          <w:type w:val="continuous"/>
          <w:pgSz w:w="11906" w:h="16838" w:code="9"/>
          <w:pgMar w:top="1985" w:right="1134" w:bottom="1701" w:left="1985" w:header="720" w:footer="720" w:gutter="0"/>
          <w:pgNumType w:start="1"/>
          <w:cols w:space="720"/>
          <w:titlePg/>
          <w:docGrid w:linePitch="381"/>
        </w:sectPr>
      </w:pP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222268DA" w14:textId="77777777" w:rsidR="006A5DE3" w:rsidRPr="006A5DE3" w:rsidRDefault="00021ACD" w:rsidP="006A5DE3">
      <w:pPr>
        <w:pStyle w:val="EndNoteBibliography"/>
        <w:spacing w:after="0"/>
        <w:ind w:left="720" w:hanging="720"/>
      </w:pPr>
      <w:r>
        <w:fldChar w:fldCharType="begin"/>
      </w:r>
      <w:r>
        <w:instrText xml:space="preserve"> ADDIN EN.REFLIST </w:instrText>
      </w:r>
      <w:r>
        <w:fldChar w:fldCharType="separate"/>
      </w:r>
      <w:r w:rsidR="006A5DE3" w:rsidRPr="006A5DE3">
        <w:t>1.</w:t>
      </w:r>
      <w:r w:rsidR="006A5DE3" w:rsidRPr="006A5DE3">
        <w:tab/>
        <w:t>Bộ Y Tế (2020), Quyết định 1314/QĐ-BYT về việc ban hành Hướng dẫn chẩn đoán, điều trị và dự phòng bệnh lao, Bộ Y Tế.</w:t>
      </w:r>
    </w:p>
    <w:p w14:paraId="04EDE8CE" w14:textId="77777777" w:rsidR="006A5DE3" w:rsidRPr="006A5DE3" w:rsidRDefault="006A5DE3" w:rsidP="006A5DE3">
      <w:pPr>
        <w:pStyle w:val="EndNoteBibliography"/>
        <w:spacing w:after="0"/>
        <w:ind w:left="720" w:hanging="720"/>
      </w:pPr>
      <w:r w:rsidRPr="006A5DE3">
        <w:t>2.</w:t>
      </w:r>
      <w:r w:rsidRPr="006A5DE3">
        <w:tab/>
        <w:t>World Health Organization (2022), Global Tuberculosis Report 2022.</w:t>
      </w:r>
    </w:p>
    <w:p w14:paraId="4BCF0DE2" w14:textId="77777777" w:rsidR="006A5DE3" w:rsidRPr="006A5DE3" w:rsidRDefault="006A5DE3" w:rsidP="006A5DE3">
      <w:pPr>
        <w:pStyle w:val="EndNoteBibliography"/>
        <w:spacing w:after="0"/>
        <w:ind w:left="720" w:hanging="720"/>
      </w:pPr>
      <w:r w:rsidRPr="006A5DE3">
        <w:t>3.</w:t>
      </w:r>
      <w:r w:rsidRPr="006A5DE3">
        <w:tab/>
        <w:t xml:space="preserve">B. E. Feleke, T. E. Feleke và F. Biadglegne (2019), "Nutritional status of tuberculosis patients, a comparative cross-sectional study", </w:t>
      </w:r>
      <w:r w:rsidRPr="006A5DE3">
        <w:rPr>
          <w:i/>
        </w:rPr>
        <w:t>BMC Pulm Med</w:t>
      </w:r>
      <w:r w:rsidRPr="006A5DE3">
        <w:t>, 19(1), 182.</w:t>
      </w:r>
    </w:p>
    <w:p w14:paraId="7DD9F21A" w14:textId="77777777" w:rsidR="006A5DE3" w:rsidRPr="006A5DE3" w:rsidRDefault="006A5DE3" w:rsidP="006A5DE3">
      <w:pPr>
        <w:pStyle w:val="EndNoteBibliography"/>
        <w:spacing w:after="0"/>
        <w:ind w:left="720" w:hanging="720"/>
      </w:pPr>
      <w:r w:rsidRPr="006A5DE3">
        <w:t>4.</w:t>
      </w:r>
      <w:r w:rsidRPr="006A5DE3">
        <w:tab/>
        <w:t>World Health Organization (2013), Nutritional care and support for patients with tuberculosis.</w:t>
      </w:r>
    </w:p>
    <w:p w14:paraId="769D8672" w14:textId="77777777" w:rsidR="006A5DE3" w:rsidRPr="006A5DE3" w:rsidRDefault="006A5DE3" w:rsidP="006A5DE3">
      <w:pPr>
        <w:pStyle w:val="EndNoteBibliography"/>
        <w:spacing w:after="0"/>
        <w:ind w:left="720" w:hanging="720"/>
      </w:pPr>
      <w:r w:rsidRPr="006A5DE3">
        <w:t>5.</w:t>
      </w:r>
      <w:r w:rsidRPr="006A5DE3">
        <w:tab/>
        <w:t xml:space="preserve">S. Miyata, M. Tanaka và D. Ihaku (2011), "Subjective global assessment in patients with pulmonary tuberculosis", </w:t>
      </w:r>
      <w:r w:rsidRPr="006A5DE3">
        <w:rPr>
          <w:i/>
        </w:rPr>
        <w:t>Nutr Clin Pract</w:t>
      </w:r>
      <w:r w:rsidRPr="006A5DE3">
        <w:t>, 26(1), 55-60.</w:t>
      </w:r>
    </w:p>
    <w:p w14:paraId="53819982" w14:textId="77777777" w:rsidR="006A5DE3" w:rsidRPr="006A5DE3" w:rsidRDefault="006A5DE3" w:rsidP="006A5DE3">
      <w:pPr>
        <w:pStyle w:val="EndNoteBibliography"/>
        <w:spacing w:after="0"/>
        <w:ind w:left="720" w:hanging="720"/>
      </w:pPr>
      <w:r w:rsidRPr="006A5DE3">
        <w:t>6.</w:t>
      </w:r>
      <w:r w:rsidRPr="006A5DE3">
        <w:tab/>
        <w:t xml:space="preserve">A. Badawi, B. Gregg và D. Vasileva (2020), "Systematic analysis for the relationship between obesity and tuberculosis", </w:t>
      </w:r>
      <w:r w:rsidRPr="006A5DE3">
        <w:rPr>
          <w:i/>
        </w:rPr>
        <w:t>Public Health</w:t>
      </w:r>
      <w:r w:rsidRPr="006A5DE3">
        <w:t>, 186, 246-256.</w:t>
      </w:r>
    </w:p>
    <w:p w14:paraId="1A8A054D" w14:textId="77777777" w:rsidR="006A5DE3" w:rsidRPr="006A5DE3" w:rsidRDefault="006A5DE3" w:rsidP="006A5DE3">
      <w:pPr>
        <w:pStyle w:val="EndNoteBibliography"/>
        <w:spacing w:after="0"/>
        <w:ind w:left="720" w:hanging="720"/>
      </w:pPr>
      <w:r w:rsidRPr="006A5DE3">
        <w:t>7.</w:t>
      </w:r>
      <w:r w:rsidRPr="006A5DE3">
        <w:tab/>
        <w:t xml:space="preserve">Somnath Das và các cộng sự (2018), "A study of nutritional assessment of newly diagnosed tuberculosis patients in a tertiary care hospital of Tripura, India", </w:t>
      </w:r>
      <w:r w:rsidRPr="006A5DE3">
        <w:rPr>
          <w:i/>
        </w:rPr>
        <w:t>International Journal of Research in Medical Sciences</w:t>
      </w:r>
      <w:r w:rsidRPr="006A5DE3">
        <w:t>, 6, 1382.</w:t>
      </w:r>
    </w:p>
    <w:p w14:paraId="6CB22B85" w14:textId="77777777" w:rsidR="006A5DE3" w:rsidRPr="006A5DE3" w:rsidRDefault="006A5DE3" w:rsidP="006A5DE3">
      <w:pPr>
        <w:pStyle w:val="EndNoteBibliography"/>
        <w:spacing w:after="0"/>
        <w:ind w:left="720" w:hanging="720"/>
      </w:pPr>
      <w:r w:rsidRPr="006A5DE3">
        <w:t>8.</w:t>
      </w:r>
      <w:r w:rsidRPr="006A5DE3">
        <w:tab/>
        <w:t xml:space="preserve">D. C. Macallan và các cộng sự (1998), "Whole body protein metabolism in human pulmonary tuberculosis and undernutrition: evidence for anabolic block in tuberculosis", </w:t>
      </w:r>
      <w:r w:rsidRPr="006A5DE3">
        <w:rPr>
          <w:i/>
        </w:rPr>
        <w:t>Clin Sci (Lond)</w:t>
      </w:r>
      <w:r w:rsidRPr="006A5DE3">
        <w:t>, 94(3), 321-31.</w:t>
      </w:r>
    </w:p>
    <w:p w14:paraId="245002B3" w14:textId="77777777" w:rsidR="006A5DE3" w:rsidRPr="006A5DE3" w:rsidRDefault="006A5DE3" w:rsidP="006A5DE3">
      <w:pPr>
        <w:pStyle w:val="EndNoteBibliography"/>
        <w:spacing w:after="0"/>
        <w:ind w:left="720" w:hanging="720"/>
      </w:pPr>
      <w:r w:rsidRPr="006A5DE3">
        <w:t>9.</w:t>
      </w:r>
      <w:r w:rsidRPr="006A5DE3">
        <w:tab/>
        <w:t xml:space="preserve">D. C. Macallan (1999), "Malnutrition in tuberculosis", </w:t>
      </w:r>
      <w:r w:rsidRPr="006A5DE3">
        <w:rPr>
          <w:i/>
        </w:rPr>
        <w:t>Diagn Microbiol Infect Dis</w:t>
      </w:r>
      <w:r w:rsidRPr="006A5DE3">
        <w:t>, 34(2), 153-7.</w:t>
      </w:r>
    </w:p>
    <w:p w14:paraId="6D0C7418" w14:textId="77777777" w:rsidR="006A5DE3" w:rsidRPr="006A5DE3" w:rsidRDefault="006A5DE3" w:rsidP="006A5DE3">
      <w:pPr>
        <w:pStyle w:val="EndNoteBibliography"/>
        <w:spacing w:after="0"/>
        <w:ind w:left="720" w:hanging="720"/>
      </w:pPr>
      <w:r w:rsidRPr="006A5DE3">
        <w:t>10.</w:t>
      </w:r>
      <w:r w:rsidRPr="006A5DE3">
        <w:tab/>
        <w:t xml:space="preserve">Đoàn Duy Tân (2021), "Tỉ lệ suy dinh dưỡng và yếu tố liên quan trên bệnh nhân lao phổi tại Bệnh viện Phạm Ngọc Thạch", </w:t>
      </w:r>
      <w:r w:rsidRPr="006A5DE3">
        <w:rPr>
          <w:i/>
        </w:rPr>
        <w:t>Y Học TP. Hồ Chí Minh</w:t>
      </w:r>
      <w:r w:rsidRPr="006A5DE3">
        <w:t>, 25, 148-152.</w:t>
      </w:r>
    </w:p>
    <w:p w14:paraId="2FEBD8CB" w14:textId="77777777" w:rsidR="006A5DE3" w:rsidRPr="006A5DE3" w:rsidRDefault="006A5DE3" w:rsidP="006A5DE3">
      <w:pPr>
        <w:pStyle w:val="EndNoteBibliography"/>
        <w:spacing w:after="0"/>
        <w:ind w:left="720" w:hanging="720"/>
      </w:pPr>
      <w:r w:rsidRPr="006A5DE3">
        <w:t>11.</w:t>
      </w:r>
      <w:r w:rsidRPr="006A5DE3">
        <w:tab/>
        <w:t xml:space="preserve">Lê Thị Thủy và các cộng sự (2019), "Đặc điểm lao phổi ở người bệnh điều trị tại khoa Lao hô hấp, Bệnh viện Phổi Trung ương năm 2018", </w:t>
      </w:r>
      <w:r w:rsidRPr="006A5DE3">
        <w:rPr>
          <w:i/>
        </w:rPr>
        <w:t>Tạp chí Y học Việt Nam</w:t>
      </w:r>
      <w:r w:rsidRPr="006A5DE3">
        <w:t>, 8(2), 149-153.</w:t>
      </w:r>
    </w:p>
    <w:p w14:paraId="1AB38E5F" w14:textId="77777777" w:rsidR="006A5DE3" w:rsidRPr="006A5DE3" w:rsidRDefault="006A5DE3" w:rsidP="006A5DE3">
      <w:pPr>
        <w:pStyle w:val="EndNoteBibliography"/>
        <w:spacing w:after="0"/>
        <w:ind w:left="720" w:hanging="720"/>
      </w:pPr>
      <w:r w:rsidRPr="006A5DE3">
        <w:t>12.</w:t>
      </w:r>
      <w:r w:rsidRPr="006A5DE3">
        <w:tab/>
        <w:t xml:space="preserve">Lê Thị Thủy và các cộng sự (2019), "Tình trạng dinh dưỡng theo phương pháp SGA &amp; một số yếu tố liên quan của bệnh lao phổi ở người bệnh điều trị tại khoa Lao hô hấp, Bệnh viện Phổi Trung ương năm 2018", </w:t>
      </w:r>
      <w:r w:rsidRPr="006A5DE3">
        <w:rPr>
          <w:i/>
        </w:rPr>
        <w:t>Tạp chí Y học Việt Nam</w:t>
      </w:r>
      <w:r w:rsidRPr="006A5DE3">
        <w:t>, 8(2), 226-230.</w:t>
      </w:r>
    </w:p>
    <w:p w14:paraId="6C37AD3A" w14:textId="77777777" w:rsidR="006A5DE3" w:rsidRPr="006A5DE3" w:rsidRDefault="006A5DE3" w:rsidP="006A5DE3">
      <w:pPr>
        <w:pStyle w:val="EndNoteBibliography"/>
        <w:spacing w:after="0"/>
        <w:ind w:left="720" w:hanging="720"/>
      </w:pPr>
      <w:r w:rsidRPr="006A5DE3">
        <w:t>13.</w:t>
      </w:r>
      <w:r w:rsidRPr="006A5DE3">
        <w:tab/>
        <w:t xml:space="preserve">L. M. Gurung và các cộng sự (2018), "Dietary Practice and Nutritional Status of Tuberculosis Patients in Pokhara: A Cross Sectional Study", </w:t>
      </w:r>
      <w:r w:rsidRPr="006A5DE3">
        <w:rPr>
          <w:i/>
        </w:rPr>
        <w:t>Front Nutr</w:t>
      </w:r>
      <w:r w:rsidRPr="006A5DE3">
        <w:t>, 5, 63.</w:t>
      </w:r>
    </w:p>
    <w:p w14:paraId="33A8922B" w14:textId="77777777" w:rsidR="006A5DE3" w:rsidRPr="006A5DE3" w:rsidRDefault="006A5DE3" w:rsidP="006A5DE3">
      <w:pPr>
        <w:pStyle w:val="EndNoteBibliography"/>
        <w:spacing w:after="0"/>
        <w:ind w:left="720" w:hanging="720"/>
      </w:pPr>
      <w:r w:rsidRPr="006A5DE3">
        <w:t>14.</w:t>
      </w:r>
      <w:r w:rsidRPr="006A5DE3">
        <w:tab/>
        <w:t xml:space="preserve">Trần Văn Sáng và Lê Ngọc Hưng (2014), </w:t>
      </w:r>
      <w:r w:rsidRPr="006A5DE3">
        <w:rPr>
          <w:i/>
        </w:rPr>
        <w:t>Bệnh học lao</w:t>
      </w:r>
      <w:r w:rsidRPr="006A5DE3">
        <w:t>, Nhà xuất bản Y học.</w:t>
      </w:r>
    </w:p>
    <w:p w14:paraId="3AF514C1" w14:textId="77777777" w:rsidR="006A5DE3" w:rsidRPr="006A5DE3" w:rsidRDefault="006A5DE3" w:rsidP="006A5DE3">
      <w:pPr>
        <w:pStyle w:val="EndNoteBibliography"/>
        <w:spacing w:after="0"/>
        <w:ind w:left="720" w:hanging="720"/>
      </w:pPr>
      <w:r w:rsidRPr="006A5DE3">
        <w:lastRenderedPageBreak/>
        <w:t>15.</w:t>
      </w:r>
      <w:r w:rsidRPr="006A5DE3">
        <w:tab/>
        <w:t xml:space="preserve">V. Schiza và các cộng sự (2022), "Impact of the COVID-19 pandemic on TB infection testing", </w:t>
      </w:r>
      <w:r w:rsidRPr="006A5DE3">
        <w:rPr>
          <w:i/>
        </w:rPr>
        <w:t>Int J Tuberc Lung Dis</w:t>
      </w:r>
      <w:r w:rsidRPr="006A5DE3">
        <w:t>, 26(2), 174-176.</w:t>
      </w:r>
    </w:p>
    <w:p w14:paraId="51AB67E9" w14:textId="77777777" w:rsidR="006A5DE3" w:rsidRPr="006A5DE3" w:rsidRDefault="006A5DE3" w:rsidP="006A5DE3">
      <w:pPr>
        <w:pStyle w:val="EndNoteBibliography"/>
        <w:spacing w:after="0"/>
        <w:ind w:left="720" w:hanging="720"/>
      </w:pPr>
      <w:r w:rsidRPr="006A5DE3">
        <w:t>16.</w:t>
      </w:r>
      <w:r w:rsidRPr="006A5DE3">
        <w:tab/>
        <w:t>Lê Thị Ba (2015), "Nghiên cứu đặc điểm lâm sàng, cận lâm sàng ở bệnh nhân nghi lao phổi tại Trung tâm hô hấp Bệnh viện Bạch Mai".</w:t>
      </w:r>
    </w:p>
    <w:p w14:paraId="05C31C8A" w14:textId="77777777" w:rsidR="006A5DE3" w:rsidRPr="006A5DE3" w:rsidRDefault="006A5DE3" w:rsidP="006A5DE3">
      <w:pPr>
        <w:pStyle w:val="EndNoteBibliography"/>
        <w:spacing w:after="0"/>
        <w:ind w:left="720" w:hanging="720"/>
      </w:pPr>
      <w:r w:rsidRPr="006A5DE3">
        <w:t>17.</w:t>
      </w:r>
      <w:r w:rsidRPr="006A5DE3">
        <w:tab/>
        <w:t xml:space="preserve">Phạm Thị Ánh Tuyết (2017), </w:t>
      </w:r>
      <w:r w:rsidRPr="006A5DE3">
        <w:rPr>
          <w:i/>
        </w:rPr>
        <w:t>Nghiên cứu đặc điểm lâm sàng, cận lâm sàng và kết quả nuôi cấy trực khuẩn lao bằng MGIT, Loewenstein-Jensen ở bệnh nhân lao phổi mới AFB âm tính tại Bệnh viện 74 Trung Ương</w:t>
      </w:r>
      <w:r w:rsidRPr="006A5DE3">
        <w:t>, Luận văn Bác sĩ chuyên khoa cấp II, Trường Đại học Y Dược Hải Phòng.</w:t>
      </w:r>
    </w:p>
    <w:p w14:paraId="41E3ABCE" w14:textId="77777777" w:rsidR="006A5DE3" w:rsidRPr="006A5DE3" w:rsidRDefault="006A5DE3" w:rsidP="006A5DE3">
      <w:pPr>
        <w:pStyle w:val="EndNoteBibliography"/>
        <w:spacing w:after="0"/>
        <w:ind w:left="720" w:hanging="720"/>
      </w:pPr>
      <w:r w:rsidRPr="006A5DE3">
        <w:t>18.</w:t>
      </w:r>
      <w:r w:rsidRPr="006A5DE3">
        <w:tab/>
        <w:t xml:space="preserve">Phạm Thị Ánh Tuyết (2017), "Đặc điểm lâm sàng, cận lâm sàng và hình ảnh chụp cắt lớp vi tính lồng ngực ở bệnh nhân lao phổi mới AFB âm tính", </w:t>
      </w:r>
      <w:r w:rsidRPr="006A5DE3">
        <w:rPr>
          <w:i/>
        </w:rPr>
        <w:t>Tạp chí Y học Việt Nam</w:t>
      </w:r>
      <w:r w:rsidRPr="006A5DE3">
        <w:t>, 460(2), 159-161.</w:t>
      </w:r>
    </w:p>
    <w:p w14:paraId="5AA9D86D" w14:textId="77777777" w:rsidR="006A5DE3" w:rsidRPr="006A5DE3" w:rsidRDefault="006A5DE3" w:rsidP="006A5DE3">
      <w:pPr>
        <w:pStyle w:val="EndNoteBibliography"/>
        <w:spacing w:after="0"/>
        <w:ind w:left="720" w:hanging="720"/>
      </w:pPr>
      <w:r w:rsidRPr="006A5DE3">
        <w:t>19.</w:t>
      </w:r>
      <w:r w:rsidRPr="006A5DE3">
        <w:tab/>
        <w:t xml:space="preserve">B. Hussien và các cộng sự (2019), "Nutritional deficiency and associated factors among new pulmonary tuberculosis patients of Bale Zone Hospitals, southeast Ethiopia", </w:t>
      </w:r>
      <w:r w:rsidRPr="006A5DE3">
        <w:rPr>
          <w:i/>
        </w:rPr>
        <w:t>BMC Res Notes</w:t>
      </w:r>
      <w:r w:rsidRPr="006A5DE3">
        <w:t>, 12(1), 751.</w:t>
      </w:r>
    </w:p>
    <w:p w14:paraId="45A3ECBF" w14:textId="77777777" w:rsidR="006A5DE3" w:rsidRPr="006A5DE3" w:rsidRDefault="006A5DE3" w:rsidP="006A5DE3">
      <w:pPr>
        <w:pStyle w:val="EndNoteBibliography"/>
        <w:spacing w:after="0"/>
        <w:ind w:left="720" w:hanging="720"/>
      </w:pPr>
      <w:r w:rsidRPr="006A5DE3">
        <w:t>20.</w:t>
      </w:r>
      <w:r w:rsidRPr="006A5DE3">
        <w:tab/>
        <w:t xml:space="preserve">Lê Trọng Thạch (2016), </w:t>
      </w:r>
      <w:r w:rsidRPr="006A5DE3">
        <w:rPr>
          <w:i/>
        </w:rPr>
        <w:t>Nghiên cứu đặc điểm lâm sàng, cận lâm sàng và kết quả nuôi cấy đờm tìm vi khuẩn lao bằng phương pháp MGIT ở bệnh nhân lao phổi AFB âm tính, tại Bệnh viện 71 Trung Ương năm 2014-2016</w:t>
      </w:r>
      <w:r w:rsidRPr="006A5DE3">
        <w:t>, Luận văn Bác sĩ chuyên khoa cấp 2, Trường Đại học Y Dược Hải Phòng.</w:t>
      </w:r>
    </w:p>
    <w:p w14:paraId="05D7D0FB" w14:textId="77777777" w:rsidR="006A5DE3" w:rsidRPr="006A5DE3" w:rsidRDefault="006A5DE3" w:rsidP="006A5DE3">
      <w:pPr>
        <w:pStyle w:val="EndNoteBibliography"/>
        <w:spacing w:after="0"/>
        <w:ind w:left="720" w:hanging="720"/>
      </w:pPr>
      <w:r w:rsidRPr="006A5DE3">
        <w:t>21.</w:t>
      </w:r>
      <w:r w:rsidRPr="006A5DE3">
        <w:tab/>
        <w:t xml:space="preserve">B. A. Rahimi và các cộng sự (2020), "Treatment outcome of tuberculosis treatment regimens in Kandahar, Afghanistan", </w:t>
      </w:r>
      <w:r w:rsidRPr="006A5DE3">
        <w:rPr>
          <w:i/>
        </w:rPr>
        <w:t>Indian J Tuberc</w:t>
      </w:r>
      <w:r w:rsidRPr="006A5DE3">
        <w:t>, 67(1), 87-93.</w:t>
      </w:r>
    </w:p>
    <w:p w14:paraId="518EDF53" w14:textId="77777777" w:rsidR="006A5DE3" w:rsidRPr="006A5DE3" w:rsidRDefault="006A5DE3" w:rsidP="006A5DE3">
      <w:pPr>
        <w:pStyle w:val="EndNoteBibliography"/>
        <w:spacing w:after="0"/>
        <w:ind w:left="720" w:hanging="720"/>
      </w:pPr>
      <w:r w:rsidRPr="006A5DE3">
        <w:t>22.</w:t>
      </w:r>
      <w:r w:rsidRPr="006A5DE3">
        <w:tab/>
        <w:t xml:space="preserve">H. Kaur, N. Pandhi và N. C. Kajal (2022), "A prospective study of the clinical profile of hemoptysis and its correlation with radiological and microbiological findings", </w:t>
      </w:r>
      <w:r w:rsidRPr="006A5DE3">
        <w:rPr>
          <w:i/>
        </w:rPr>
        <w:t>Int J Mycobacteriol</w:t>
      </w:r>
      <w:r w:rsidRPr="006A5DE3">
        <w:t>, 11(4), 394-399.</w:t>
      </w:r>
    </w:p>
    <w:p w14:paraId="0730C519" w14:textId="77777777" w:rsidR="006A5DE3" w:rsidRPr="006A5DE3" w:rsidRDefault="006A5DE3" w:rsidP="006A5DE3">
      <w:pPr>
        <w:pStyle w:val="EndNoteBibliography"/>
        <w:spacing w:after="0"/>
        <w:ind w:left="720" w:hanging="720"/>
      </w:pPr>
      <w:r w:rsidRPr="006A5DE3">
        <w:t>23.</w:t>
      </w:r>
      <w:r w:rsidRPr="006A5DE3">
        <w:tab/>
        <w:t xml:space="preserve">Vũ Thị Vân Anh (2021), </w:t>
      </w:r>
      <w:r w:rsidRPr="006A5DE3">
        <w:rPr>
          <w:i/>
        </w:rPr>
        <w:t>Đặc điểm lâm sàng, cận lâm sàng và mô bệnh học ở bệnh nhân lao phổi có mảnh sinh thiết nuôi cấy trong môi trường lỏng dương tính với Mycobacterium tuberculosis</w:t>
      </w:r>
      <w:r w:rsidRPr="006A5DE3">
        <w:t>, Luận văn thạc sĩ Y học, Trường Đại học Y Hà Nội.</w:t>
      </w:r>
    </w:p>
    <w:p w14:paraId="13627815" w14:textId="77777777" w:rsidR="006A5DE3" w:rsidRPr="006A5DE3" w:rsidRDefault="006A5DE3" w:rsidP="006A5DE3">
      <w:pPr>
        <w:pStyle w:val="EndNoteBibliography"/>
        <w:spacing w:after="0"/>
        <w:ind w:left="720" w:hanging="720"/>
      </w:pPr>
      <w:r w:rsidRPr="006A5DE3">
        <w:t>24.</w:t>
      </w:r>
      <w:r w:rsidRPr="006A5DE3">
        <w:tab/>
        <w:t xml:space="preserve">Nguyễn Thị Phượng (2017), </w:t>
      </w:r>
      <w:r w:rsidRPr="006A5DE3">
        <w:rPr>
          <w:i/>
        </w:rPr>
        <w:t>Đặc điểm lâm sàng, cận lâm sàng và tính kháng thuốc chống lao hàng 1 của vi khuẩn ở bệnh nhân lao phổi tại Bệnh viện Phổi Trung Ương năm 2016-2017</w:t>
      </w:r>
      <w:r w:rsidRPr="006A5DE3">
        <w:t>, Luận văn Bác sĩ chuyên khoa cấp 2, Đại học Y Hà Nội.</w:t>
      </w:r>
    </w:p>
    <w:p w14:paraId="3C0260B7" w14:textId="77777777" w:rsidR="006A5DE3" w:rsidRPr="006A5DE3" w:rsidRDefault="006A5DE3" w:rsidP="006A5DE3">
      <w:pPr>
        <w:pStyle w:val="EndNoteBibliography"/>
        <w:spacing w:after="0"/>
        <w:ind w:left="720" w:hanging="720"/>
      </w:pPr>
      <w:r w:rsidRPr="006A5DE3">
        <w:t>25.</w:t>
      </w:r>
      <w:r w:rsidRPr="006A5DE3">
        <w:tab/>
        <w:t xml:space="preserve">Chương trình Chống lao Quốc gia (2018), </w:t>
      </w:r>
      <w:r w:rsidRPr="006A5DE3">
        <w:rPr>
          <w:i/>
        </w:rPr>
        <w:t>Hướng dẫn thực hành chuẩn xét nghiệm vi khuẩn lao</w:t>
      </w:r>
      <w:r w:rsidRPr="006A5DE3">
        <w:t>, Bộ Y tế.</w:t>
      </w:r>
    </w:p>
    <w:p w14:paraId="6F06FB2E" w14:textId="77777777" w:rsidR="006A5DE3" w:rsidRPr="006A5DE3" w:rsidRDefault="006A5DE3" w:rsidP="006A5DE3">
      <w:pPr>
        <w:pStyle w:val="EndNoteBibliography"/>
        <w:spacing w:after="0"/>
        <w:ind w:left="720" w:hanging="720"/>
      </w:pPr>
      <w:r w:rsidRPr="006A5DE3">
        <w:t>26.</w:t>
      </w:r>
      <w:r w:rsidRPr="006A5DE3">
        <w:tab/>
        <w:t xml:space="preserve">Nguyễn Viết Nhung (2022), </w:t>
      </w:r>
      <w:r w:rsidRPr="006A5DE3">
        <w:rPr>
          <w:i/>
        </w:rPr>
        <w:t>Bệnh lao và tiến trình chấm dứt bệnh lao</w:t>
      </w:r>
      <w:r w:rsidRPr="006A5DE3">
        <w:t>, Nhà xuất bản Y học, Hà Nội, 71.</w:t>
      </w:r>
    </w:p>
    <w:p w14:paraId="7ECF40F5" w14:textId="77777777" w:rsidR="006A5DE3" w:rsidRPr="006A5DE3" w:rsidRDefault="006A5DE3" w:rsidP="006A5DE3">
      <w:pPr>
        <w:pStyle w:val="EndNoteBibliography"/>
        <w:spacing w:after="0"/>
        <w:ind w:left="720" w:hanging="720"/>
      </w:pPr>
      <w:r w:rsidRPr="006A5DE3">
        <w:t>27.</w:t>
      </w:r>
      <w:r w:rsidRPr="006A5DE3">
        <w:tab/>
        <w:t xml:space="preserve">Chương trình Chống lao Quốc gia (2016), </w:t>
      </w:r>
      <w:r w:rsidRPr="006A5DE3">
        <w:rPr>
          <w:i/>
        </w:rPr>
        <w:t>Hướng dẫn quản lý bệnh lao</w:t>
      </w:r>
      <w:r w:rsidRPr="006A5DE3">
        <w:t>, Nhà xuất bản Y học.</w:t>
      </w:r>
    </w:p>
    <w:p w14:paraId="2F8406CC" w14:textId="77777777" w:rsidR="006A5DE3" w:rsidRPr="006A5DE3" w:rsidRDefault="006A5DE3" w:rsidP="006A5DE3">
      <w:pPr>
        <w:pStyle w:val="EndNoteBibliography"/>
        <w:spacing w:after="0"/>
        <w:ind w:left="720" w:hanging="720"/>
      </w:pPr>
      <w:r w:rsidRPr="006A5DE3">
        <w:lastRenderedPageBreak/>
        <w:t>28.</w:t>
      </w:r>
      <w:r w:rsidRPr="006A5DE3">
        <w:tab/>
        <w:t xml:space="preserve">Chương trình Chống lao Quốc gia (2014), </w:t>
      </w:r>
      <w:r w:rsidRPr="006A5DE3">
        <w:rPr>
          <w:i/>
        </w:rPr>
        <w:t>Giới thiệu kỹ thuật chẩn đoán bệnh lao bằng Xpert MTB/RIF</w:t>
      </w:r>
      <w:r w:rsidRPr="006A5DE3">
        <w:t>, Báo cáo tổng kết Dự án TB care I, Hà Nội.</w:t>
      </w:r>
    </w:p>
    <w:p w14:paraId="1578F91F" w14:textId="77777777" w:rsidR="006A5DE3" w:rsidRPr="006A5DE3" w:rsidRDefault="006A5DE3" w:rsidP="006A5DE3">
      <w:pPr>
        <w:pStyle w:val="EndNoteBibliography"/>
        <w:spacing w:after="0"/>
        <w:ind w:left="720" w:hanging="720"/>
      </w:pPr>
      <w:r w:rsidRPr="006A5DE3">
        <w:t>29.</w:t>
      </w:r>
      <w:r w:rsidRPr="006A5DE3">
        <w:tab/>
        <w:t xml:space="preserve">Nguyễn Kim Cương và Bùi Huy Hoàng (2021), "Nghiên cứu giá trị của xét nghiệm Xpert MTB/RIF Ultra đờm ở người bệnh nghi lao có hai mẫu xét nghiệm soi đờm trực tiếp AFB (-)", </w:t>
      </w:r>
      <w:r w:rsidRPr="006A5DE3">
        <w:rPr>
          <w:i/>
        </w:rPr>
        <w:t>Tạp chí nghiên cứu y học Trường Đại học Y Hà Nội</w:t>
      </w:r>
      <w:r w:rsidRPr="006A5DE3">
        <w:t>, 147(11), 7-14.</w:t>
      </w:r>
    </w:p>
    <w:p w14:paraId="3C4E8473" w14:textId="77777777" w:rsidR="006A5DE3" w:rsidRPr="006A5DE3" w:rsidRDefault="006A5DE3" w:rsidP="006A5DE3">
      <w:pPr>
        <w:pStyle w:val="EndNoteBibliography"/>
        <w:spacing w:after="0"/>
        <w:ind w:left="720" w:hanging="720"/>
      </w:pPr>
      <w:r w:rsidRPr="006A5DE3">
        <w:t>30.</w:t>
      </w:r>
      <w:r w:rsidRPr="006A5DE3">
        <w:tab/>
        <w:t xml:space="preserve">C. Lama và các cộng sự (2022), "Evaluation of Xpert MTB/RIF Assay, MTB Culture and Line Probe Assay for the Detection of MDR Tuberculosis in AFB Smear Negative Specimens", </w:t>
      </w:r>
      <w:r w:rsidRPr="006A5DE3">
        <w:rPr>
          <w:i/>
        </w:rPr>
        <w:t>Diseases</w:t>
      </w:r>
      <w:r w:rsidRPr="006A5DE3">
        <w:t>, 10(4).</w:t>
      </w:r>
    </w:p>
    <w:p w14:paraId="69D98CBD" w14:textId="77777777" w:rsidR="006A5DE3" w:rsidRPr="006A5DE3" w:rsidRDefault="006A5DE3" w:rsidP="006A5DE3">
      <w:pPr>
        <w:pStyle w:val="EndNoteBibliography"/>
        <w:spacing w:after="0"/>
        <w:ind w:left="720" w:hanging="720"/>
      </w:pPr>
      <w:r w:rsidRPr="006A5DE3">
        <w:t>31.</w:t>
      </w:r>
      <w:r w:rsidRPr="006A5DE3">
        <w:tab/>
        <w:t xml:space="preserve">Đỗ Đức Hiển (1999), </w:t>
      </w:r>
      <w:r w:rsidRPr="006A5DE3">
        <w:rPr>
          <w:i/>
        </w:rPr>
        <w:t>X-quang trong chẩn đoán lao phổi</w:t>
      </w:r>
      <w:r w:rsidRPr="006A5DE3">
        <w:t>, Bệnh học lao và bệnh phổi, Nhà xuất bản Y học, 43-46.</w:t>
      </w:r>
    </w:p>
    <w:p w14:paraId="4351B674" w14:textId="77777777" w:rsidR="006A5DE3" w:rsidRPr="006A5DE3" w:rsidRDefault="006A5DE3" w:rsidP="006A5DE3">
      <w:pPr>
        <w:pStyle w:val="EndNoteBibliography"/>
        <w:spacing w:after="0"/>
        <w:ind w:left="720" w:hanging="720"/>
      </w:pPr>
      <w:r w:rsidRPr="006A5DE3">
        <w:t>32.</w:t>
      </w:r>
      <w:r w:rsidRPr="006A5DE3">
        <w:tab/>
        <w:t xml:space="preserve">Nguyễn Văn Thành (2021), </w:t>
      </w:r>
      <w:r w:rsidRPr="006A5DE3">
        <w:rPr>
          <w:i/>
        </w:rPr>
        <w:t>Thực hành X-quang ngực</w:t>
      </w:r>
      <w:r w:rsidRPr="006A5DE3">
        <w:t>, Nhà xuất bản Y học.</w:t>
      </w:r>
    </w:p>
    <w:p w14:paraId="232300C1" w14:textId="77777777" w:rsidR="006A5DE3" w:rsidRPr="006A5DE3" w:rsidRDefault="006A5DE3" w:rsidP="006A5DE3">
      <w:pPr>
        <w:pStyle w:val="EndNoteBibliography"/>
        <w:spacing w:after="0"/>
        <w:ind w:left="720" w:hanging="720"/>
      </w:pPr>
      <w:r w:rsidRPr="006A5DE3">
        <w:t>33.</w:t>
      </w:r>
      <w:r w:rsidRPr="006A5DE3">
        <w:tab/>
        <w:t xml:space="preserve">Trần Văn Việt và Nguyễn Xuân Hiền (2017), "Nghiên cứu giá trị của phương pháp chụp X-quang phổi trong chẩn đoán lao phổi tại Bệnh viện Lao và bệnh phổi Hải Dương", </w:t>
      </w:r>
      <w:r w:rsidRPr="006A5DE3">
        <w:rPr>
          <w:i/>
        </w:rPr>
        <w:t>Tạp chí Y học Việt Nam</w:t>
      </w:r>
      <w:r w:rsidRPr="006A5DE3">
        <w:t>, 452(1), 38-42.</w:t>
      </w:r>
    </w:p>
    <w:p w14:paraId="0060EA60" w14:textId="77777777" w:rsidR="006A5DE3" w:rsidRPr="006A5DE3" w:rsidRDefault="006A5DE3" w:rsidP="006A5DE3">
      <w:pPr>
        <w:pStyle w:val="EndNoteBibliography"/>
        <w:spacing w:after="0"/>
        <w:ind w:left="720" w:hanging="720"/>
      </w:pPr>
      <w:r w:rsidRPr="006A5DE3">
        <w:t>34.</w:t>
      </w:r>
      <w:r w:rsidRPr="006A5DE3">
        <w:tab/>
        <w:t xml:space="preserve">G. Tavaziva và các cộng sự (2022), "Diagnostic accuracy of a commercially available, deep learning-based chest X-ray interpretation software for detecting culture-confirmed pulmonary tuberculosis", </w:t>
      </w:r>
      <w:r w:rsidRPr="006A5DE3">
        <w:rPr>
          <w:i/>
        </w:rPr>
        <w:t>Int J Infect Dis</w:t>
      </w:r>
      <w:r w:rsidRPr="006A5DE3">
        <w:t>, 122, 15-20.</w:t>
      </w:r>
    </w:p>
    <w:p w14:paraId="67E3E84E" w14:textId="77777777" w:rsidR="006A5DE3" w:rsidRPr="006A5DE3" w:rsidRDefault="006A5DE3" w:rsidP="006A5DE3">
      <w:pPr>
        <w:pStyle w:val="EndNoteBibliography"/>
        <w:spacing w:after="0"/>
        <w:ind w:left="720" w:hanging="720"/>
      </w:pPr>
      <w:r w:rsidRPr="006A5DE3">
        <w:t>35.</w:t>
      </w:r>
      <w:r w:rsidRPr="006A5DE3">
        <w:tab/>
        <w:t xml:space="preserve">Võ Trọng Thành (2019), </w:t>
      </w:r>
      <w:r w:rsidRPr="006A5DE3">
        <w:rPr>
          <w:i/>
        </w:rPr>
        <w:t>Nghiên cứu sự thay đổi một số chỉ số huyết học ở bệnh nhân lao phổi được điều trị tại Bệnh viện Phổi Trung ương</w:t>
      </w:r>
      <w:r w:rsidRPr="006A5DE3">
        <w:t>, Luận án Tiến sĩ y học, Trường Đại học Y Hà Nội.</w:t>
      </w:r>
    </w:p>
    <w:p w14:paraId="72A332A5" w14:textId="77777777" w:rsidR="006A5DE3" w:rsidRPr="006A5DE3" w:rsidRDefault="006A5DE3" w:rsidP="006A5DE3">
      <w:pPr>
        <w:pStyle w:val="EndNoteBibliography"/>
        <w:spacing w:after="0"/>
        <w:ind w:left="720" w:hanging="720"/>
      </w:pPr>
      <w:r w:rsidRPr="006A5DE3">
        <w:t>36.</w:t>
      </w:r>
      <w:r w:rsidRPr="006A5DE3">
        <w:tab/>
        <w:t xml:space="preserve">A. Mukherjee và các cộng sự (2019), "Prevalence, characteristics, and predictors of tuberculosis associated anemia", </w:t>
      </w:r>
      <w:r w:rsidRPr="006A5DE3">
        <w:rPr>
          <w:i/>
        </w:rPr>
        <w:t>J Family Med Prim Care</w:t>
      </w:r>
      <w:r w:rsidRPr="006A5DE3">
        <w:t>, 8(7), 2445-2449.</w:t>
      </w:r>
    </w:p>
    <w:p w14:paraId="5AF6CDA3" w14:textId="77777777" w:rsidR="006A5DE3" w:rsidRPr="006A5DE3" w:rsidRDefault="006A5DE3" w:rsidP="006A5DE3">
      <w:pPr>
        <w:pStyle w:val="EndNoteBibliography"/>
        <w:spacing w:after="0"/>
        <w:ind w:left="720" w:hanging="720"/>
      </w:pPr>
      <w:r w:rsidRPr="006A5DE3">
        <w:t>37.</w:t>
      </w:r>
      <w:r w:rsidRPr="006A5DE3">
        <w:tab/>
        <w:t xml:space="preserve">Chương trình Chống lao Quốc gia (2009), </w:t>
      </w:r>
      <w:r w:rsidRPr="006A5DE3">
        <w:rPr>
          <w:i/>
        </w:rPr>
        <w:t>Hướng dẫn quản lý bệnh lao kháng đa thuốc</w:t>
      </w:r>
      <w:r w:rsidRPr="006A5DE3">
        <w:t>, Nhà xuất bản Y học.</w:t>
      </w:r>
    </w:p>
    <w:p w14:paraId="7C4D18D1" w14:textId="77777777" w:rsidR="006A5DE3" w:rsidRPr="006A5DE3" w:rsidRDefault="006A5DE3" w:rsidP="006A5DE3">
      <w:pPr>
        <w:pStyle w:val="EndNoteBibliography"/>
        <w:spacing w:after="0"/>
        <w:ind w:left="720" w:hanging="720"/>
      </w:pPr>
      <w:r w:rsidRPr="006A5DE3">
        <w:t>38.</w:t>
      </w:r>
      <w:r w:rsidRPr="006A5DE3">
        <w:tab/>
        <w:t xml:space="preserve">Trần Văn Sáng (2007), </w:t>
      </w:r>
      <w:r w:rsidRPr="006A5DE3">
        <w:rPr>
          <w:i/>
        </w:rPr>
        <w:t>Hỏi đáp về bệnh lao kháng thuốc</w:t>
      </w:r>
      <w:r w:rsidRPr="006A5DE3">
        <w:t>, Nhà xuất bản Y học.</w:t>
      </w:r>
    </w:p>
    <w:p w14:paraId="77FC5827" w14:textId="77777777" w:rsidR="006A5DE3" w:rsidRPr="006A5DE3" w:rsidRDefault="006A5DE3" w:rsidP="006A5DE3">
      <w:pPr>
        <w:pStyle w:val="EndNoteBibliography"/>
        <w:spacing w:after="0"/>
        <w:ind w:left="720" w:hanging="720"/>
      </w:pPr>
      <w:r w:rsidRPr="006A5DE3">
        <w:t>39.</w:t>
      </w:r>
      <w:r w:rsidRPr="006A5DE3">
        <w:tab/>
        <w:t>World Health Organization (2011), Guidelines for the programmatic management of drug-resistant tuberculosis.</w:t>
      </w:r>
    </w:p>
    <w:p w14:paraId="5E5B4C9D" w14:textId="77777777" w:rsidR="006A5DE3" w:rsidRPr="006A5DE3" w:rsidRDefault="006A5DE3" w:rsidP="006A5DE3">
      <w:pPr>
        <w:pStyle w:val="EndNoteBibliography"/>
        <w:spacing w:after="0"/>
        <w:ind w:left="720" w:hanging="720"/>
      </w:pPr>
      <w:r w:rsidRPr="006A5DE3">
        <w:t>40.</w:t>
      </w:r>
      <w:r w:rsidRPr="006A5DE3">
        <w:tab/>
        <w:t xml:space="preserve">M. Elia (2017), "Defining, Recognizing, and Reporting Malnutrition", </w:t>
      </w:r>
      <w:r w:rsidRPr="006A5DE3">
        <w:rPr>
          <w:i/>
        </w:rPr>
        <w:t>Int J Low Extrem Wounds</w:t>
      </w:r>
      <w:r w:rsidRPr="006A5DE3">
        <w:t>, 16(4), 230-237.</w:t>
      </w:r>
    </w:p>
    <w:p w14:paraId="0FC31FCA" w14:textId="77777777" w:rsidR="006A5DE3" w:rsidRPr="006A5DE3" w:rsidRDefault="006A5DE3" w:rsidP="006A5DE3">
      <w:pPr>
        <w:pStyle w:val="EndNoteBibliography"/>
        <w:spacing w:after="0"/>
        <w:ind w:left="720" w:hanging="720"/>
      </w:pPr>
      <w:r w:rsidRPr="006A5DE3">
        <w:t>41.</w:t>
      </w:r>
      <w:r w:rsidRPr="006A5DE3">
        <w:tab/>
        <w:t xml:space="preserve">A. Zierle-Ghosh và A. Jan (2022), </w:t>
      </w:r>
      <w:r w:rsidRPr="006A5DE3">
        <w:rPr>
          <w:i/>
        </w:rPr>
        <w:t>Physiology, Body Mass Index</w:t>
      </w:r>
      <w:r w:rsidRPr="006A5DE3">
        <w:t>, StatPearls, StatPearls Publishing Copyright © 2022, StatPearls Publishing LLC., Treasure Island (FL).</w:t>
      </w:r>
    </w:p>
    <w:p w14:paraId="147A271E" w14:textId="77777777" w:rsidR="006A5DE3" w:rsidRPr="006A5DE3" w:rsidRDefault="006A5DE3" w:rsidP="006A5DE3">
      <w:pPr>
        <w:pStyle w:val="EndNoteBibliography"/>
        <w:spacing w:after="0"/>
        <w:ind w:left="720" w:hanging="720"/>
      </w:pPr>
      <w:r w:rsidRPr="006A5DE3">
        <w:lastRenderedPageBreak/>
        <w:t>42.</w:t>
      </w:r>
      <w:r w:rsidRPr="006A5DE3">
        <w:tab/>
        <w:t xml:space="preserve">World Health Organization (1995), </w:t>
      </w:r>
      <w:r w:rsidRPr="006A5DE3">
        <w:rPr>
          <w:i/>
        </w:rPr>
        <w:t>Physical status: the use and interpretation of anthropometry. Report of a WHO Expert Committee</w:t>
      </w:r>
      <w:r w:rsidRPr="006A5DE3">
        <w:t>, World Health Organ Tech Rep Ser, 854, 1-452.</w:t>
      </w:r>
    </w:p>
    <w:p w14:paraId="70DC2A98" w14:textId="77777777" w:rsidR="006A5DE3" w:rsidRPr="006A5DE3" w:rsidRDefault="006A5DE3" w:rsidP="006A5DE3">
      <w:pPr>
        <w:pStyle w:val="EndNoteBibliography"/>
        <w:spacing w:after="0"/>
        <w:ind w:left="720" w:hanging="720"/>
      </w:pPr>
      <w:r w:rsidRPr="006A5DE3">
        <w:t>43.</w:t>
      </w:r>
      <w:r w:rsidRPr="006A5DE3">
        <w:tab/>
        <w:t xml:space="preserve">D. R. Duerksen, M. Laporte và K. Jeejeebhoy (2021), "Evaluation of Nutrition Status Using the Subjective Global Assessment: Malnutrition, Cachexia, and Sarcopenia", </w:t>
      </w:r>
      <w:r w:rsidRPr="006A5DE3">
        <w:rPr>
          <w:i/>
        </w:rPr>
        <w:t>Nutr Clin Pract</w:t>
      </w:r>
      <w:r w:rsidRPr="006A5DE3">
        <w:t>, 36(5), 942-956.</w:t>
      </w:r>
    </w:p>
    <w:p w14:paraId="448DE5AB" w14:textId="77777777" w:rsidR="006A5DE3" w:rsidRPr="006A5DE3" w:rsidRDefault="006A5DE3" w:rsidP="006A5DE3">
      <w:pPr>
        <w:pStyle w:val="EndNoteBibliography"/>
        <w:spacing w:after="0"/>
        <w:ind w:left="720" w:hanging="720"/>
      </w:pPr>
      <w:r w:rsidRPr="006A5DE3">
        <w:t>44.</w:t>
      </w:r>
      <w:r w:rsidRPr="006A5DE3">
        <w:tab/>
        <w:t xml:space="preserve">Walker HK, Hall WD và Hurst JW (1990), </w:t>
      </w:r>
      <w:r w:rsidRPr="006A5DE3">
        <w:rPr>
          <w:i/>
        </w:rPr>
        <w:t>Chapter 101: Serum Albumin and Globulin</w:t>
      </w:r>
      <w:r w:rsidRPr="006A5DE3">
        <w:t>, Physical Clinical Methods: The History, and Laboratory Examinations. 3rd edition., ed.</w:t>
      </w:r>
    </w:p>
    <w:p w14:paraId="426C9A62" w14:textId="77777777" w:rsidR="006A5DE3" w:rsidRPr="006A5DE3" w:rsidRDefault="006A5DE3" w:rsidP="006A5DE3">
      <w:pPr>
        <w:pStyle w:val="EndNoteBibliography"/>
        <w:spacing w:after="0"/>
        <w:ind w:left="720" w:hanging="720"/>
      </w:pPr>
      <w:r w:rsidRPr="006A5DE3">
        <w:t>45.</w:t>
      </w:r>
      <w:r w:rsidRPr="006A5DE3">
        <w:tab/>
        <w:t xml:space="preserve">D. C. Evans và các cộng sự (2021), "The Use of Visceral Proteins as Nutrition Markers: An ASPEN Position Paper", </w:t>
      </w:r>
      <w:r w:rsidRPr="006A5DE3">
        <w:rPr>
          <w:i/>
        </w:rPr>
        <w:t>Nutr Clin Pract</w:t>
      </w:r>
      <w:r w:rsidRPr="006A5DE3">
        <w:t>, 36(1), 22-28.</w:t>
      </w:r>
    </w:p>
    <w:p w14:paraId="44857A12" w14:textId="77777777" w:rsidR="006A5DE3" w:rsidRPr="006A5DE3" w:rsidRDefault="006A5DE3" w:rsidP="006A5DE3">
      <w:pPr>
        <w:pStyle w:val="EndNoteBibliography"/>
        <w:spacing w:after="0"/>
        <w:ind w:left="720" w:hanging="720"/>
      </w:pPr>
      <w:r w:rsidRPr="006A5DE3">
        <w:t>46.</w:t>
      </w:r>
      <w:r w:rsidRPr="006A5DE3">
        <w:tab/>
        <w:t xml:space="preserve">Nguyễn Ngọc Lanh (2012), </w:t>
      </w:r>
      <w:r w:rsidRPr="006A5DE3">
        <w:rPr>
          <w:i/>
        </w:rPr>
        <w:t>Sinh lý bệnh học</w:t>
      </w:r>
      <w:r w:rsidRPr="006A5DE3">
        <w:t>, Nhà xuất bản Y học.</w:t>
      </w:r>
    </w:p>
    <w:p w14:paraId="2E1B3F6F" w14:textId="77777777" w:rsidR="006A5DE3" w:rsidRPr="006A5DE3" w:rsidRDefault="006A5DE3" w:rsidP="006A5DE3">
      <w:pPr>
        <w:pStyle w:val="EndNoteBibliography"/>
        <w:spacing w:after="0"/>
        <w:ind w:left="720" w:hanging="720"/>
      </w:pPr>
      <w:r w:rsidRPr="006A5DE3">
        <w:t>47.</w:t>
      </w:r>
      <w:r w:rsidRPr="006A5DE3">
        <w:tab/>
        <w:t>Bộ Y tế (2022), Quyết định 1832/QĐ-BYT về việc ban hành Hướng dẫn chẩn đoán và điều trị một số bệnh lý huyết học.</w:t>
      </w:r>
    </w:p>
    <w:p w14:paraId="617322D3" w14:textId="714CBDC7" w:rsidR="006A5DE3" w:rsidRPr="006A5DE3" w:rsidRDefault="006A5DE3" w:rsidP="006A5DE3">
      <w:pPr>
        <w:pStyle w:val="EndNoteBibliography"/>
        <w:spacing w:after="0"/>
        <w:ind w:left="720" w:hanging="720"/>
      </w:pPr>
      <w:r w:rsidRPr="006A5DE3">
        <w:t>48.</w:t>
      </w:r>
      <w:r w:rsidRPr="006A5DE3">
        <w:tab/>
        <w:t xml:space="preserve">Rebanta K. Chakraborty và Bracken Burns (2023), </w:t>
      </w:r>
      <w:r w:rsidRPr="006A5DE3">
        <w:rPr>
          <w:i/>
        </w:rPr>
        <w:t>Systemic Inflammatory Response Syndrome</w:t>
      </w:r>
      <w:r w:rsidRPr="006A5DE3">
        <w:t xml:space="preserve">, StatPearls [Internet], trích dẫn ngày 25/04/2023, lấy từ  </w:t>
      </w:r>
      <w:hyperlink r:id="rId19" w:history="1">
        <w:r w:rsidRPr="006A5DE3">
          <w:rPr>
            <w:rStyle w:val="Hyperlink"/>
          </w:rPr>
          <w:t>https://www.ncbi.nlm.nih.gov/books/NBK547669/</w:t>
        </w:r>
      </w:hyperlink>
      <w:r w:rsidRPr="006A5DE3">
        <w:t>.</w:t>
      </w:r>
    </w:p>
    <w:p w14:paraId="79CFCCD1" w14:textId="77777777" w:rsidR="006A5DE3" w:rsidRPr="006A5DE3" w:rsidRDefault="006A5DE3" w:rsidP="006A5DE3">
      <w:pPr>
        <w:pStyle w:val="EndNoteBibliography"/>
        <w:spacing w:after="0"/>
        <w:ind w:left="720" w:hanging="720"/>
      </w:pPr>
      <w:r w:rsidRPr="006A5DE3">
        <w:t>49.</w:t>
      </w:r>
      <w:r w:rsidRPr="006A5DE3">
        <w:tab/>
        <w:t xml:space="preserve">Trần Ngọc Dung và các cộng sự (2023), "Tỷ lệ mắc và đặc điểm dịch tễ lao mới tại tỉnh Đồng Tháp năm 2020", </w:t>
      </w:r>
      <w:r w:rsidRPr="006A5DE3">
        <w:rPr>
          <w:i/>
        </w:rPr>
        <w:t>Tạp chí Y học Việt Nam</w:t>
      </w:r>
      <w:r w:rsidRPr="006A5DE3">
        <w:t>, 524(1B).</w:t>
      </w:r>
    </w:p>
    <w:p w14:paraId="6FAB0C2D" w14:textId="77777777" w:rsidR="006A5DE3" w:rsidRPr="006A5DE3" w:rsidRDefault="006A5DE3" w:rsidP="006A5DE3">
      <w:pPr>
        <w:pStyle w:val="EndNoteBibliography"/>
        <w:spacing w:after="0"/>
        <w:ind w:left="720" w:hanging="720"/>
      </w:pPr>
      <w:r w:rsidRPr="006A5DE3">
        <w:t>50.</w:t>
      </w:r>
      <w:r w:rsidRPr="006A5DE3">
        <w:tab/>
        <w:t xml:space="preserve">Nguyễn Trọng Hưng (2020), "Tình trạng dinh dưỡng theo phương pháp nhân trắc học ở người bệnh lao phổi trước khi nhập viện tại Bệnh viện Phổi Trung ương năm 2019-2020", </w:t>
      </w:r>
      <w:r w:rsidRPr="006A5DE3">
        <w:rPr>
          <w:i/>
        </w:rPr>
        <w:t>TC.DD &amp; TP 16 (2) - 2020</w:t>
      </w:r>
      <w:r w:rsidRPr="006A5DE3">
        <w:t>.</w:t>
      </w:r>
    </w:p>
    <w:p w14:paraId="40870612" w14:textId="77777777" w:rsidR="006A5DE3" w:rsidRPr="006A5DE3" w:rsidRDefault="006A5DE3" w:rsidP="006A5DE3">
      <w:pPr>
        <w:pStyle w:val="EndNoteBibliography"/>
        <w:spacing w:after="0"/>
        <w:ind w:left="720" w:hanging="720"/>
      </w:pPr>
      <w:r w:rsidRPr="006A5DE3">
        <w:t>51.</w:t>
      </w:r>
      <w:r w:rsidRPr="006A5DE3">
        <w:tab/>
        <w:t xml:space="preserve">P. K. Appiah, B. Osei và H. Amu (2021), "Factors associated with nutritional status, knowledge and attitudes among tuberculosis patients receiving treatment in Ghana: A cross-sectional study in the Tema Metropolis", </w:t>
      </w:r>
      <w:r w:rsidRPr="006A5DE3">
        <w:rPr>
          <w:i/>
        </w:rPr>
        <w:t>PLoS One</w:t>
      </w:r>
      <w:r w:rsidRPr="006A5DE3">
        <w:t>, 16(10), e0258033.</w:t>
      </w:r>
    </w:p>
    <w:p w14:paraId="4D35791E" w14:textId="77777777" w:rsidR="006A5DE3" w:rsidRPr="006A5DE3" w:rsidRDefault="006A5DE3" w:rsidP="006A5DE3">
      <w:pPr>
        <w:pStyle w:val="EndNoteBibliography"/>
        <w:spacing w:after="0"/>
        <w:ind w:left="720" w:hanging="720"/>
      </w:pPr>
      <w:r w:rsidRPr="006A5DE3">
        <w:t>52.</w:t>
      </w:r>
      <w:r w:rsidRPr="006A5DE3">
        <w:tab/>
        <w:t xml:space="preserve">B. B. Musuenge, G. G. Poda và P. C. Chen (2020), "Nutritional Status of Patients with Tuberculosis and Associated Factors in the Health Centre Region of Burkina Faso", </w:t>
      </w:r>
      <w:r w:rsidRPr="006A5DE3">
        <w:rPr>
          <w:i/>
        </w:rPr>
        <w:t>Nutrients</w:t>
      </w:r>
      <w:r w:rsidRPr="006A5DE3">
        <w:t>, 12(9).</w:t>
      </w:r>
    </w:p>
    <w:p w14:paraId="6469B6BC" w14:textId="77777777" w:rsidR="006A5DE3" w:rsidRPr="006A5DE3" w:rsidRDefault="006A5DE3" w:rsidP="006A5DE3">
      <w:pPr>
        <w:pStyle w:val="EndNoteBibliography"/>
        <w:spacing w:after="0"/>
        <w:ind w:left="720" w:hanging="720"/>
      </w:pPr>
      <w:r w:rsidRPr="006A5DE3">
        <w:t>53.</w:t>
      </w:r>
      <w:r w:rsidRPr="006A5DE3">
        <w:tab/>
        <w:t xml:space="preserve">H. S. Lin và các cộng sự (2021), "Nutrition Assessment and Adverse Outcomes in Hospitalized Patients with Tuberculosis", </w:t>
      </w:r>
      <w:r w:rsidRPr="006A5DE3">
        <w:rPr>
          <w:i/>
        </w:rPr>
        <w:t>J Clin Med</w:t>
      </w:r>
      <w:r w:rsidRPr="006A5DE3">
        <w:t>, 10(12).</w:t>
      </w:r>
    </w:p>
    <w:p w14:paraId="31B9B8D2" w14:textId="77777777" w:rsidR="006A5DE3" w:rsidRPr="006A5DE3" w:rsidRDefault="006A5DE3" w:rsidP="006A5DE3">
      <w:pPr>
        <w:pStyle w:val="EndNoteBibliography"/>
        <w:spacing w:after="0"/>
        <w:ind w:left="720" w:hanging="720"/>
      </w:pPr>
      <w:r w:rsidRPr="006A5DE3">
        <w:t>54.</w:t>
      </w:r>
      <w:r w:rsidRPr="006A5DE3">
        <w:tab/>
        <w:t xml:space="preserve">F. Krapp và các cộng sự (2008), "Bodyweight gain to predict treatment outcome in patients with pulmonary tuberculosis in Peru", </w:t>
      </w:r>
      <w:r w:rsidRPr="006A5DE3">
        <w:rPr>
          <w:i/>
        </w:rPr>
        <w:t>Int J Tuberc Lung Dis</w:t>
      </w:r>
      <w:r w:rsidRPr="006A5DE3">
        <w:t>, 12(10), 1153-9.</w:t>
      </w:r>
    </w:p>
    <w:p w14:paraId="421753FD" w14:textId="77777777" w:rsidR="006A5DE3" w:rsidRPr="006A5DE3" w:rsidRDefault="006A5DE3" w:rsidP="006A5DE3">
      <w:pPr>
        <w:pStyle w:val="EndNoteBibliography"/>
        <w:spacing w:after="0"/>
        <w:ind w:left="720" w:hanging="720"/>
      </w:pPr>
      <w:r w:rsidRPr="006A5DE3">
        <w:t>55.</w:t>
      </w:r>
      <w:r w:rsidRPr="006A5DE3">
        <w:tab/>
        <w:t xml:space="preserve">T. A. Pakasi và các cộng sự (2009), "Malnutrition and socio-demographic factors associated with pulmonary tuberculosis in Timor and Rote Islands, Indonesia", </w:t>
      </w:r>
      <w:r w:rsidRPr="006A5DE3">
        <w:rPr>
          <w:i/>
        </w:rPr>
        <w:t>Int J Tuberc Lung Dis</w:t>
      </w:r>
      <w:r w:rsidRPr="006A5DE3">
        <w:t>, 13(6), 755-9.</w:t>
      </w:r>
    </w:p>
    <w:p w14:paraId="61DAB98F" w14:textId="77777777" w:rsidR="006A5DE3" w:rsidRPr="006A5DE3" w:rsidRDefault="006A5DE3" w:rsidP="006A5DE3">
      <w:pPr>
        <w:pStyle w:val="EndNoteBibliography"/>
        <w:spacing w:after="0"/>
        <w:ind w:left="720" w:hanging="720"/>
      </w:pPr>
      <w:r w:rsidRPr="006A5DE3">
        <w:lastRenderedPageBreak/>
        <w:t>56.</w:t>
      </w:r>
      <w:r w:rsidRPr="006A5DE3">
        <w:tab/>
        <w:t xml:space="preserve">SanchitaSubedi và các cộng sự (2019), "Nutritional Status of Patients with Pulmonary Tuberculosis receiving Anti-Tuberculosis Treatment at BP Koirala Institute of Health Sciences, Nepal", </w:t>
      </w:r>
      <w:r w:rsidRPr="006A5DE3">
        <w:rPr>
          <w:i/>
        </w:rPr>
        <w:t>IOSR Journal of Nursing and Health Science</w:t>
      </w:r>
      <w:r w:rsidRPr="006A5DE3">
        <w:t>, 8(2), 1-5.</w:t>
      </w:r>
    </w:p>
    <w:p w14:paraId="6575EC29" w14:textId="77777777" w:rsidR="006A5DE3" w:rsidRPr="006A5DE3" w:rsidRDefault="006A5DE3" w:rsidP="006A5DE3">
      <w:pPr>
        <w:pStyle w:val="EndNoteBibliography"/>
        <w:spacing w:after="0"/>
        <w:ind w:left="720" w:hanging="720"/>
      </w:pPr>
      <w:r w:rsidRPr="006A5DE3">
        <w:t>57.</w:t>
      </w:r>
      <w:r w:rsidRPr="006A5DE3">
        <w:tab/>
        <w:t xml:space="preserve">S. S. Evans, E. A. Repasky và D. T. Fisher (2015), "Fever and the thermal regulation of immunity: the immune system feels the heat", </w:t>
      </w:r>
      <w:r w:rsidRPr="006A5DE3">
        <w:rPr>
          <w:i/>
        </w:rPr>
        <w:t>Nat Rev Immunol</w:t>
      </w:r>
      <w:r w:rsidRPr="006A5DE3">
        <w:t>, 15(6), 335-49.</w:t>
      </w:r>
    </w:p>
    <w:p w14:paraId="6B015DFF" w14:textId="77777777" w:rsidR="006A5DE3" w:rsidRPr="006A5DE3" w:rsidRDefault="006A5DE3" w:rsidP="006A5DE3">
      <w:pPr>
        <w:pStyle w:val="EndNoteBibliography"/>
        <w:spacing w:after="0"/>
        <w:ind w:left="720" w:hanging="720"/>
      </w:pPr>
      <w:r w:rsidRPr="006A5DE3">
        <w:t>58.</w:t>
      </w:r>
      <w:r w:rsidRPr="006A5DE3">
        <w:tab/>
        <w:t xml:space="preserve">Dương Quang Tuấn (2016), "Liên quan giữa chỉ số BMI với một số đặc điểm lâm sàng và cận lâm sàng của bệnh lao phổi và sự thay đổi chỉ số BMI sau 1 tháng điều trị", </w:t>
      </w:r>
      <w:r w:rsidRPr="006A5DE3">
        <w:rPr>
          <w:i/>
        </w:rPr>
        <w:t>Tạp chí Y Dược học - Trường Đại học Y Dược Huế</w:t>
      </w:r>
      <w:r w:rsidRPr="006A5DE3">
        <w:t>, 6(4), 77.</w:t>
      </w:r>
    </w:p>
    <w:p w14:paraId="37B09F92" w14:textId="77777777" w:rsidR="006A5DE3" w:rsidRPr="006A5DE3" w:rsidRDefault="006A5DE3" w:rsidP="006A5DE3">
      <w:pPr>
        <w:pStyle w:val="EndNoteBibliography"/>
        <w:spacing w:after="0"/>
        <w:ind w:left="720" w:hanging="720"/>
      </w:pPr>
      <w:r w:rsidRPr="006A5DE3">
        <w:t>59.</w:t>
      </w:r>
      <w:r w:rsidRPr="006A5DE3">
        <w:tab/>
        <w:t xml:space="preserve">M. G. Oliveira và các cộng sự (2014), "Anemia in hospitalized patients with pulmonary tuberculosis", </w:t>
      </w:r>
      <w:r w:rsidRPr="006A5DE3">
        <w:rPr>
          <w:i/>
        </w:rPr>
        <w:t>J Bras Pneumol</w:t>
      </w:r>
      <w:r w:rsidRPr="006A5DE3">
        <w:t>, 40(4), 403-10.</w:t>
      </w:r>
    </w:p>
    <w:p w14:paraId="56B155B6" w14:textId="77777777" w:rsidR="006A5DE3" w:rsidRPr="006A5DE3" w:rsidRDefault="006A5DE3" w:rsidP="006A5DE3">
      <w:pPr>
        <w:pStyle w:val="EndNoteBibliography"/>
        <w:ind w:left="720" w:hanging="720"/>
      </w:pPr>
      <w:r w:rsidRPr="006A5DE3">
        <w:t>60.</w:t>
      </w:r>
      <w:r w:rsidRPr="006A5DE3">
        <w:tab/>
        <w:t xml:space="preserve">A. S. Magassouba và các cộng sự (2021), "Malnutrition prevalence and associated biochemical factors among drug-resistance tuberculosis (DR-TB) patients at key treatment sites in Conakry City, Republic of Guinea", </w:t>
      </w:r>
      <w:r w:rsidRPr="006A5DE3">
        <w:rPr>
          <w:i/>
        </w:rPr>
        <w:t>Pan Afr Med J</w:t>
      </w:r>
      <w:r w:rsidRPr="006A5DE3">
        <w:t>, 38, 279.</w:t>
      </w:r>
    </w:p>
    <w:p w14:paraId="6FD80654" w14:textId="5B5E961A"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6C770B">
      <w:pPr>
        <w:tabs>
          <w:tab w:val="left" w:leader="dot" w:pos="5670"/>
          <w:tab w:val="left" w:leader="dot" w:pos="711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2194"/>
        <w:gridCol w:w="2197"/>
        <w:gridCol w:w="2200"/>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lastRenderedPageBreak/>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lastRenderedPageBreak/>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41D16112" w14:textId="1885C27D" w:rsidR="00626E60" w:rsidRDefault="00891951" w:rsidP="00614B04">
      <w:pPr>
        <w:ind w:firstLine="0"/>
      </w:pPr>
      <w:r>
        <w:t>2</w:t>
      </w:r>
      <w:r w:rsidRPr="00F670D9">
        <w:t xml:space="preserve">. Kháng sinh đồ: </w:t>
      </w:r>
      <w:r w:rsidR="00626E60">
        <w:tab/>
      </w:r>
      <w:r w:rsidRPr="00F670D9">
        <w:t>Không kháng thuốc □</w:t>
      </w:r>
    </w:p>
    <w:p w14:paraId="20788667" w14:textId="714D6966" w:rsidR="00891951" w:rsidRPr="00F670D9" w:rsidRDefault="00891951" w:rsidP="00626E60">
      <w:pPr>
        <w:ind w:left="1440"/>
      </w:pPr>
      <w:r w:rsidRPr="00F670D9">
        <w:t xml:space="preserve">Có kháng thuốc □ (R □   S □   H □ </w:t>
      </w:r>
      <w:r w:rsidR="00626E60">
        <w:t xml:space="preserve"> </w:t>
      </w:r>
      <w:r w:rsidRPr="00F670D9">
        <w:t>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06B87DB6"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00"/>
        <w:gridCol w:w="2197"/>
        <w:gridCol w:w="2195"/>
        <w:gridCol w:w="2190"/>
      </w:tblGrid>
      <w:tr w:rsidR="00891951" w:rsidRPr="00F670D9" w14:paraId="72482BC1" w14:textId="77777777" w:rsidTr="0003269B">
        <w:tc>
          <w:tcPr>
            <w:tcW w:w="2337" w:type="dxa"/>
          </w:tcPr>
          <w:p w14:paraId="43C181B3" w14:textId="77777777" w:rsidR="00891951" w:rsidRPr="00F670D9" w:rsidRDefault="00891951" w:rsidP="00D14E6C">
            <w:pPr>
              <w:tabs>
                <w:tab w:val="left" w:leader="dot" w:pos="4410"/>
                <w:tab w:val="left" w:leader="dot" w:pos="6300"/>
              </w:tabs>
              <w:spacing w:line="276" w:lineRule="auto"/>
              <w:jc w:val="both"/>
            </w:pPr>
            <w:r w:rsidRPr="00F670D9">
              <w:t>Vị trí</w:t>
            </w:r>
          </w:p>
        </w:tc>
        <w:tc>
          <w:tcPr>
            <w:tcW w:w="2337" w:type="dxa"/>
          </w:tcPr>
          <w:p w14:paraId="71997DA6" w14:textId="77777777" w:rsidR="00891951" w:rsidRPr="00F670D9" w:rsidRDefault="00891951" w:rsidP="00D14E6C">
            <w:pPr>
              <w:tabs>
                <w:tab w:val="left" w:leader="dot" w:pos="4410"/>
                <w:tab w:val="left" w:leader="dot" w:pos="6300"/>
              </w:tabs>
              <w:spacing w:line="276" w:lineRule="auto"/>
              <w:jc w:val="both"/>
            </w:pPr>
            <w:r w:rsidRPr="00F670D9">
              <w:t>Phải</w:t>
            </w:r>
          </w:p>
        </w:tc>
        <w:tc>
          <w:tcPr>
            <w:tcW w:w="2338" w:type="dxa"/>
          </w:tcPr>
          <w:p w14:paraId="28765067" w14:textId="77777777" w:rsidR="00891951" w:rsidRPr="00F670D9" w:rsidRDefault="00891951" w:rsidP="00D14E6C">
            <w:pPr>
              <w:tabs>
                <w:tab w:val="left" w:leader="dot" w:pos="4410"/>
                <w:tab w:val="left" w:leader="dot" w:pos="6300"/>
              </w:tabs>
              <w:spacing w:line="276" w:lineRule="auto"/>
              <w:jc w:val="both"/>
            </w:pPr>
            <w:r w:rsidRPr="00F670D9">
              <w:t>Trái</w:t>
            </w:r>
          </w:p>
        </w:tc>
        <w:tc>
          <w:tcPr>
            <w:tcW w:w="2338" w:type="dxa"/>
          </w:tcPr>
          <w:p w14:paraId="5DF74613" w14:textId="77777777" w:rsidR="00891951" w:rsidRPr="00F670D9" w:rsidRDefault="00891951" w:rsidP="00D14E6C">
            <w:pPr>
              <w:tabs>
                <w:tab w:val="left" w:leader="dot" w:pos="4410"/>
                <w:tab w:val="left" w:leader="dot" w:pos="6300"/>
              </w:tabs>
              <w:spacing w:line="276" w:lineRule="auto"/>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D14E6C">
            <w:pPr>
              <w:tabs>
                <w:tab w:val="left" w:leader="dot" w:pos="4410"/>
                <w:tab w:val="left" w:leader="dot" w:pos="6300"/>
              </w:tabs>
              <w:spacing w:line="276" w:lineRule="auto"/>
              <w:jc w:val="both"/>
            </w:pPr>
            <w:r w:rsidRPr="00F670D9">
              <w:t>1/2 trên</w:t>
            </w:r>
          </w:p>
        </w:tc>
        <w:tc>
          <w:tcPr>
            <w:tcW w:w="2337" w:type="dxa"/>
          </w:tcPr>
          <w:p w14:paraId="46D3560E" w14:textId="77777777" w:rsidR="00891951" w:rsidRPr="00F670D9" w:rsidRDefault="00891951" w:rsidP="00D14E6C">
            <w:pPr>
              <w:tabs>
                <w:tab w:val="left" w:leader="dot" w:pos="4410"/>
                <w:tab w:val="left" w:leader="dot" w:pos="6300"/>
              </w:tabs>
              <w:spacing w:line="276" w:lineRule="auto"/>
              <w:jc w:val="both"/>
            </w:pPr>
          </w:p>
        </w:tc>
        <w:tc>
          <w:tcPr>
            <w:tcW w:w="2338" w:type="dxa"/>
          </w:tcPr>
          <w:p w14:paraId="34993CFD"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5C590F2" w14:textId="77777777" w:rsidR="00891951" w:rsidRPr="00F670D9" w:rsidRDefault="00891951" w:rsidP="00D14E6C">
            <w:pPr>
              <w:tabs>
                <w:tab w:val="left" w:leader="dot" w:pos="4410"/>
                <w:tab w:val="left" w:leader="dot" w:pos="6300"/>
              </w:tabs>
              <w:spacing w:line="276" w:lineRule="auto"/>
              <w:jc w:val="both"/>
            </w:pPr>
          </w:p>
        </w:tc>
      </w:tr>
      <w:tr w:rsidR="00891951" w:rsidRPr="00F670D9" w14:paraId="1E37C335" w14:textId="77777777" w:rsidTr="0003269B">
        <w:tc>
          <w:tcPr>
            <w:tcW w:w="2337" w:type="dxa"/>
          </w:tcPr>
          <w:p w14:paraId="0DB9C907" w14:textId="77777777" w:rsidR="00891951" w:rsidRPr="00F670D9" w:rsidRDefault="00891951" w:rsidP="00D14E6C">
            <w:pPr>
              <w:tabs>
                <w:tab w:val="left" w:leader="dot" w:pos="4410"/>
                <w:tab w:val="left" w:leader="dot" w:pos="6300"/>
              </w:tabs>
              <w:spacing w:line="276" w:lineRule="auto"/>
              <w:jc w:val="both"/>
            </w:pPr>
            <w:r w:rsidRPr="00F670D9">
              <w:t>1/2 dưới</w:t>
            </w:r>
          </w:p>
        </w:tc>
        <w:tc>
          <w:tcPr>
            <w:tcW w:w="2337" w:type="dxa"/>
          </w:tcPr>
          <w:p w14:paraId="2B61CD56" w14:textId="77777777" w:rsidR="00891951" w:rsidRPr="00F670D9" w:rsidRDefault="00891951" w:rsidP="00D14E6C">
            <w:pPr>
              <w:tabs>
                <w:tab w:val="left" w:leader="dot" w:pos="4410"/>
                <w:tab w:val="left" w:leader="dot" w:pos="6300"/>
              </w:tabs>
              <w:spacing w:line="276" w:lineRule="auto"/>
              <w:jc w:val="both"/>
            </w:pPr>
          </w:p>
        </w:tc>
        <w:tc>
          <w:tcPr>
            <w:tcW w:w="2338" w:type="dxa"/>
          </w:tcPr>
          <w:p w14:paraId="620F3422"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C4FD8A9" w14:textId="77777777" w:rsidR="00891951" w:rsidRPr="00F670D9" w:rsidRDefault="00891951" w:rsidP="00D14E6C">
            <w:pPr>
              <w:tabs>
                <w:tab w:val="left" w:leader="dot" w:pos="4410"/>
                <w:tab w:val="left" w:leader="dot" w:pos="6300"/>
              </w:tabs>
              <w:spacing w:line="276" w:lineRule="auto"/>
              <w:jc w:val="both"/>
            </w:pPr>
          </w:p>
        </w:tc>
      </w:tr>
      <w:tr w:rsidR="00891951" w:rsidRPr="00F670D9" w14:paraId="65695F7F" w14:textId="77777777" w:rsidTr="0003269B">
        <w:tc>
          <w:tcPr>
            <w:tcW w:w="2337" w:type="dxa"/>
          </w:tcPr>
          <w:p w14:paraId="5C488CD0" w14:textId="77777777" w:rsidR="00891951" w:rsidRPr="00F670D9" w:rsidRDefault="00891951" w:rsidP="00D14E6C">
            <w:pPr>
              <w:tabs>
                <w:tab w:val="left" w:leader="dot" w:pos="4410"/>
                <w:tab w:val="left" w:leader="dot" w:pos="6300"/>
              </w:tabs>
              <w:spacing w:line="276" w:lineRule="auto"/>
              <w:jc w:val="both"/>
            </w:pPr>
            <w:r w:rsidRPr="00F670D9">
              <w:t>Cả 1/2 trên-dưới</w:t>
            </w:r>
          </w:p>
        </w:tc>
        <w:tc>
          <w:tcPr>
            <w:tcW w:w="2337" w:type="dxa"/>
          </w:tcPr>
          <w:p w14:paraId="664EE91E"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C5210C4"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35A2C7B" w14:textId="77777777" w:rsidR="00891951" w:rsidRPr="00F670D9" w:rsidRDefault="00891951" w:rsidP="00D14E6C">
            <w:pPr>
              <w:tabs>
                <w:tab w:val="left" w:leader="dot" w:pos="4410"/>
                <w:tab w:val="left" w:leader="dot" w:pos="6300"/>
              </w:tabs>
              <w:spacing w:line="276" w:lineRule="auto"/>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196"/>
        <w:gridCol w:w="2168"/>
        <w:gridCol w:w="2231"/>
        <w:gridCol w:w="2187"/>
      </w:tblGrid>
      <w:tr w:rsidR="00891951" w:rsidRPr="00F670D9" w14:paraId="48407DBC" w14:textId="77777777" w:rsidTr="00C82C24">
        <w:tc>
          <w:tcPr>
            <w:tcW w:w="2337" w:type="dxa"/>
          </w:tcPr>
          <w:p w14:paraId="7E141097" w14:textId="77777777" w:rsidR="00891951" w:rsidRPr="00F670D9" w:rsidRDefault="00891951" w:rsidP="00D14E6C">
            <w:pPr>
              <w:tabs>
                <w:tab w:val="left" w:leader="dot" w:pos="4410"/>
                <w:tab w:val="left" w:leader="dot" w:pos="6300"/>
              </w:tabs>
              <w:spacing w:line="276" w:lineRule="auto"/>
              <w:jc w:val="both"/>
            </w:pPr>
            <w:r w:rsidRPr="00F670D9">
              <w:t>HC………T/L</w:t>
            </w:r>
          </w:p>
        </w:tc>
        <w:tc>
          <w:tcPr>
            <w:tcW w:w="2337" w:type="dxa"/>
          </w:tcPr>
          <w:p w14:paraId="62CD751A" w14:textId="77777777" w:rsidR="00891951" w:rsidRPr="00F670D9" w:rsidRDefault="00891951" w:rsidP="00D14E6C">
            <w:pPr>
              <w:tabs>
                <w:tab w:val="left" w:leader="dot" w:pos="4410"/>
                <w:tab w:val="left" w:leader="dot" w:pos="6300"/>
              </w:tabs>
              <w:spacing w:line="276" w:lineRule="auto"/>
              <w:jc w:val="both"/>
            </w:pPr>
            <w:r w:rsidRPr="00F670D9">
              <w:t>Hb………g/L</w:t>
            </w:r>
          </w:p>
        </w:tc>
        <w:tc>
          <w:tcPr>
            <w:tcW w:w="2338" w:type="dxa"/>
          </w:tcPr>
          <w:p w14:paraId="7F125735" w14:textId="77777777" w:rsidR="00891951" w:rsidRPr="00F670D9" w:rsidRDefault="00891951" w:rsidP="00D14E6C">
            <w:pPr>
              <w:tabs>
                <w:tab w:val="left" w:leader="dot" w:pos="4410"/>
                <w:tab w:val="left" w:leader="dot" w:pos="6300"/>
              </w:tabs>
              <w:spacing w:line="276" w:lineRule="auto"/>
              <w:jc w:val="both"/>
            </w:pPr>
            <w:r w:rsidRPr="00F670D9">
              <w:t>Hct……..L/L</w:t>
            </w:r>
          </w:p>
        </w:tc>
        <w:tc>
          <w:tcPr>
            <w:tcW w:w="2338" w:type="dxa"/>
          </w:tcPr>
          <w:p w14:paraId="7DA89A9D" w14:textId="77777777" w:rsidR="00891951" w:rsidRPr="00F670D9" w:rsidRDefault="00891951" w:rsidP="00D14E6C">
            <w:pPr>
              <w:tabs>
                <w:tab w:val="left" w:leader="dot" w:pos="4410"/>
                <w:tab w:val="left" w:leader="dot" w:pos="6300"/>
              </w:tabs>
              <w:spacing w:line="276" w:lineRule="auto"/>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D14E6C">
            <w:pPr>
              <w:tabs>
                <w:tab w:val="left" w:leader="dot" w:pos="4410"/>
                <w:tab w:val="left" w:leader="dot" w:pos="6300"/>
              </w:tabs>
              <w:spacing w:line="276" w:lineRule="auto"/>
              <w:jc w:val="both"/>
            </w:pPr>
            <w:r w:rsidRPr="00F670D9">
              <w:t>MCV…</w:t>
            </w:r>
            <w:r>
              <w:t>…fl</w:t>
            </w:r>
          </w:p>
        </w:tc>
        <w:tc>
          <w:tcPr>
            <w:tcW w:w="2337" w:type="dxa"/>
          </w:tcPr>
          <w:p w14:paraId="27FC7815" w14:textId="77777777" w:rsidR="00891951" w:rsidRPr="00F670D9" w:rsidRDefault="00891951" w:rsidP="00D14E6C">
            <w:pPr>
              <w:tabs>
                <w:tab w:val="left" w:leader="dot" w:pos="4410"/>
                <w:tab w:val="left" w:leader="dot" w:pos="6300"/>
              </w:tabs>
              <w:spacing w:line="276" w:lineRule="auto"/>
              <w:jc w:val="both"/>
            </w:pPr>
            <w:r w:rsidRPr="00F670D9">
              <w:t>MCH……</w:t>
            </w:r>
            <w:r>
              <w:t>pg</w:t>
            </w:r>
          </w:p>
        </w:tc>
        <w:tc>
          <w:tcPr>
            <w:tcW w:w="2338" w:type="dxa"/>
          </w:tcPr>
          <w:p w14:paraId="1B977800" w14:textId="77777777" w:rsidR="00891951" w:rsidRPr="00F670D9" w:rsidRDefault="00891951" w:rsidP="00D14E6C">
            <w:pPr>
              <w:tabs>
                <w:tab w:val="left" w:leader="dot" w:pos="4410"/>
                <w:tab w:val="left" w:leader="dot" w:pos="6300"/>
              </w:tabs>
              <w:spacing w:line="276" w:lineRule="auto"/>
              <w:jc w:val="both"/>
            </w:pPr>
            <w:r w:rsidRPr="00F670D9">
              <w:t>MCHC……</w:t>
            </w:r>
            <w:r>
              <w:t>g/L</w:t>
            </w:r>
          </w:p>
        </w:tc>
        <w:tc>
          <w:tcPr>
            <w:tcW w:w="2338" w:type="dxa"/>
          </w:tcPr>
          <w:p w14:paraId="1CE35E96" w14:textId="77777777" w:rsidR="00891951" w:rsidRPr="00F670D9" w:rsidRDefault="00891951" w:rsidP="00D14E6C">
            <w:pPr>
              <w:tabs>
                <w:tab w:val="left" w:leader="dot" w:pos="4410"/>
                <w:tab w:val="left" w:leader="dot" w:pos="6300"/>
              </w:tabs>
              <w:spacing w:line="276" w:lineRule="auto"/>
              <w:jc w:val="both"/>
            </w:pPr>
          </w:p>
        </w:tc>
      </w:tr>
      <w:tr w:rsidR="00891951" w:rsidRPr="00F670D9" w14:paraId="3365EE8C" w14:textId="77777777" w:rsidTr="00C82C24">
        <w:tc>
          <w:tcPr>
            <w:tcW w:w="2337" w:type="dxa"/>
          </w:tcPr>
          <w:p w14:paraId="5D2D5BC8" w14:textId="77777777" w:rsidR="00891951" w:rsidRPr="00F670D9" w:rsidRDefault="00891951" w:rsidP="00D14E6C">
            <w:pPr>
              <w:tabs>
                <w:tab w:val="left" w:leader="dot" w:pos="4410"/>
                <w:tab w:val="left" w:leader="dot" w:pos="6300"/>
              </w:tabs>
              <w:spacing w:line="276" w:lineRule="auto"/>
              <w:jc w:val="both"/>
            </w:pPr>
            <w:r w:rsidRPr="00F670D9">
              <w:t>BC………G/</w:t>
            </w:r>
            <w:r>
              <w:t>L</w:t>
            </w:r>
          </w:p>
        </w:tc>
        <w:tc>
          <w:tcPr>
            <w:tcW w:w="2337" w:type="dxa"/>
          </w:tcPr>
          <w:p w14:paraId="3026E8B1" w14:textId="77777777" w:rsidR="00891951" w:rsidRPr="00F670D9" w:rsidRDefault="00891951" w:rsidP="00D14E6C">
            <w:pPr>
              <w:tabs>
                <w:tab w:val="left" w:leader="dot" w:pos="4410"/>
                <w:tab w:val="left" w:leader="dot" w:pos="6300"/>
              </w:tabs>
              <w:spacing w:line="276" w:lineRule="auto"/>
              <w:jc w:val="both"/>
            </w:pPr>
            <w:r w:rsidRPr="00F670D9">
              <w:t>N………%</w:t>
            </w:r>
          </w:p>
        </w:tc>
        <w:tc>
          <w:tcPr>
            <w:tcW w:w="2338" w:type="dxa"/>
          </w:tcPr>
          <w:p w14:paraId="5FB98A64" w14:textId="77777777" w:rsidR="00891951" w:rsidRPr="00F670D9" w:rsidRDefault="00891951" w:rsidP="00D14E6C">
            <w:pPr>
              <w:tabs>
                <w:tab w:val="left" w:leader="dot" w:pos="4410"/>
                <w:tab w:val="left" w:leader="dot" w:pos="6300"/>
              </w:tabs>
              <w:spacing w:line="276" w:lineRule="auto"/>
              <w:jc w:val="both"/>
            </w:pPr>
            <w:r w:rsidRPr="00F670D9">
              <w:t>L……..%</w:t>
            </w:r>
          </w:p>
        </w:tc>
        <w:tc>
          <w:tcPr>
            <w:tcW w:w="2338" w:type="dxa"/>
          </w:tcPr>
          <w:p w14:paraId="6BFF1217" w14:textId="77777777" w:rsidR="00891951" w:rsidRPr="00F670D9" w:rsidRDefault="00891951" w:rsidP="00D14E6C">
            <w:pPr>
              <w:tabs>
                <w:tab w:val="left" w:leader="dot" w:pos="4410"/>
                <w:tab w:val="left" w:leader="dot" w:pos="6300"/>
              </w:tabs>
              <w:spacing w:line="276" w:lineRule="auto"/>
              <w:jc w:val="both"/>
            </w:pPr>
          </w:p>
        </w:tc>
      </w:tr>
    </w:tbl>
    <w:p w14:paraId="687D43CE" w14:textId="3CBEBCB9" w:rsidR="00891951" w:rsidRDefault="00891951" w:rsidP="00880851">
      <w:pPr>
        <w:tabs>
          <w:tab w:val="left" w:leader="dot" w:pos="4410"/>
          <w:tab w:val="left" w:leader="dot" w:pos="6300"/>
        </w:tabs>
        <w:spacing w:before="160"/>
        <w:ind w:firstLine="0"/>
      </w:pPr>
      <w:r>
        <w:t>6</w:t>
      </w:r>
      <w:r w:rsidRPr="00F670D9">
        <w:t>. Sinh hóa máu:</w:t>
      </w:r>
    </w:p>
    <w:tbl>
      <w:tblPr>
        <w:tblStyle w:val="TableGrid"/>
        <w:tblW w:w="5003" w:type="pct"/>
        <w:tblInd w:w="-5" w:type="dxa"/>
        <w:tblLayout w:type="fixed"/>
        <w:tblLook w:val="04A0" w:firstRow="1" w:lastRow="0" w:firstColumn="1" w:lastColumn="0" w:noHBand="0" w:noVBand="1"/>
      </w:tblPr>
      <w:tblGrid>
        <w:gridCol w:w="2104"/>
        <w:gridCol w:w="2194"/>
        <w:gridCol w:w="1913"/>
        <w:gridCol w:w="2571"/>
      </w:tblGrid>
      <w:tr w:rsidR="00891951" w:rsidRPr="00F670D9" w14:paraId="501F8554" w14:textId="77777777" w:rsidTr="00E05351">
        <w:tc>
          <w:tcPr>
            <w:tcW w:w="1198" w:type="pct"/>
          </w:tcPr>
          <w:p w14:paraId="289F1299" w14:textId="1DE95F5C" w:rsidR="00891951" w:rsidRPr="00F670D9" w:rsidRDefault="00891951" w:rsidP="00D14E6C">
            <w:pPr>
              <w:tabs>
                <w:tab w:val="left" w:leader="dot" w:pos="4410"/>
                <w:tab w:val="left" w:leader="dot" w:pos="6300"/>
              </w:tabs>
              <w:jc w:val="both"/>
            </w:pPr>
            <w:r w:rsidRPr="00F670D9">
              <w:t>SGOT……UI/L</w:t>
            </w:r>
          </w:p>
        </w:tc>
        <w:tc>
          <w:tcPr>
            <w:tcW w:w="1249" w:type="pct"/>
          </w:tcPr>
          <w:p w14:paraId="79994C79" w14:textId="1CFC0658" w:rsidR="00891951" w:rsidRPr="00F670D9" w:rsidRDefault="00891951" w:rsidP="00D14E6C">
            <w:pPr>
              <w:tabs>
                <w:tab w:val="left" w:leader="dot" w:pos="4410"/>
                <w:tab w:val="left" w:leader="dot" w:pos="6300"/>
              </w:tabs>
              <w:jc w:val="both"/>
            </w:pPr>
            <w:r w:rsidRPr="00F670D9">
              <w:t>SGPT……UI/L</w:t>
            </w:r>
          </w:p>
        </w:tc>
        <w:tc>
          <w:tcPr>
            <w:tcW w:w="1089" w:type="pct"/>
          </w:tcPr>
          <w:p w14:paraId="0917B672" w14:textId="489BF6B0" w:rsidR="00891951" w:rsidRPr="00F670D9" w:rsidRDefault="00891951" w:rsidP="00D14E6C">
            <w:pPr>
              <w:tabs>
                <w:tab w:val="left" w:leader="dot" w:pos="4410"/>
                <w:tab w:val="left" w:leader="dot" w:pos="6300"/>
              </w:tabs>
              <w:jc w:val="both"/>
            </w:pPr>
            <w:r w:rsidRPr="00F670D9">
              <w:t>Ure</w:t>
            </w:r>
            <w:r w:rsidR="00160A45">
              <w:t>…</w:t>
            </w:r>
            <w:r w:rsidRPr="00F670D9">
              <w:t>mmol/L</w:t>
            </w:r>
          </w:p>
        </w:tc>
        <w:tc>
          <w:tcPr>
            <w:tcW w:w="1464" w:type="pct"/>
          </w:tcPr>
          <w:p w14:paraId="6DBEE9E2" w14:textId="0C30AF4B" w:rsidR="00891951" w:rsidRPr="00F670D9" w:rsidRDefault="00891951" w:rsidP="00D14E6C">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E05351">
        <w:tc>
          <w:tcPr>
            <w:tcW w:w="1198" w:type="pct"/>
          </w:tcPr>
          <w:p w14:paraId="644AB5AA" w14:textId="1579BB49" w:rsidR="00891951" w:rsidRPr="00F670D9" w:rsidRDefault="00891951" w:rsidP="00D14E6C">
            <w:pPr>
              <w:tabs>
                <w:tab w:val="left" w:leader="dot" w:pos="4410"/>
                <w:tab w:val="left" w:leader="dot" w:pos="6300"/>
              </w:tabs>
              <w:jc w:val="both"/>
            </w:pPr>
            <w:r w:rsidRPr="00F670D9">
              <w:t>Albumin…g/L</w:t>
            </w:r>
          </w:p>
        </w:tc>
        <w:tc>
          <w:tcPr>
            <w:tcW w:w="1249" w:type="pct"/>
          </w:tcPr>
          <w:p w14:paraId="212825E8" w14:textId="42C1878B" w:rsidR="00891951" w:rsidRPr="00F670D9" w:rsidRDefault="00891951" w:rsidP="00D14E6C">
            <w:pPr>
              <w:tabs>
                <w:tab w:val="left" w:leader="dot" w:pos="4410"/>
                <w:tab w:val="left" w:leader="dot" w:pos="6300"/>
              </w:tabs>
              <w:jc w:val="both"/>
            </w:pPr>
            <w:r w:rsidRPr="00F670D9">
              <w:t>Protein……</w:t>
            </w:r>
            <w:r>
              <w:t>g</w:t>
            </w:r>
            <w:r w:rsidRPr="00F670D9">
              <w:t>/L</w:t>
            </w:r>
          </w:p>
        </w:tc>
        <w:tc>
          <w:tcPr>
            <w:tcW w:w="1089" w:type="pct"/>
          </w:tcPr>
          <w:p w14:paraId="1C430562" w14:textId="77777777" w:rsidR="00891951" w:rsidRPr="00F670D9" w:rsidRDefault="00891951" w:rsidP="00D14E6C">
            <w:pPr>
              <w:tabs>
                <w:tab w:val="left" w:leader="dot" w:pos="4410"/>
                <w:tab w:val="left" w:leader="dot" w:pos="6300"/>
              </w:tabs>
              <w:jc w:val="both"/>
            </w:pPr>
          </w:p>
        </w:tc>
        <w:tc>
          <w:tcPr>
            <w:tcW w:w="1464" w:type="pct"/>
          </w:tcPr>
          <w:p w14:paraId="52323ABF" w14:textId="77777777" w:rsidR="00891951" w:rsidRPr="00F670D9" w:rsidRDefault="00891951" w:rsidP="00D14E6C">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lastRenderedPageBreak/>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1"/>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381"/>
        <w:gridCol w:w="1736"/>
        <w:gridCol w:w="63"/>
        <w:gridCol w:w="1766"/>
        <w:gridCol w:w="33"/>
        <w:gridCol w:w="1798"/>
      </w:tblGrid>
      <w:tr w:rsidR="008F6D91" w:rsidRPr="00456A35" w14:paraId="438A4993" w14:textId="77777777" w:rsidTr="00615F56">
        <w:tc>
          <w:tcPr>
            <w:tcW w:w="1926" w:type="pct"/>
          </w:tcPr>
          <w:p w14:paraId="70861B2A" w14:textId="77777777" w:rsidR="008F6D91" w:rsidRPr="00F51155" w:rsidRDefault="008F6D91" w:rsidP="00DF6DD1">
            <w:pPr>
              <w:rPr>
                <w:b/>
                <w:bCs/>
                <w:lang w:val="vi-VN"/>
              </w:rPr>
            </w:pPr>
            <w:r w:rsidRPr="00F51155">
              <w:rPr>
                <w:b/>
                <w:bCs/>
                <w:lang w:val="vi-VN"/>
              </w:rPr>
              <w:t>Câu hỏi</w:t>
            </w:r>
          </w:p>
        </w:tc>
        <w:tc>
          <w:tcPr>
            <w:tcW w:w="989" w:type="pct"/>
          </w:tcPr>
          <w:p w14:paraId="63CD1477" w14:textId="5727CE75" w:rsidR="008F6D91" w:rsidRPr="00F51155" w:rsidRDefault="006F2928" w:rsidP="00DF6DD1">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DF6DD1">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DF6DD1">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DF6DD1">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DF6DD1">
            <w:pPr>
              <w:rPr>
                <w:lang w:val="vi-VN"/>
              </w:rPr>
            </w:pPr>
            <w:r w:rsidRPr="00631AE3">
              <w:rPr>
                <w:lang w:val="vi-VN"/>
              </w:rPr>
              <w:t>Sụt cân trong 6 tháng qua</w:t>
            </w:r>
          </w:p>
          <w:p w14:paraId="7C1C7963" w14:textId="79FC28D2" w:rsidR="008F6D91" w:rsidRPr="00456A35" w:rsidRDefault="008F6D91" w:rsidP="00DF6DD1">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DF6DD1">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DF6DD1">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DF6DD1">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DF6DD1">
            <w:r>
              <w:t>Giảm &gt;10%</w:t>
            </w:r>
          </w:p>
        </w:tc>
      </w:tr>
      <w:tr w:rsidR="008F6D91" w:rsidRPr="00456A35" w14:paraId="420582EC" w14:textId="77777777" w:rsidTr="00992DAE">
        <w:tc>
          <w:tcPr>
            <w:tcW w:w="1926" w:type="pct"/>
          </w:tcPr>
          <w:p w14:paraId="655F8990" w14:textId="77777777" w:rsidR="008F6D91" w:rsidRPr="00631AE3" w:rsidRDefault="008F6D91" w:rsidP="00DF6DD1">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DF6DD1">
            <w:pPr>
              <w:rPr>
                <w:lang w:val="vi-VN"/>
              </w:rPr>
            </w:pPr>
            <w:r w:rsidRPr="00456A35">
              <w:rPr>
                <w:lang w:val="vi-VN"/>
              </w:rPr>
              <w:t>Tăng cân</w:t>
            </w:r>
          </w:p>
        </w:tc>
        <w:tc>
          <w:tcPr>
            <w:tcW w:w="1025" w:type="pct"/>
            <w:gridSpan w:val="2"/>
            <w:vAlign w:val="top"/>
          </w:tcPr>
          <w:p w14:paraId="6E76FE24" w14:textId="0A2799E9" w:rsidR="008F6D91" w:rsidRPr="00615F56" w:rsidRDefault="00615F56" w:rsidP="00DF6DD1">
            <w:r>
              <w:t>Không</w:t>
            </w:r>
            <w:r w:rsidR="00E46B93">
              <w:t xml:space="preserve"> thay</w:t>
            </w:r>
            <w:r>
              <w:t xml:space="preserve"> đổi</w:t>
            </w:r>
          </w:p>
        </w:tc>
        <w:tc>
          <w:tcPr>
            <w:tcW w:w="1024" w:type="pct"/>
            <w:vAlign w:val="top"/>
          </w:tcPr>
          <w:p w14:paraId="6600A6A2" w14:textId="77777777" w:rsidR="008F6D91" w:rsidRPr="00456A35" w:rsidRDefault="008F6D91" w:rsidP="00DF6DD1">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DF6DD1">
            <w:pPr>
              <w:rPr>
                <w:lang w:val="vi-VN"/>
              </w:rPr>
            </w:pPr>
            <w:r w:rsidRPr="00631AE3">
              <w:rPr>
                <w:lang w:val="vi-VN"/>
              </w:rPr>
              <w:t>Khẩu phần ăn</w:t>
            </w:r>
          </w:p>
        </w:tc>
        <w:tc>
          <w:tcPr>
            <w:tcW w:w="1025" w:type="pct"/>
            <w:gridSpan w:val="2"/>
            <w:vAlign w:val="top"/>
          </w:tcPr>
          <w:p w14:paraId="0823D154" w14:textId="5F9277D9" w:rsidR="008F6D91" w:rsidRPr="00456A35" w:rsidRDefault="008F6D91" w:rsidP="00DF6DD1">
            <w:pPr>
              <w:rPr>
                <w:lang w:val="vi-VN"/>
              </w:rPr>
            </w:pPr>
            <w:r w:rsidRPr="00456A35">
              <w:rPr>
                <w:lang w:val="vi-VN"/>
              </w:rPr>
              <w:t>Không</w:t>
            </w:r>
            <w:r w:rsidR="00670D1A">
              <w:t xml:space="preserve"> </w:t>
            </w:r>
            <w:r w:rsidR="003C7F7B">
              <w:t xml:space="preserve">thay </w:t>
            </w:r>
            <w:r w:rsidRPr="00456A35">
              <w:rPr>
                <w:lang w:val="vi-VN"/>
              </w:rPr>
              <w:t>đổi</w:t>
            </w:r>
          </w:p>
        </w:tc>
        <w:tc>
          <w:tcPr>
            <w:tcW w:w="1025" w:type="pct"/>
            <w:gridSpan w:val="2"/>
            <w:vAlign w:val="top"/>
          </w:tcPr>
          <w:p w14:paraId="612243CD" w14:textId="77777777" w:rsidR="008F6D91" w:rsidRPr="00456A35" w:rsidRDefault="008F6D91" w:rsidP="00DF6DD1">
            <w:pPr>
              <w:rPr>
                <w:lang w:val="vi-VN"/>
              </w:rPr>
            </w:pPr>
            <w:r w:rsidRPr="00456A35">
              <w:rPr>
                <w:lang w:val="vi-VN"/>
              </w:rPr>
              <w:t>Thay đổi ít và vừa</w:t>
            </w:r>
          </w:p>
        </w:tc>
        <w:tc>
          <w:tcPr>
            <w:tcW w:w="1024" w:type="pct"/>
            <w:vAlign w:val="top"/>
          </w:tcPr>
          <w:p w14:paraId="7A9009D4" w14:textId="77777777" w:rsidR="008F6D91" w:rsidRPr="00456A35" w:rsidRDefault="008F6D91" w:rsidP="00DF6DD1">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DF6DD1">
            <w:pPr>
              <w:rPr>
                <w:lang w:val="vi-VN"/>
              </w:rPr>
            </w:pPr>
            <w:r w:rsidRPr="00631AE3">
              <w:rPr>
                <w:lang w:val="vi-VN"/>
              </w:rPr>
              <w:t>Triệu chứng tiêu hóa &gt;2 tuần</w:t>
            </w:r>
          </w:p>
          <w:p w14:paraId="4D93422A" w14:textId="727BAD89" w:rsidR="008F6D91" w:rsidRPr="00631AE3" w:rsidRDefault="008F6D91" w:rsidP="00DF6DD1">
            <w:pPr>
              <w:rPr>
                <w:lang w:val="vi-VN"/>
              </w:rPr>
            </w:pPr>
            <w:r>
              <w:t xml:space="preserve">- </w:t>
            </w:r>
            <w:r w:rsidRPr="00631AE3">
              <w:rPr>
                <w:lang w:val="vi-VN"/>
              </w:rPr>
              <w:t xml:space="preserve">Không </w:t>
            </w:r>
          </w:p>
          <w:p w14:paraId="255E2E29" w14:textId="77777777" w:rsidR="008F6D91" w:rsidRPr="00631AE3" w:rsidRDefault="008F6D91" w:rsidP="00DF6DD1">
            <w:pPr>
              <w:rPr>
                <w:lang w:val="vi-VN"/>
              </w:rPr>
            </w:pPr>
            <w:r>
              <w:t xml:space="preserve">- </w:t>
            </w:r>
            <w:r w:rsidRPr="00631AE3">
              <w:rPr>
                <w:lang w:val="vi-VN"/>
              </w:rPr>
              <w:t>Buồn nôn</w:t>
            </w:r>
          </w:p>
          <w:p w14:paraId="291D99C3" w14:textId="756A3A52" w:rsidR="008F6D91" w:rsidRPr="00631AE3" w:rsidRDefault="008F6D91" w:rsidP="00DF6DD1">
            <w:pPr>
              <w:rPr>
                <w:lang w:val="vi-VN"/>
              </w:rPr>
            </w:pPr>
            <w:r>
              <w:t xml:space="preserve">- </w:t>
            </w:r>
            <w:r w:rsidRPr="00631AE3">
              <w:rPr>
                <w:lang w:val="vi-VN"/>
              </w:rPr>
              <w:t xml:space="preserve">Nôn </w:t>
            </w:r>
          </w:p>
          <w:p w14:paraId="6FA09086" w14:textId="77777777" w:rsidR="008F6D91" w:rsidRPr="00631AE3" w:rsidRDefault="008F6D91" w:rsidP="00DF6DD1">
            <w:pPr>
              <w:rPr>
                <w:lang w:val="vi-VN"/>
              </w:rPr>
            </w:pPr>
            <w:r>
              <w:t xml:space="preserve">- </w:t>
            </w:r>
            <w:r w:rsidRPr="00631AE3">
              <w:rPr>
                <w:lang w:val="vi-VN"/>
              </w:rPr>
              <w:t>Tiêu chảy</w:t>
            </w:r>
          </w:p>
          <w:p w14:paraId="7DD557D7" w14:textId="77777777" w:rsidR="008F6D91" w:rsidRPr="00631AE3" w:rsidRDefault="008F6D91" w:rsidP="00DF6DD1">
            <w:pPr>
              <w:rPr>
                <w:lang w:val="vi-VN"/>
              </w:rPr>
            </w:pPr>
            <w:r>
              <w:t xml:space="preserve">- </w:t>
            </w:r>
            <w:r w:rsidRPr="00631AE3">
              <w:rPr>
                <w:lang w:val="vi-VN"/>
              </w:rPr>
              <w:t>Chán ăn</w:t>
            </w:r>
          </w:p>
        </w:tc>
        <w:tc>
          <w:tcPr>
            <w:tcW w:w="1025" w:type="pct"/>
            <w:gridSpan w:val="2"/>
          </w:tcPr>
          <w:p w14:paraId="7C97DA59" w14:textId="793AAAD9" w:rsidR="008F6D91" w:rsidRPr="00456A35" w:rsidRDefault="008F6D91" w:rsidP="00DF6DD1">
            <w:pPr>
              <w:rPr>
                <w:lang w:val="vi-VN"/>
              </w:rPr>
            </w:pPr>
            <w:r w:rsidRPr="00456A35">
              <w:rPr>
                <w:lang w:val="vi-VN"/>
              </w:rPr>
              <w:t xml:space="preserve">Không </w:t>
            </w:r>
            <w:r w:rsidR="003C7F7B">
              <w:t xml:space="preserve">thay </w:t>
            </w:r>
            <w:r w:rsidRPr="00456A35">
              <w:rPr>
                <w:lang w:val="vi-VN"/>
              </w:rPr>
              <w:t>đổi</w:t>
            </w:r>
          </w:p>
        </w:tc>
        <w:tc>
          <w:tcPr>
            <w:tcW w:w="1025" w:type="pct"/>
            <w:gridSpan w:val="2"/>
          </w:tcPr>
          <w:p w14:paraId="68A0834A" w14:textId="77777777" w:rsidR="008F6D91" w:rsidRPr="00456A35" w:rsidRDefault="008F6D91" w:rsidP="00DF6DD1">
            <w:pPr>
              <w:rPr>
                <w:lang w:val="vi-VN"/>
              </w:rPr>
            </w:pPr>
            <w:r w:rsidRPr="00456A35">
              <w:rPr>
                <w:lang w:val="vi-VN"/>
              </w:rPr>
              <w:t>Thay đổi ít và vừa</w:t>
            </w:r>
          </w:p>
        </w:tc>
        <w:tc>
          <w:tcPr>
            <w:tcW w:w="1024" w:type="pct"/>
          </w:tcPr>
          <w:p w14:paraId="70D98A91" w14:textId="77777777" w:rsidR="008F6D91" w:rsidRPr="00456A35" w:rsidRDefault="008F6D91" w:rsidP="00DF6DD1">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DF6DD1">
            <w:pPr>
              <w:rPr>
                <w:lang w:val="vi-VN"/>
              </w:rPr>
            </w:pPr>
            <w:r w:rsidRPr="0056027F">
              <w:rPr>
                <w:lang w:val="vi-VN"/>
              </w:rPr>
              <w:t>Giảm chức năng</w:t>
            </w:r>
          </w:p>
          <w:p w14:paraId="034451EC" w14:textId="77777777" w:rsidR="008F6D91" w:rsidRPr="0056027F" w:rsidRDefault="008F6D91" w:rsidP="00DF6DD1">
            <w:pPr>
              <w:rPr>
                <w:lang w:val="vi-VN"/>
              </w:rPr>
            </w:pPr>
            <w:r>
              <w:t xml:space="preserve">- </w:t>
            </w:r>
            <w:r w:rsidRPr="0056027F">
              <w:rPr>
                <w:lang w:val="vi-VN"/>
              </w:rPr>
              <w:t>Do dinh dưỡng</w:t>
            </w:r>
          </w:p>
          <w:p w14:paraId="6F0783C1" w14:textId="77777777" w:rsidR="008F6D91" w:rsidRPr="0056027F" w:rsidRDefault="008F6D91" w:rsidP="00DF6DD1">
            <w:pPr>
              <w:rPr>
                <w:lang w:val="vi-VN"/>
              </w:rPr>
            </w:pPr>
            <w:r>
              <w:t xml:space="preserve">- </w:t>
            </w:r>
            <w:r w:rsidRPr="0056027F">
              <w:rPr>
                <w:lang w:val="vi-VN"/>
              </w:rPr>
              <w:t>Do bệnh lý</w:t>
            </w:r>
          </w:p>
        </w:tc>
        <w:tc>
          <w:tcPr>
            <w:tcW w:w="1025" w:type="pct"/>
            <w:gridSpan w:val="2"/>
            <w:vAlign w:val="top"/>
          </w:tcPr>
          <w:p w14:paraId="0E5665BA" w14:textId="74CE4EE7" w:rsidR="008F6D91" w:rsidRPr="00456A35" w:rsidRDefault="008F6D91" w:rsidP="00DF6DD1">
            <w:pPr>
              <w:rPr>
                <w:lang w:val="vi-VN"/>
              </w:rPr>
            </w:pPr>
            <w:r w:rsidRPr="00456A35">
              <w:rPr>
                <w:lang w:val="vi-VN"/>
              </w:rPr>
              <w:t>Không</w:t>
            </w:r>
            <w:r w:rsidR="00134553">
              <w:t xml:space="preserve"> </w:t>
            </w:r>
            <w:r w:rsidR="00F86A06">
              <w:t xml:space="preserve">thay </w:t>
            </w:r>
            <w:r w:rsidRPr="00456A35">
              <w:rPr>
                <w:lang w:val="vi-VN"/>
              </w:rPr>
              <w:t>đổi</w:t>
            </w:r>
          </w:p>
        </w:tc>
        <w:tc>
          <w:tcPr>
            <w:tcW w:w="1025" w:type="pct"/>
            <w:gridSpan w:val="2"/>
            <w:vAlign w:val="top"/>
          </w:tcPr>
          <w:p w14:paraId="23893643" w14:textId="1432A39A" w:rsidR="008F6D91" w:rsidRPr="00456A35" w:rsidRDefault="008F6D91" w:rsidP="00DF6DD1">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DF6DD1">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DF6DD1">
            <w:pPr>
              <w:rPr>
                <w:lang w:val="vi-VN"/>
              </w:rPr>
            </w:pPr>
            <w:r w:rsidRPr="0056027F">
              <w:rPr>
                <w:lang w:val="vi-VN"/>
              </w:rPr>
              <w:t>Nhu cầu về chuyển hóa</w:t>
            </w:r>
          </w:p>
          <w:p w14:paraId="41AAE49A" w14:textId="77777777" w:rsidR="008F6D91" w:rsidRPr="00456A35" w:rsidRDefault="008F6D91" w:rsidP="00DF6DD1">
            <w:pPr>
              <w:rPr>
                <w:lang w:val="vi-VN"/>
              </w:rPr>
            </w:pPr>
            <w:r w:rsidRPr="00456A35">
              <w:rPr>
                <w:lang w:val="vi-VN"/>
              </w:rPr>
              <w:t>Chẩn đoán:.....................</w:t>
            </w:r>
          </w:p>
        </w:tc>
        <w:tc>
          <w:tcPr>
            <w:tcW w:w="1025" w:type="pct"/>
            <w:gridSpan w:val="2"/>
            <w:vAlign w:val="top"/>
          </w:tcPr>
          <w:p w14:paraId="5410AD54" w14:textId="77777777" w:rsidR="008F6D91" w:rsidRPr="00456A35" w:rsidRDefault="008F6D91" w:rsidP="00DF6DD1">
            <w:pPr>
              <w:rPr>
                <w:lang w:val="vi-VN"/>
              </w:rPr>
            </w:pPr>
            <w:r w:rsidRPr="00456A35">
              <w:rPr>
                <w:lang w:val="vi-VN"/>
              </w:rPr>
              <w:t>Thấp</w:t>
            </w:r>
          </w:p>
          <w:p w14:paraId="1ED65100" w14:textId="77777777" w:rsidR="008F6D91" w:rsidRPr="00456A35" w:rsidRDefault="008F6D91" w:rsidP="00DF6DD1">
            <w:pPr>
              <w:rPr>
                <w:lang w:val="vi-VN"/>
              </w:rPr>
            </w:pPr>
          </w:p>
        </w:tc>
        <w:tc>
          <w:tcPr>
            <w:tcW w:w="1025" w:type="pct"/>
            <w:gridSpan w:val="2"/>
            <w:vAlign w:val="top"/>
          </w:tcPr>
          <w:p w14:paraId="1EEE2C8B" w14:textId="77777777" w:rsidR="008F6D91" w:rsidRPr="00456A35" w:rsidRDefault="008F6D91" w:rsidP="00DF6DD1">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DF6DD1">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DF6DD1">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DF6DD1">
            <w:pPr>
              <w:rPr>
                <w:lang w:val="vi-VN"/>
              </w:rPr>
            </w:pPr>
            <w:r w:rsidRPr="003E4360">
              <w:rPr>
                <w:lang w:val="vi-VN"/>
              </w:rPr>
              <w:t>Mất lớp mỡ dưới da</w:t>
            </w:r>
          </w:p>
        </w:tc>
        <w:tc>
          <w:tcPr>
            <w:tcW w:w="1025" w:type="pct"/>
            <w:gridSpan w:val="2"/>
          </w:tcPr>
          <w:p w14:paraId="2AE62D07" w14:textId="77777777" w:rsidR="008F6D91" w:rsidRPr="00456A35" w:rsidRDefault="008F6D91" w:rsidP="00DF6DD1">
            <w:pPr>
              <w:rPr>
                <w:lang w:val="vi-VN"/>
              </w:rPr>
            </w:pPr>
            <w:r w:rsidRPr="00456A35">
              <w:rPr>
                <w:lang w:val="vi-VN"/>
              </w:rPr>
              <w:t>Không</w:t>
            </w:r>
          </w:p>
        </w:tc>
        <w:tc>
          <w:tcPr>
            <w:tcW w:w="1025" w:type="pct"/>
            <w:gridSpan w:val="2"/>
          </w:tcPr>
          <w:p w14:paraId="5B5A3E2F" w14:textId="77777777" w:rsidR="008F6D91" w:rsidRPr="00456A35" w:rsidRDefault="008F6D91" w:rsidP="00DF6DD1">
            <w:pPr>
              <w:rPr>
                <w:lang w:val="vi-VN"/>
              </w:rPr>
            </w:pPr>
            <w:r w:rsidRPr="00456A35">
              <w:rPr>
                <w:lang w:val="vi-VN"/>
              </w:rPr>
              <w:t xml:space="preserve">Nhẹ đến vừa </w:t>
            </w:r>
          </w:p>
        </w:tc>
        <w:tc>
          <w:tcPr>
            <w:tcW w:w="1024" w:type="pct"/>
          </w:tcPr>
          <w:p w14:paraId="30106658" w14:textId="77777777" w:rsidR="008F6D91" w:rsidRPr="00456A35" w:rsidRDefault="008F6D91" w:rsidP="00DF6DD1">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DF6DD1">
            <w:pPr>
              <w:rPr>
                <w:lang w:val="vi-VN"/>
              </w:rPr>
            </w:pPr>
            <w:r w:rsidRPr="003E4360">
              <w:rPr>
                <w:lang w:val="vi-VN"/>
              </w:rPr>
              <w:t>Teo cơ</w:t>
            </w:r>
          </w:p>
        </w:tc>
        <w:tc>
          <w:tcPr>
            <w:tcW w:w="1025" w:type="pct"/>
            <w:gridSpan w:val="2"/>
          </w:tcPr>
          <w:p w14:paraId="67B505CD" w14:textId="77777777" w:rsidR="008F6D91" w:rsidRPr="00456A35" w:rsidRDefault="008F6D91" w:rsidP="00DF6DD1">
            <w:pPr>
              <w:rPr>
                <w:lang w:val="vi-VN"/>
              </w:rPr>
            </w:pPr>
            <w:r w:rsidRPr="00456A35">
              <w:rPr>
                <w:lang w:val="vi-VN"/>
              </w:rPr>
              <w:t>Không</w:t>
            </w:r>
          </w:p>
        </w:tc>
        <w:tc>
          <w:tcPr>
            <w:tcW w:w="1025" w:type="pct"/>
            <w:gridSpan w:val="2"/>
          </w:tcPr>
          <w:p w14:paraId="26AC7A9E" w14:textId="77777777" w:rsidR="008F6D91" w:rsidRPr="00456A35" w:rsidRDefault="008F6D91" w:rsidP="00DF6DD1">
            <w:pPr>
              <w:rPr>
                <w:lang w:val="vi-VN"/>
              </w:rPr>
            </w:pPr>
            <w:r w:rsidRPr="00456A35">
              <w:rPr>
                <w:lang w:val="vi-VN"/>
              </w:rPr>
              <w:t xml:space="preserve">Nhẹ đến vừa </w:t>
            </w:r>
          </w:p>
        </w:tc>
        <w:tc>
          <w:tcPr>
            <w:tcW w:w="1024" w:type="pct"/>
          </w:tcPr>
          <w:p w14:paraId="41E8BD84" w14:textId="77777777" w:rsidR="008F6D91" w:rsidRPr="00456A35" w:rsidRDefault="008F6D91" w:rsidP="00DF6DD1">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DF6DD1">
            <w:pPr>
              <w:rPr>
                <w:lang w:val="vi-VN"/>
              </w:rPr>
            </w:pPr>
            <w:r w:rsidRPr="003E4360">
              <w:rPr>
                <w:lang w:val="vi-VN"/>
              </w:rPr>
              <w:t>Phù</w:t>
            </w:r>
          </w:p>
        </w:tc>
        <w:tc>
          <w:tcPr>
            <w:tcW w:w="1025" w:type="pct"/>
            <w:gridSpan w:val="2"/>
          </w:tcPr>
          <w:p w14:paraId="2E6C36C5" w14:textId="77777777" w:rsidR="008F6D91" w:rsidRPr="00456A35" w:rsidRDefault="008F6D91" w:rsidP="00DF6DD1">
            <w:pPr>
              <w:rPr>
                <w:lang w:val="vi-VN"/>
              </w:rPr>
            </w:pPr>
            <w:r w:rsidRPr="00456A35">
              <w:rPr>
                <w:lang w:val="vi-VN"/>
              </w:rPr>
              <w:t>Không</w:t>
            </w:r>
          </w:p>
        </w:tc>
        <w:tc>
          <w:tcPr>
            <w:tcW w:w="1025" w:type="pct"/>
            <w:gridSpan w:val="2"/>
          </w:tcPr>
          <w:p w14:paraId="087DEDF9" w14:textId="77777777" w:rsidR="008F6D91" w:rsidRPr="00456A35" w:rsidRDefault="008F6D91" w:rsidP="00DF6DD1">
            <w:pPr>
              <w:rPr>
                <w:lang w:val="vi-VN"/>
              </w:rPr>
            </w:pPr>
            <w:r w:rsidRPr="00456A35">
              <w:rPr>
                <w:lang w:val="vi-VN"/>
              </w:rPr>
              <w:t xml:space="preserve">Nhẹ đến vừa </w:t>
            </w:r>
          </w:p>
        </w:tc>
        <w:tc>
          <w:tcPr>
            <w:tcW w:w="1024" w:type="pct"/>
          </w:tcPr>
          <w:p w14:paraId="621F2B18" w14:textId="77777777" w:rsidR="008F6D91" w:rsidRPr="00456A35" w:rsidRDefault="008F6D91" w:rsidP="00DF6DD1">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DF6DD1">
            <w:pPr>
              <w:rPr>
                <w:lang w:val="vi-VN"/>
              </w:rPr>
            </w:pPr>
            <w:r w:rsidRPr="003E4360">
              <w:rPr>
                <w:lang w:val="vi-VN"/>
              </w:rPr>
              <w:t>Báng bụng</w:t>
            </w:r>
          </w:p>
        </w:tc>
        <w:tc>
          <w:tcPr>
            <w:tcW w:w="1025" w:type="pct"/>
            <w:gridSpan w:val="2"/>
          </w:tcPr>
          <w:p w14:paraId="0BB7BA98" w14:textId="77777777" w:rsidR="008F6D91" w:rsidRPr="00456A35" w:rsidRDefault="008F6D91" w:rsidP="00DF6DD1">
            <w:pPr>
              <w:rPr>
                <w:lang w:val="vi-VN"/>
              </w:rPr>
            </w:pPr>
            <w:r w:rsidRPr="00456A35">
              <w:rPr>
                <w:lang w:val="vi-VN"/>
              </w:rPr>
              <w:t>Không</w:t>
            </w:r>
          </w:p>
        </w:tc>
        <w:tc>
          <w:tcPr>
            <w:tcW w:w="1025" w:type="pct"/>
            <w:gridSpan w:val="2"/>
          </w:tcPr>
          <w:p w14:paraId="227E1790" w14:textId="77777777" w:rsidR="008F6D91" w:rsidRPr="00456A35" w:rsidRDefault="008F6D91" w:rsidP="00DF6DD1">
            <w:pPr>
              <w:rPr>
                <w:lang w:val="vi-VN"/>
              </w:rPr>
            </w:pPr>
            <w:r w:rsidRPr="00456A35">
              <w:rPr>
                <w:lang w:val="vi-VN"/>
              </w:rPr>
              <w:t xml:space="preserve">Nhẹ đến vừa </w:t>
            </w:r>
          </w:p>
        </w:tc>
        <w:tc>
          <w:tcPr>
            <w:tcW w:w="1024" w:type="pct"/>
          </w:tcPr>
          <w:p w14:paraId="5A5AA795" w14:textId="77777777" w:rsidR="008F6D91" w:rsidRPr="00456A35" w:rsidRDefault="008F6D91" w:rsidP="00DF6DD1">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DF6DD1">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DF6DD1">
            <w:pPr>
              <w:rPr>
                <w:lang w:val="vi-VN"/>
              </w:rPr>
            </w:pPr>
          </w:p>
        </w:tc>
        <w:tc>
          <w:tcPr>
            <w:tcW w:w="1025" w:type="pct"/>
            <w:gridSpan w:val="2"/>
          </w:tcPr>
          <w:p w14:paraId="3248533B" w14:textId="77777777" w:rsidR="008F6D91" w:rsidRPr="00456A35" w:rsidRDefault="008F6D91" w:rsidP="00DF6DD1">
            <w:pPr>
              <w:rPr>
                <w:lang w:val="vi-VN"/>
              </w:rPr>
            </w:pPr>
          </w:p>
        </w:tc>
        <w:tc>
          <w:tcPr>
            <w:tcW w:w="1024" w:type="pct"/>
          </w:tcPr>
          <w:p w14:paraId="1BADBC07" w14:textId="77777777" w:rsidR="008F6D91" w:rsidRPr="00456A35" w:rsidRDefault="008F6D91" w:rsidP="00DF6DD1">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DF6DD1">
            <w:r>
              <w:t>SGA A: Không có nguy cơ</w:t>
            </w:r>
          </w:p>
          <w:p w14:paraId="03435A73" w14:textId="77777777" w:rsidR="00992DAE" w:rsidRDefault="00992DAE" w:rsidP="00DF6DD1">
            <w:r>
              <w:t>SGA B: Nguy cơ mức độ nhẹ</w:t>
            </w:r>
          </w:p>
          <w:p w14:paraId="75959331" w14:textId="6664E929" w:rsidR="00992DAE" w:rsidRPr="00992DAE" w:rsidRDefault="00992DAE" w:rsidP="00DF6DD1">
            <w:r>
              <w:t xml:space="preserve">SGA C: Nguy cơ </w:t>
            </w:r>
            <w:r w:rsidR="009F49A6">
              <w:t>cao</w:t>
            </w:r>
          </w:p>
        </w:tc>
      </w:tr>
    </w:tbl>
    <w:p w14:paraId="7801DCDC" w14:textId="33DD344B" w:rsidR="004F017A" w:rsidRDefault="00DD62DD" w:rsidP="005F5679">
      <w:pPr>
        <w:ind w:firstLine="0"/>
      </w:pPr>
      <w:r>
        <w:lastRenderedPageBreak/>
        <w:drawing>
          <wp:inline distT="0" distB="0" distL="0" distR="0" wp14:anchorId="0A7AB35E" wp14:editId="65A7BC1C">
            <wp:extent cx="2705100" cy="2028825"/>
            <wp:effectExtent l="0" t="0" r="0" b="9525"/>
            <wp:docPr id="1753838390" name="Picture 5"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838390" name="Picture 5" descr="A group of people posing for a photo&#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5264" cy="2036448"/>
                    </a:xfrm>
                    <a:prstGeom prst="rect">
                      <a:avLst/>
                    </a:prstGeom>
                    <a:noFill/>
                  </pic:spPr>
                </pic:pic>
              </a:graphicData>
            </a:graphic>
          </wp:inline>
        </w:drawing>
      </w:r>
      <w:r>
        <w:t xml:space="preserve"> </w:t>
      </w:r>
      <w:r>
        <w:drawing>
          <wp:inline distT="0" distB="0" distL="0" distR="0" wp14:anchorId="4BAE9192" wp14:editId="3EB53630">
            <wp:extent cx="2723623" cy="2042792"/>
            <wp:effectExtent l="0" t="0" r="635" b="0"/>
            <wp:docPr id="219342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42847" name="Picture 2193428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0790" cy="2048168"/>
                    </a:xfrm>
                    <a:prstGeom prst="rect">
                      <a:avLst/>
                    </a:prstGeom>
                  </pic:spPr>
                </pic:pic>
              </a:graphicData>
            </a:graphic>
          </wp:inline>
        </w:drawing>
      </w:r>
    </w:p>
    <w:p w14:paraId="2A3296BC" w14:textId="71CD6689" w:rsidR="00C47292" w:rsidRDefault="00C47292" w:rsidP="005F5679">
      <w:pPr>
        <w:ind w:firstLine="0"/>
      </w:pPr>
      <w:r>
        <w:drawing>
          <wp:inline distT="0" distB="0" distL="0" distR="0" wp14:anchorId="6FE39778" wp14:editId="4F99AAA6">
            <wp:extent cx="5476240" cy="2875915"/>
            <wp:effectExtent l="0" t="0" r="0" b="635"/>
            <wp:docPr id="2009729588" name="Picture 2" descr="A person in a suit and tie standing in front of a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29588" name="Picture 2" descr="A person in a suit and tie standing in front of a screen&#10;&#10;Description automatically generated with low confidence"/>
                    <pic:cNvPicPr/>
                  </pic:nvPicPr>
                  <pic:blipFill rotWithShape="1">
                    <a:blip r:embed="rId22">
                      <a:extLst>
                        <a:ext uri="{28A0092B-C50C-407E-A947-70E740481C1C}">
                          <a14:useLocalDpi xmlns:a14="http://schemas.microsoft.com/office/drawing/2010/main" val="0"/>
                        </a:ext>
                      </a:extLst>
                    </a:blip>
                    <a:srcRect t="25433"/>
                    <a:stretch/>
                  </pic:blipFill>
                  <pic:spPr bwMode="auto">
                    <a:xfrm>
                      <a:off x="0" y="0"/>
                      <a:ext cx="5551727" cy="2915558"/>
                    </a:xfrm>
                    <a:prstGeom prst="rect">
                      <a:avLst/>
                    </a:prstGeom>
                    <a:ln>
                      <a:noFill/>
                    </a:ln>
                    <a:extLst>
                      <a:ext uri="{53640926-AAD7-44D8-BBD7-CCE9431645EC}">
                        <a14:shadowObscured xmlns:a14="http://schemas.microsoft.com/office/drawing/2010/main"/>
                      </a:ext>
                    </a:extLst>
                  </pic:spPr>
                </pic:pic>
              </a:graphicData>
            </a:graphic>
          </wp:inline>
        </w:drawing>
      </w:r>
    </w:p>
    <w:p w14:paraId="01D513CD" w14:textId="58572403" w:rsidR="00DD62DD" w:rsidRDefault="00DD62DD" w:rsidP="005F5679">
      <w:pPr>
        <w:ind w:firstLine="0"/>
      </w:pPr>
      <w:r>
        <w:drawing>
          <wp:inline distT="0" distB="0" distL="0" distR="0" wp14:anchorId="220D6008" wp14:editId="64EC0B59">
            <wp:extent cx="5489053" cy="2609850"/>
            <wp:effectExtent l="0" t="0" r="0" b="0"/>
            <wp:docPr id="643486948" name="Picture 4"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86948" name="Picture 4" descr="A group of people posing for a photo&#10;&#10;Description automatically generated"/>
                    <pic:cNvPicPr/>
                  </pic:nvPicPr>
                  <pic:blipFill rotWithShape="1">
                    <a:blip r:embed="rId23" cstate="print">
                      <a:extLst>
                        <a:ext uri="{28A0092B-C50C-407E-A947-70E740481C1C}">
                          <a14:useLocalDpi xmlns:a14="http://schemas.microsoft.com/office/drawing/2010/main" val="0"/>
                        </a:ext>
                      </a:extLst>
                    </a:blip>
                    <a:srcRect t="36569" r="26" b="28"/>
                    <a:stretch/>
                  </pic:blipFill>
                  <pic:spPr bwMode="auto">
                    <a:xfrm>
                      <a:off x="0" y="0"/>
                      <a:ext cx="5518320" cy="2623765"/>
                    </a:xfrm>
                    <a:prstGeom prst="rect">
                      <a:avLst/>
                    </a:prstGeom>
                    <a:ln>
                      <a:noFill/>
                    </a:ln>
                    <a:extLst>
                      <a:ext uri="{53640926-AAD7-44D8-BBD7-CCE9431645EC}">
                        <a14:shadowObscured xmlns:a14="http://schemas.microsoft.com/office/drawing/2010/main"/>
                      </a:ext>
                    </a:extLst>
                  </pic:spPr>
                </pic:pic>
              </a:graphicData>
            </a:graphic>
          </wp:inline>
        </w:drawing>
      </w:r>
    </w:p>
    <w:p w14:paraId="27AE796E" w14:textId="47737416" w:rsidR="00DD62DD" w:rsidRDefault="00DD62DD" w:rsidP="005F5679">
      <w:pPr>
        <w:ind w:firstLine="0"/>
      </w:pPr>
    </w:p>
    <w:sectPr w:rsidR="00DD62DD" w:rsidSect="00B65AA1">
      <w:headerReference w:type="default" r:id="rId24"/>
      <w:headerReference w:type="first" r:id="rId25"/>
      <w:type w:val="continuous"/>
      <w:pgSz w:w="11906" w:h="16838" w:code="9"/>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D230C" w14:textId="77777777" w:rsidR="00887648" w:rsidRDefault="00887648" w:rsidP="00C23165">
      <w:r>
        <w:separator/>
      </w:r>
    </w:p>
  </w:endnote>
  <w:endnote w:type="continuationSeparator" w:id="0">
    <w:p w14:paraId="3A21D987" w14:textId="77777777" w:rsidR="00887648" w:rsidRDefault="00887648"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B23EB" w14:textId="77777777" w:rsidR="00887648" w:rsidRDefault="00887648" w:rsidP="00C23165">
      <w:r>
        <w:separator/>
      </w:r>
    </w:p>
  </w:footnote>
  <w:footnote w:type="continuationSeparator" w:id="0">
    <w:p w14:paraId="598BFA16" w14:textId="77777777" w:rsidR="00887648" w:rsidRDefault="00887648"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30997607"/>
      <w:docPartObj>
        <w:docPartGallery w:val="Page Numbers (Top of Page)"/>
        <w:docPartUnique/>
      </w:docPartObj>
    </w:sdtPr>
    <w:sdtEndPr>
      <w:rPr>
        <w:noProof/>
      </w:rPr>
    </w:sdtEndPr>
    <w:sdtContent>
      <w:p w14:paraId="64FED322" w14:textId="39D37995" w:rsidR="00C532ED" w:rsidRDefault="00C532ED">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74D3ED16" w14:textId="77777777" w:rsidR="003D5882" w:rsidRDefault="003D5882"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4487"/>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8F2"/>
    <w:rsid w:val="00011B3E"/>
    <w:rsid w:val="00011E68"/>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594"/>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174"/>
    <w:rsid w:val="000365AD"/>
    <w:rsid w:val="0003681D"/>
    <w:rsid w:val="00036CE1"/>
    <w:rsid w:val="0003728B"/>
    <w:rsid w:val="000375EE"/>
    <w:rsid w:val="00040454"/>
    <w:rsid w:val="00040E0D"/>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E89"/>
    <w:rsid w:val="00047F68"/>
    <w:rsid w:val="00050484"/>
    <w:rsid w:val="0005060F"/>
    <w:rsid w:val="00050717"/>
    <w:rsid w:val="000507D2"/>
    <w:rsid w:val="0005108B"/>
    <w:rsid w:val="00051099"/>
    <w:rsid w:val="000513D4"/>
    <w:rsid w:val="000514AA"/>
    <w:rsid w:val="000515B4"/>
    <w:rsid w:val="000516D7"/>
    <w:rsid w:val="0005198D"/>
    <w:rsid w:val="00051C4C"/>
    <w:rsid w:val="00051E31"/>
    <w:rsid w:val="00052022"/>
    <w:rsid w:val="000524AC"/>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253"/>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26C"/>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92"/>
    <w:rsid w:val="00083BE5"/>
    <w:rsid w:val="00084325"/>
    <w:rsid w:val="00084DD4"/>
    <w:rsid w:val="000850C6"/>
    <w:rsid w:val="00085187"/>
    <w:rsid w:val="000853B0"/>
    <w:rsid w:val="00085781"/>
    <w:rsid w:val="000858C5"/>
    <w:rsid w:val="00085A04"/>
    <w:rsid w:val="00085ACB"/>
    <w:rsid w:val="00085D87"/>
    <w:rsid w:val="00085E18"/>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72A"/>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108"/>
    <w:rsid w:val="000A0618"/>
    <w:rsid w:val="000A0A57"/>
    <w:rsid w:val="000A0BA0"/>
    <w:rsid w:val="000A104B"/>
    <w:rsid w:val="000A10AF"/>
    <w:rsid w:val="000A1243"/>
    <w:rsid w:val="000A154A"/>
    <w:rsid w:val="000A15E8"/>
    <w:rsid w:val="000A1612"/>
    <w:rsid w:val="000A170E"/>
    <w:rsid w:val="000A1A5C"/>
    <w:rsid w:val="000A1AA2"/>
    <w:rsid w:val="000A1C30"/>
    <w:rsid w:val="000A1FA8"/>
    <w:rsid w:val="000A2210"/>
    <w:rsid w:val="000A24F2"/>
    <w:rsid w:val="000A254D"/>
    <w:rsid w:val="000A2644"/>
    <w:rsid w:val="000A319A"/>
    <w:rsid w:val="000A3368"/>
    <w:rsid w:val="000A3608"/>
    <w:rsid w:val="000A3678"/>
    <w:rsid w:val="000A36E4"/>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6FB"/>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701"/>
    <w:rsid w:val="000C5834"/>
    <w:rsid w:val="000C590D"/>
    <w:rsid w:val="000C64B5"/>
    <w:rsid w:val="000C69B6"/>
    <w:rsid w:val="000C6D6C"/>
    <w:rsid w:val="000C6F08"/>
    <w:rsid w:val="000D02CB"/>
    <w:rsid w:val="000D091E"/>
    <w:rsid w:val="000D09EF"/>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5F5C"/>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D7EDA"/>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783"/>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959"/>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41E"/>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0ACB"/>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006"/>
    <w:rsid w:val="001264CA"/>
    <w:rsid w:val="0012746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14F"/>
    <w:rsid w:val="0013626D"/>
    <w:rsid w:val="001364A8"/>
    <w:rsid w:val="001373F5"/>
    <w:rsid w:val="00137619"/>
    <w:rsid w:val="00137693"/>
    <w:rsid w:val="00137949"/>
    <w:rsid w:val="00140C1C"/>
    <w:rsid w:val="00140C2A"/>
    <w:rsid w:val="00140C92"/>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023"/>
    <w:rsid w:val="00146247"/>
    <w:rsid w:val="00146475"/>
    <w:rsid w:val="0014698B"/>
    <w:rsid w:val="001469A4"/>
    <w:rsid w:val="00147E87"/>
    <w:rsid w:val="00150318"/>
    <w:rsid w:val="0015065B"/>
    <w:rsid w:val="00150C8B"/>
    <w:rsid w:val="0015118E"/>
    <w:rsid w:val="0015161C"/>
    <w:rsid w:val="00151CFF"/>
    <w:rsid w:val="00152029"/>
    <w:rsid w:val="00152061"/>
    <w:rsid w:val="00152E08"/>
    <w:rsid w:val="00153271"/>
    <w:rsid w:val="00153963"/>
    <w:rsid w:val="00153BE2"/>
    <w:rsid w:val="00153EE4"/>
    <w:rsid w:val="00154A69"/>
    <w:rsid w:val="00154EE7"/>
    <w:rsid w:val="00155072"/>
    <w:rsid w:val="001555B7"/>
    <w:rsid w:val="00155913"/>
    <w:rsid w:val="00155B0F"/>
    <w:rsid w:val="00155B6B"/>
    <w:rsid w:val="00155BA5"/>
    <w:rsid w:val="0015602F"/>
    <w:rsid w:val="00156163"/>
    <w:rsid w:val="001562AC"/>
    <w:rsid w:val="00156AAC"/>
    <w:rsid w:val="00156B4C"/>
    <w:rsid w:val="00156FA6"/>
    <w:rsid w:val="001572E2"/>
    <w:rsid w:val="00157B21"/>
    <w:rsid w:val="00157C3F"/>
    <w:rsid w:val="00160161"/>
    <w:rsid w:val="0016032E"/>
    <w:rsid w:val="00160A45"/>
    <w:rsid w:val="00160EA1"/>
    <w:rsid w:val="001610BD"/>
    <w:rsid w:val="00161151"/>
    <w:rsid w:val="00161360"/>
    <w:rsid w:val="001615FC"/>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6F87"/>
    <w:rsid w:val="001670D8"/>
    <w:rsid w:val="00167948"/>
    <w:rsid w:val="00167D4E"/>
    <w:rsid w:val="0017003A"/>
    <w:rsid w:val="0017013F"/>
    <w:rsid w:val="001701E7"/>
    <w:rsid w:val="00170835"/>
    <w:rsid w:val="00171095"/>
    <w:rsid w:val="001710E2"/>
    <w:rsid w:val="00171107"/>
    <w:rsid w:val="00171282"/>
    <w:rsid w:val="001716B1"/>
    <w:rsid w:val="00171720"/>
    <w:rsid w:val="00171ED8"/>
    <w:rsid w:val="001728BF"/>
    <w:rsid w:val="00172F06"/>
    <w:rsid w:val="001730AF"/>
    <w:rsid w:val="00173546"/>
    <w:rsid w:val="00173E52"/>
    <w:rsid w:val="00173F31"/>
    <w:rsid w:val="001741DD"/>
    <w:rsid w:val="00174387"/>
    <w:rsid w:val="0017490E"/>
    <w:rsid w:val="00174940"/>
    <w:rsid w:val="00174AD8"/>
    <w:rsid w:val="00175C68"/>
    <w:rsid w:val="00175D73"/>
    <w:rsid w:val="001762A9"/>
    <w:rsid w:val="0017730A"/>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3D"/>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314"/>
    <w:rsid w:val="00193690"/>
    <w:rsid w:val="00193B50"/>
    <w:rsid w:val="00193C44"/>
    <w:rsid w:val="00193EBC"/>
    <w:rsid w:val="00193FD2"/>
    <w:rsid w:val="0019402E"/>
    <w:rsid w:val="001946F9"/>
    <w:rsid w:val="00194B92"/>
    <w:rsid w:val="00194FE6"/>
    <w:rsid w:val="001952A4"/>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7AC"/>
    <w:rsid w:val="001A4921"/>
    <w:rsid w:val="001A4CA9"/>
    <w:rsid w:val="001A4EF0"/>
    <w:rsid w:val="001A56B6"/>
    <w:rsid w:val="001A57B9"/>
    <w:rsid w:val="001A623C"/>
    <w:rsid w:val="001A6666"/>
    <w:rsid w:val="001A6695"/>
    <w:rsid w:val="001A6728"/>
    <w:rsid w:val="001A69FD"/>
    <w:rsid w:val="001A7085"/>
    <w:rsid w:val="001A7333"/>
    <w:rsid w:val="001A77E9"/>
    <w:rsid w:val="001A7D11"/>
    <w:rsid w:val="001A7D21"/>
    <w:rsid w:val="001A7F2A"/>
    <w:rsid w:val="001B00D6"/>
    <w:rsid w:val="001B0A18"/>
    <w:rsid w:val="001B0BAB"/>
    <w:rsid w:val="001B0C7D"/>
    <w:rsid w:val="001B0F0B"/>
    <w:rsid w:val="001B1205"/>
    <w:rsid w:val="001B15B6"/>
    <w:rsid w:val="001B170C"/>
    <w:rsid w:val="001B191C"/>
    <w:rsid w:val="001B1F08"/>
    <w:rsid w:val="001B23DB"/>
    <w:rsid w:val="001B269D"/>
    <w:rsid w:val="001B27A0"/>
    <w:rsid w:val="001B2AAA"/>
    <w:rsid w:val="001B303A"/>
    <w:rsid w:val="001B34DA"/>
    <w:rsid w:val="001B4075"/>
    <w:rsid w:val="001B44F2"/>
    <w:rsid w:val="001B57E1"/>
    <w:rsid w:val="001B590F"/>
    <w:rsid w:val="001B667A"/>
    <w:rsid w:val="001B6756"/>
    <w:rsid w:val="001B6B20"/>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4E95"/>
    <w:rsid w:val="001C53A1"/>
    <w:rsid w:val="001C5646"/>
    <w:rsid w:val="001C5704"/>
    <w:rsid w:val="001C58D9"/>
    <w:rsid w:val="001C5CDA"/>
    <w:rsid w:val="001C5EE0"/>
    <w:rsid w:val="001C6379"/>
    <w:rsid w:val="001C6BA4"/>
    <w:rsid w:val="001C6CA7"/>
    <w:rsid w:val="001C7041"/>
    <w:rsid w:val="001C71A3"/>
    <w:rsid w:val="001C7A31"/>
    <w:rsid w:val="001D031D"/>
    <w:rsid w:val="001D08C4"/>
    <w:rsid w:val="001D18FC"/>
    <w:rsid w:val="001D19EB"/>
    <w:rsid w:val="001D1BDA"/>
    <w:rsid w:val="001D1CC3"/>
    <w:rsid w:val="001D2071"/>
    <w:rsid w:val="001D20FE"/>
    <w:rsid w:val="001D212D"/>
    <w:rsid w:val="001D2C7F"/>
    <w:rsid w:val="001D3210"/>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26B"/>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4CE8"/>
    <w:rsid w:val="001E5020"/>
    <w:rsid w:val="001E5392"/>
    <w:rsid w:val="001E5937"/>
    <w:rsid w:val="001E5A8A"/>
    <w:rsid w:val="001E5B19"/>
    <w:rsid w:val="001E5F63"/>
    <w:rsid w:val="001E6316"/>
    <w:rsid w:val="001E678C"/>
    <w:rsid w:val="001E6829"/>
    <w:rsid w:val="001E6AB0"/>
    <w:rsid w:val="001E7354"/>
    <w:rsid w:val="001E73E8"/>
    <w:rsid w:val="001E764A"/>
    <w:rsid w:val="001E7930"/>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C97"/>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7BD"/>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6E"/>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264"/>
    <w:rsid w:val="0022143B"/>
    <w:rsid w:val="002218E8"/>
    <w:rsid w:val="00221927"/>
    <w:rsid w:val="002219C8"/>
    <w:rsid w:val="00221C03"/>
    <w:rsid w:val="00221DEF"/>
    <w:rsid w:val="0022202C"/>
    <w:rsid w:val="002225A9"/>
    <w:rsid w:val="00222933"/>
    <w:rsid w:val="002229A2"/>
    <w:rsid w:val="00222C24"/>
    <w:rsid w:val="00222CA0"/>
    <w:rsid w:val="00222CFA"/>
    <w:rsid w:val="00222F3E"/>
    <w:rsid w:val="00223920"/>
    <w:rsid w:val="00223A7D"/>
    <w:rsid w:val="0022428A"/>
    <w:rsid w:val="0022463E"/>
    <w:rsid w:val="002246DD"/>
    <w:rsid w:val="002254A4"/>
    <w:rsid w:val="002258A4"/>
    <w:rsid w:val="00225BB5"/>
    <w:rsid w:val="00226378"/>
    <w:rsid w:val="002265ED"/>
    <w:rsid w:val="002266EA"/>
    <w:rsid w:val="0022674D"/>
    <w:rsid w:val="00226926"/>
    <w:rsid w:val="00226BA3"/>
    <w:rsid w:val="00226C38"/>
    <w:rsid w:val="002272E2"/>
    <w:rsid w:val="00227B96"/>
    <w:rsid w:val="0023099C"/>
    <w:rsid w:val="00231061"/>
    <w:rsid w:val="00231372"/>
    <w:rsid w:val="002313EC"/>
    <w:rsid w:val="002316C0"/>
    <w:rsid w:val="002317D8"/>
    <w:rsid w:val="00232F94"/>
    <w:rsid w:val="002332CC"/>
    <w:rsid w:val="002332ED"/>
    <w:rsid w:val="00233770"/>
    <w:rsid w:val="0023389F"/>
    <w:rsid w:val="002338CC"/>
    <w:rsid w:val="00233AEA"/>
    <w:rsid w:val="0023416D"/>
    <w:rsid w:val="00234A3C"/>
    <w:rsid w:val="00234BF3"/>
    <w:rsid w:val="00234CBA"/>
    <w:rsid w:val="00234DC0"/>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1B"/>
    <w:rsid w:val="002448F6"/>
    <w:rsid w:val="00244DB1"/>
    <w:rsid w:val="00244F1C"/>
    <w:rsid w:val="0024516B"/>
    <w:rsid w:val="002452DC"/>
    <w:rsid w:val="0024548C"/>
    <w:rsid w:val="00245719"/>
    <w:rsid w:val="00245765"/>
    <w:rsid w:val="00245909"/>
    <w:rsid w:val="00245A13"/>
    <w:rsid w:val="00245BC2"/>
    <w:rsid w:val="0024604A"/>
    <w:rsid w:val="002461DF"/>
    <w:rsid w:val="0024688D"/>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4B5F"/>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763"/>
    <w:rsid w:val="002579BE"/>
    <w:rsid w:val="0026023E"/>
    <w:rsid w:val="00260A97"/>
    <w:rsid w:val="00260BE3"/>
    <w:rsid w:val="00260E5E"/>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290"/>
    <w:rsid w:val="00266B36"/>
    <w:rsid w:val="00266BFD"/>
    <w:rsid w:val="00266C97"/>
    <w:rsid w:val="00266CE2"/>
    <w:rsid w:val="0026776C"/>
    <w:rsid w:val="00267890"/>
    <w:rsid w:val="00267D8A"/>
    <w:rsid w:val="00267ED3"/>
    <w:rsid w:val="00270100"/>
    <w:rsid w:val="002703B9"/>
    <w:rsid w:val="00270A1F"/>
    <w:rsid w:val="00270E9D"/>
    <w:rsid w:val="00270EDD"/>
    <w:rsid w:val="00271AB2"/>
    <w:rsid w:val="00271CAA"/>
    <w:rsid w:val="002723A1"/>
    <w:rsid w:val="002723C6"/>
    <w:rsid w:val="00272DD5"/>
    <w:rsid w:val="00272F10"/>
    <w:rsid w:val="00272F57"/>
    <w:rsid w:val="00273116"/>
    <w:rsid w:val="002731DD"/>
    <w:rsid w:val="0027326A"/>
    <w:rsid w:val="0027355C"/>
    <w:rsid w:val="0027392C"/>
    <w:rsid w:val="002739D8"/>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6E4"/>
    <w:rsid w:val="00291910"/>
    <w:rsid w:val="00291A68"/>
    <w:rsid w:val="00291D36"/>
    <w:rsid w:val="00291D98"/>
    <w:rsid w:val="0029228C"/>
    <w:rsid w:val="00292CC4"/>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C68"/>
    <w:rsid w:val="00296E83"/>
    <w:rsid w:val="0029777A"/>
    <w:rsid w:val="00297B9A"/>
    <w:rsid w:val="00297CEE"/>
    <w:rsid w:val="00297EE9"/>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86"/>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460"/>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667"/>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AD7"/>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0A0"/>
    <w:rsid w:val="002E1B85"/>
    <w:rsid w:val="002E26B0"/>
    <w:rsid w:val="002E357B"/>
    <w:rsid w:val="002E367D"/>
    <w:rsid w:val="002E402C"/>
    <w:rsid w:val="002E4051"/>
    <w:rsid w:val="002E45FC"/>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2FE"/>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CF8"/>
    <w:rsid w:val="00302D31"/>
    <w:rsid w:val="003030E0"/>
    <w:rsid w:val="00303309"/>
    <w:rsid w:val="00303630"/>
    <w:rsid w:val="003036DD"/>
    <w:rsid w:val="0030370D"/>
    <w:rsid w:val="003037EA"/>
    <w:rsid w:val="0030381A"/>
    <w:rsid w:val="003038B7"/>
    <w:rsid w:val="00304195"/>
    <w:rsid w:val="00304836"/>
    <w:rsid w:val="0030494A"/>
    <w:rsid w:val="00304A2C"/>
    <w:rsid w:val="00304B91"/>
    <w:rsid w:val="00304CA8"/>
    <w:rsid w:val="00304F9A"/>
    <w:rsid w:val="00305A6B"/>
    <w:rsid w:val="00305ABD"/>
    <w:rsid w:val="00305D89"/>
    <w:rsid w:val="00305E52"/>
    <w:rsid w:val="003060E8"/>
    <w:rsid w:val="00306162"/>
    <w:rsid w:val="0030623B"/>
    <w:rsid w:val="003063D9"/>
    <w:rsid w:val="00306408"/>
    <w:rsid w:val="00307181"/>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2EA3"/>
    <w:rsid w:val="003131CB"/>
    <w:rsid w:val="00313262"/>
    <w:rsid w:val="00313483"/>
    <w:rsid w:val="003134BF"/>
    <w:rsid w:val="003135B8"/>
    <w:rsid w:val="00313618"/>
    <w:rsid w:val="00313C11"/>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6F6"/>
    <w:rsid w:val="00321772"/>
    <w:rsid w:val="003219C4"/>
    <w:rsid w:val="00321A68"/>
    <w:rsid w:val="00321B5E"/>
    <w:rsid w:val="00321D47"/>
    <w:rsid w:val="00321DC7"/>
    <w:rsid w:val="0032261B"/>
    <w:rsid w:val="00322D8A"/>
    <w:rsid w:val="00323098"/>
    <w:rsid w:val="00323453"/>
    <w:rsid w:val="003234FE"/>
    <w:rsid w:val="00323881"/>
    <w:rsid w:val="00323A16"/>
    <w:rsid w:val="003242B0"/>
    <w:rsid w:val="003242F4"/>
    <w:rsid w:val="00324ACB"/>
    <w:rsid w:val="00325017"/>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B66"/>
    <w:rsid w:val="00335F6F"/>
    <w:rsid w:val="00336595"/>
    <w:rsid w:val="003365F0"/>
    <w:rsid w:val="00336954"/>
    <w:rsid w:val="0033741F"/>
    <w:rsid w:val="00337501"/>
    <w:rsid w:val="00337C35"/>
    <w:rsid w:val="00337C8E"/>
    <w:rsid w:val="00337D00"/>
    <w:rsid w:val="00340AD0"/>
    <w:rsid w:val="00340D5D"/>
    <w:rsid w:val="00340EAF"/>
    <w:rsid w:val="0034117E"/>
    <w:rsid w:val="003416BB"/>
    <w:rsid w:val="003418A6"/>
    <w:rsid w:val="003425BB"/>
    <w:rsid w:val="00342AF5"/>
    <w:rsid w:val="00342BCC"/>
    <w:rsid w:val="003430D6"/>
    <w:rsid w:val="003433CC"/>
    <w:rsid w:val="003441A7"/>
    <w:rsid w:val="00344395"/>
    <w:rsid w:val="003443D3"/>
    <w:rsid w:val="003450BF"/>
    <w:rsid w:val="003451AC"/>
    <w:rsid w:val="0034545A"/>
    <w:rsid w:val="003454D5"/>
    <w:rsid w:val="00345733"/>
    <w:rsid w:val="003460FB"/>
    <w:rsid w:val="00346AF4"/>
    <w:rsid w:val="00346DD7"/>
    <w:rsid w:val="00346ECC"/>
    <w:rsid w:val="003472A0"/>
    <w:rsid w:val="0034734D"/>
    <w:rsid w:val="003506E8"/>
    <w:rsid w:val="00350BA6"/>
    <w:rsid w:val="00350E4B"/>
    <w:rsid w:val="003518FA"/>
    <w:rsid w:val="00351BC8"/>
    <w:rsid w:val="003521A8"/>
    <w:rsid w:val="00352432"/>
    <w:rsid w:val="00352494"/>
    <w:rsid w:val="003525F9"/>
    <w:rsid w:val="003525FD"/>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3A85"/>
    <w:rsid w:val="00364941"/>
    <w:rsid w:val="003650CC"/>
    <w:rsid w:val="00365440"/>
    <w:rsid w:val="003656D9"/>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0F65"/>
    <w:rsid w:val="00371549"/>
    <w:rsid w:val="00371663"/>
    <w:rsid w:val="003719D6"/>
    <w:rsid w:val="00372374"/>
    <w:rsid w:val="00372429"/>
    <w:rsid w:val="00372703"/>
    <w:rsid w:val="00372767"/>
    <w:rsid w:val="00372AB7"/>
    <w:rsid w:val="00372C8E"/>
    <w:rsid w:val="00372D1B"/>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24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E99"/>
    <w:rsid w:val="00387F60"/>
    <w:rsid w:val="0039031F"/>
    <w:rsid w:val="00390341"/>
    <w:rsid w:val="003905F3"/>
    <w:rsid w:val="00390647"/>
    <w:rsid w:val="003907BC"/>
    <w:rsid w:val="00390CB8"/>
    <w:rsid w:val="00390FB5"/>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6699"/>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2FE4"/>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654E"/>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C7F7B"/>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882"/>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509"/>
    <w:rsid w:val="003E1635"/>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633"/>
    <w:rsid w:val="003E7B48"/>
    <w:rsid w:val="003E7EA6"/>
    <w:rsid w:val="003E7FC5"/>
    <w:rsid w:val="003F0248"/>
    <w:rsid w:val="003F042E"/>
    <w:rsid w:val="003F059F"/>
    <w:rsid w:val="003F05E1"/>
    <w:rsid w:val="003F06C8"/>
    <w:rsid w:val="003F0CB9"/>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BA9"/>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39C"/>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605"/>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458"/>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0D"/>
    <w:rsid w:val="004220DE"/>
    <w:rsid w:val="00422331"/>
    <w:rsid w:val="004228D6"/>
    <w:rsid w:val="00422B33"/>
    <w:rsid w:val="00422EFA"/>
    <w:rsid w:val="00423268"/>
    <w:rsid w:val="00423681"/>
    <w:rsid w:val="004236F3"/>
    <w:rsid w:val="00423B09"/>
    <w:rsid w:val="00423D95"/>
    <w:rsid w:val="00423E43"/>
    <w:rsid w:val="00423E88"/>
    <w:rsid w:val="0042528F"/>
    <w:rsid w:val="00425386"/>
    <w:rsid w:val="0042555F"/>
    <w:rsid w:val="0042566E"/>
    <w:rsid w:val="0042568B"/>
    <w:rsid w:val="00425FCC"/>
    <w:rsid w:val="004266A9"/>
    <w:rsid w:val="0042738A"/>
    <w:rsid w:val="00427502"/>
    <w:rsid w:val="0042781C"/>
    <w:rsid w:val="004278E8"/>
    <w:rsid w:val="00427D44"/>
    <w:rsid w:val="00427E75"/>
    <w:rsid w:val="004300F1"/>
    <w:rsid w:val="004301DD"/>
    <w:rsid w:val="0043053C"/>
    <w:rsid w:val="00430C1E"/>
    <w:rsid w:val="00430EFC"/>
    <w:rsid w:val="00431008"/>
    <w:rsid w:val="00431284"/>
    <w:rsid w:val="004313E0"/>
    <w:rsid w:val="00431718"/>
    <w:rsid w:val="00432203"/>
    <w:rsid w:val="00432B92"/>
    <w:rsid w:val="0043326F"/>
    <w:rsid w:val="004332AE"/>
    <w:rsid w:val="00433A28"/>
    <w:rsid w:val="00433B7C"/>
    <w:rsid w:val="00433C6A"/>
    <w:rsid w:val="00434398"/>
    <w:rsid w:val="004343A7"/>
    <w:rsid w:val="00434647"/>
    <w:rsid w:val="004346BA"/>
    <w:rsid w:val="00434837"/>
    <w:rsid w:val="00434D14"/>
    <w:rsid w:val="00434D30"/>
    <w:rsid w:val="00434F59"/>
    <w:rsid w:val="004352A1"/>
    <w:rsid w:val="00435311"/>
    <w:rsid w:val="004354FB"/>
    <w:rsid w:val="00435514"/>
    <w:rsid w:val="0043563E"/>
    <w:rsid w:val="00435722"/>
    <w:rsid w:val="004358C9"/>
    <w:rsid w:val="00435D7A"/>
    <w:rsid w:val="00436305"/>
    <w:rsid w:val="00436480"/>
    <w:rsid w:val="00436542"/>
    <w:rsid w:val="00436C38"/>
    <w:rsid w:val="00436EF9"/>
    <w:rsid w:val="00437352"/>
    <w:rsid w:val="004378DA"/>
    <w:rsid w:val="00440031"/>
    <w:rsid w:val="0044046E"/>
    <w:rsid w:val="004407E4"/>
    <w:rsid w:val="0044081B"/>
    <w:rsid w:val="00440AA3"/>
    <w:rsid w:val="004411AE"/>
    <w:rsid w:val="00441341"/>
    <w:rsid w:val="00441560"/>
    <w:rsid w:val="00442C31"/>
    <w:rsid w:val="00442DE6"/>
    <w:rsid w:val="00442FDF"/>
    <w:rsid w:val="004430F1"/>
    <w:rsid w:val="004431EC"/>
    <w:rsid w:val="00443864"/>
    <w:rsid w:val="00443F23"/>
    <w:rsid w:val="00444081"/>
    <w:rsid w:val="00444870"/>
    <w:rsid w:val="00444DFA"/>
    <w:rsid w:val="00444F48"/>
    <w:rsid w:val="00445112"/>
    <w:rsid w:val="00445249"/>
    <w:rsid w:val="00445275"/>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384"/>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2BB8"/>
    <w:rsid w:val="00463027"/>
    <w:rsid w:val="00463064"/>
    <w:rsid w:val="004632BE"/>
    <w:rsid w:val="0046390A"/>
    <w:rsid w:val="004641CF"/>
    <w:rsid w:val="004645E9"/>
    <w:rsid w:val="00464A81"/>
    <w:rsid w:val="00464AA1"/>
    <w:rsid w:val="00464B9B"/>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957"/>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6D3"/>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1B3"/>
    <w:rsid w:val="00493204"/>
    <w:rsid w:val="00493279"/>
    <w:rsid w:val="004944FF"/>
    <w:rsid w:val="004949D0"/>
    <w:rsid w:val="004949F4"/>
    <w:rsid w:val="00494AE8"/>
    <w:rsid w:val="00495CBE"/>
    <w:rsid w:val="00495CC8"/>
    <w:rsid w:val="00495F1B"/>
    <w:rsid w:val="00495FA1"/>
    <w:rsid w:val="0049635D"/>
    <w:rsid w:val="004963D9"/>
    <w:rsid w:val="00496472"/>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92A"/>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276"/>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55B"/>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623"/>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C7F44"/>
    <w:rsid w:val="004D02F8"/>
    <w:rsid w:val="004D0AF2"/>
    <w:rsid w:val="004D11DB"/>
    <w:rsid w:val="004D135C"/>
    <w:rsid w:val="004D16DC"/>
    <w:rsid w:val="004D1F61"/>
    <w:rsid w:val="004D1FEC"/>
    <w:rsid w:val="004D2BC4"/>
    <w:rsid w:val="004D3102"/>
    <w:rsid w:val="004D31A8"/>
    <w:rsid w:val="004D32FC"/>
    <w:rsid w:val="004D3461"/>
    <w:rsid w:val="004D37A9"/>
    <w:rsid w:val="004D3FB3"/>
    <w:rsid w:val="004D4172"/>
    <w:rsid w:val="004D4431"/>
    <w:rsid w:val="004D47D1"/>
    <w:rsid w:val="004D4832"/>
    <w:rsid w:val="004D502D"/>
    <w:rsid w:val="004D512B"/>
    <w:rsid w:val="004D5266"/>
    <w:rsid w:val="004D548E"/>
    <w:rsid w:val="004D5B63"/>
    <w:rsid w:val="004D6158"/>
    <w:rsid w:val="004D61BD"/>
    <w:rsid w:val="004D6D4A"/>
    <w:rsid w:val="004D6FED"/>
    <w:rsid w:val="004D75D0"/>
    <w:rsid w:val="004D7D1A"/>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496"/>
    <w:rsid w:val="004E4531"/>
    <w:rsid w:val="004E4A6B"/>
    <w:rsid w:val="004E4FCF"/>
    <w:rsid w:val="004E54B7"/>
    <w:rsid w:val="004E5924"/>
    <w:rsid w:val="004E5E72"/>
    <w:rsid w:val="004E5FDC"/>
    <w:rsid w:val="004E6722"/>
    <w:rsid w:val="004E6B05"/>
    <w:rsid w:val="004E6C8A"/>
    <w:rsid w:val="004E6E68"/>
    <w:rsid w:val="004E7DF0"/>
    <w:rsid w:val="004F017A"/>
    <w:rsid w:val="004F03EC"/>
    <w:rsid w:val="004F06A1"/>
    <w:rsid w:val="004F0A31"/>
    <w:rsid w:val="004F0FA9"/>
    <w:rsid w:val="004F1BC3"/>
    <w:rsid w:val="004F1BF6"/>
    <w:rsid w:val="004F1C97"/>
    <w:rsid w:val="004F21B9"/>
    <w:rsid w:val="004F244B"/>
    <w:rsid w:val="004F2B0E"/>
    <w:rsid w:val="004F2C91"/>
    <w:rsid w:val="004F32A8"/>
    <w:rsid w:val="004F3A0E"/>
    <w:rsid w:val="004F40F4"/>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E4D"/>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22A"/>
    <w:rsid w:val="00505663"/>
    <w:rsid w:val="00505B27"/>
    <w:rsid w:val="00505B60"/>
    <w:rsid w:val="0050623F"/>
    <w:rsid w:val="00506A0B"/>
    <w:rsid w:val="00506A7F"/>
    <w:rsid w:val="00506B55"/>
    <w:rsid w:val="00506C99"/>
    <w:rsid w:val="00506D46"/>
    <w:rsid w:val="005073F4"/>
    <w:rsid w:val="0051053E"/>
    <w:rsid w:val="00510AA5"/>
    <w:rsid w:val="00510BE3"/>
    <w:rsid w:val="00510F04"/>
    <w:rsid w:val="00511B93"/>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3C9"/>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2E5"/>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1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0E8"/>
    <w:rsid w:val="00543231"/>
    <w:rsid w:val="00543BDA"/>
    <w:rsid w:val="00543C84"/>
    <w:rsid w:val="00543D6A"/>
    <w:rsid w:val="00543EBF"/>
    <w:rsid w:val="0054401B"/>
    <w:rsid w:val="00544835"/>
    <w:rsid w:val="005453C0"/>
    <w:rsid w:val="00545436"/>
    <w:rsid w:val="00545F78"/>
    <w:rsid w:val="00546016"/>
    <w:rsid w:val="00546045"/>
    <w:rsid w:val="00546495"/>
    <w:rsid w:val="00546C25"/>
    <w:rsid w:val="00547D15"/>
    <w:rsid w:val="00550AF8"/>
    <w:rsid w:val="00550B68"/>
    <w:rsid w:val="00550EAD"/>
    <w:rsid w:val="005517DA"/>
    <w:rsid w:val="005518D2"/>
    <w:rsid w:val="00551CFB"/>
    <w:rsid w:val="00551D03"/>
    <w:rsid w:val="00552A44"/>
    <w:rsid w:val="00552D5E"/>
    <w:rsid w:val="00552EF3"/>
    <w:rsid w:val="0055371F"/>
    <w:rsid w:val="00553AD5"/>
    <w:rsid w:val="00553D3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462C"/>
    <w:rsid w:val="0056568B"/>
    <w:rsid w:val="00565806"/>
    <w:rsid w:val="00566650"/>
    <w:rsid w:val="00566A3F"/>
    <w:rsid w:val="00566B51"/>
    <w:rsid w:val="00567305"/>
    <w:rsid w:val="005673F7"/>
    <w:rsid w:val="00567D25"/>
    <w:rsid w:val="0057029F"/>
    <w:rsid w:val="0057045E"/>
    <w:rsid w:val="0057054D"/>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039"/>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646"/>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A53"/>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97BBD"/>
    <w:rsid w:val="005A0A50"/>
    <w:rsid w:val="005A0CA0"/>
    <w:rsid w:val="005A0E76"/>
    <w:rsid w:val="005A1E77"/>
    <w:rsid w:val="005A2856"/>
    <w:rsid w:val="005A2885"/>
    <w:rsid w:val="005A33D7"/>
    <w:rsid w:val="005A3AAB"/>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D6E"/>
    <w:rsid w:val="005A7E91"/>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B7FC1"/>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323"/>
    <w:rsid w:val="005C6583"/>
    <w:rsid w:val="005C6651"/>
    <w:rsid w:val="005C6778"/>
    <w:rsid w:val="005C67EA"/>
    <w:rsid w:val="005C69EE"/>
    <w:rsid w:val="005C6E83"/>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0B2"/>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2CAD"/>
    <w:rsid w:val="005F3002"/>
    <w:rsid w:val="005F3638"/>
    <w:rsid w:val="005F3B6D"/>
    <w:rsid w:val="005F3E3D"/>
    <w:rsid w:val="005F4046"/>
    <w:rsid w:val="005F43FE"/>
    <w:rsid w:val="005F47B3"/>
    <w:rsid w:val="005F49C8"/>
    <w:rsid w:val="005F53F2"/>
    <w:rsid w:val="005F5679"/>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5C6"/>
    <w:rsid w:val="00612BEA"/>
    <w:rsid w:val="00612C8E"/>
    <w:rsid w:val="00612D79"/>
    <w:rsid w:val="00612EE6"/>
    <w:rsid w:val="0061364A"/>
    <w:rsid w:val="00613876"/>
    <w:rsid w:val="006139B3"/>
    <w:rsid w:val="00613BEC"/>
    <w:rsid w:val="00613DA2"/>
    <w:rsid w:val="00613ED1"/>
    <w:rsid w:val="00614621"/>
    <w:rsid w:val="00614A75"/>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205"/>
    <w:rsid w:val="0062055B"/>
    <w:rsid w:val="0062060E"/>
    <w:rsid w:val="00620BA1"/>
    <w:rsid w:val="0062137C"/>
    <w:rsid w:val="00621618"/>
    <w:rsid w:val="00621D3A"/>
    <w:rsid w:val="00621E60"/>
    <w:rsid w:val="00622119"/>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6E60"/>
    <w:rsid w:val="00627752"/>
    <w:rsid w:val="0063001D"/>
    <w:rsid w:val="00630160"/>
    <w:rsid w:val="00630568"/>
    <w:rsid w:val="0063060A"/>
    <w:rsid w:val="00630723"/>
    <w:rsid w:val="00630A8E"/>
    <w:rsid w:val="00631F8D"/>
    <w:rsid w:val="006327ED"/>
    <w:rsid w:val="00632FAF"/>
    <w:rsid w:val="00632FE7"/>
    <w:rsid w:val="0063314A"/>
    <w:rsid w:val="006332D3"/>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0D0"/>
    <w:rsid w:val="006411E3"/>
    <w:rsid w:val="0064124E"/>
    <w:rsid w:val="00641326"/>
    <w:rsid w:val="00641E60"/>
    <w:rsid w:val="0064206B"/>
    <w:rsid w:val="006426E5"/>
    <w:rsid w:val="00642D24"/>
    <w:rsid w:val="00642D77"/>
    <w:rsid w:val="00642F82"/>
    <w:rsid w:val="0064303B"/>
    <w:rsid w:val="0064320D"/>
    <w:rsid w:val="0064325F"/>
    <w:rsid w:val="0064360C"/>
    <w:rsid w:val="0064368A"/>
    <w:rsid w:val="00643ED8"/>
    <w:rsid w:val="006441D9"/>
    <w:rsid w:val="00644474"/>
    <w:rsid w:val="0064473C"/>
    <w:rsid w:val="00644B90"/>
    <w:rsid w:val="00644FB0"/>
    <w:rsid w:val="0064535B"/>
    <w:rsid w:val="00645637"/>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B53"/>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B14"/>
    <w:rsid w:val="00670C27"/>
    <w:rsid w:val="00670D1A"/>
    <w:rsid w:val="006712ED"/>
    <w:rsid w:val="006715EC"/>
    <w:rsid w:val="00671F84"/>
    <w:rsid w:val="0067210A"/>
    <w:rsid w:val="006723D4"/>
    <w:rsid w:val="006724B7"/>
    <w:rsid w:val="0067279C"/>
    <w:rsid w:val="0067397B"/>
    <w:rsid w:val="00673D63"/>
    <w:rsid w:val="00674047"/>
    <w:rsid w:val="00674146"/>
    <w:rsid w:val="0067494C"/>
    <w:rsid w:val="00674CC1"/>
    <w:rsid w:val="006751B4"/>
    <w:rsid w:val="0067535D"/>
    <w:rsid w:val="006753EE"/>
    <w:rsid w:val="006754EB"/>
    <w:rsid w:val="006754EE"/>
    <w:rsid w:val="00675859"/>
    <w:rsid w:val="00677108"/>
    <w:rsid w:val="006776B3"/>
    <w:rsid w:val="0067786E"/>
    <w:rsid w:val="00677AF6"/>
    <w:rsid w:val="006800BF"/>
    <w:rsid w:val="006803A3"/>
    <w:rsid w:val="006807B7"/>
    <w:rsid w:val="00680D43"/>
    <w:rsid w:val="00680F49"/>
    <w:rsid w:val="006819AA"/>
    <w:rsid w:val="00681FD3"/>
    <w:rsid w:val="00682510"/>
    <w:rsid w:val="00682632"/>
    <w:rsid w:val="006827F2"/>
    <w:rsid w:val="00682A4D"/>
    <w:rsid w:val="00682D3D"/>
    <w:rsid w:val="00682EF1"/>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644"/>
    <w:rsid w:val="0069187C"/>
    <w:rsid w:val="00691930"/>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0C2"/>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470"/>
    <w:rsid w:val="006A2A39"/>
    <w:rsid w:val="006A319C"/>
    <w:rsid w:val="006A35BA"/>
    <w:rsid w:val="006A35C2"/>
    <w:rsid w:val="006A35F6"/>
    <w:rsid w:val="006A3693"/>
    <w:rsid w:val="006A3977"/>
    <w:rsid w:val="006A41CE"/>
    <w:rsid w:val="006A45CE"/>
    <w:rsid w:val="006A4B30"/>
    <w:rsid w:val="006A4CDE"/>
    <w:rsid w:val="006A4FDB"/>
    <w:rsid w:val="006A5380"/>
    <w:rsid w:val="006A5DB6"/>
    <w:rsid w:val="006A5DE3"/>
    <w:rsid w:val="006A680F"/>
    <w:rsid w:val="006A70F7"/>
    <w:rsid w:val="006A71BE"/>
    <w:rsid w:val="006A72D4"/>
    <w:rsid w:val="006A72E1"/>
    <w:rsid w:val="006A7444"/>
    <w:rsid w:val="006A765B"/>
    <w:rsid w:val="006A7C4B"/>
    <w:rsid w:val="006B0477"/>
    <w:rsid w:val="006B048C"/>
    <w:rsid w:val="006B116A"/>
    <w:rsid w:val="006B1279"/>
    <w:rsid w:val="006B1DD4"/>
    <w:rsid w:val="006B21D5"/>
    <w:rsid w:val="006B2B78"/>
    <w:rsid w:val="006B3327"/>
    <w:rsid w:val="006B3437"/>
    <w:rsid w:val="006B36C9"/>
    <w:rsid w:val="006B48D9"/>
    <w:rsid w:val="006B4B05"/>
    <w:rsid w:val="006B4DF5"/>
    <w:rsid w:val="006B4F6C"/>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70B"/>
    <w:rsid w:val="006C7BE7"/>
    <w:rsid w:val="006C7E2B"/>
    <w:rsid w:val="006C7EE7"/>
    <w:rsid w:val="006D01D6"/>
    <w:rsid w:val="006D030F"/>
    <w:rsid w:val="006D061C"/>
    <w:rsid w:val="006D0850"/>
    <w:rsid w:val="006D0CE1"/>
    <w:rsid w:val="006D1483"/>
    <w:rsid w:val="006D18AF"/>
    <w:rsid w:val="006D1A4E"/>
    <w:rsid w:val="006D1DF6"/>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D20"/>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358"/>
    <w:rsid w:val="006E368E"/>
    <w:rsid w:val="006E3931"/>
    <w:rsid w:val="006E470A"/>
    <w:rsid w:val="006E4A3B"/>
    <w:rsid w:val="006E4B2E"/>
    <w:rsid w:val="006E504B"/>
    <w:rsid w:val="006E51E4"/>
    <w:rsid w:val="006E5364"/>
    <w:rsid w:val="006E5539"/>
    <w:rsid w:val="006E55A9"/>
    <w:rsid w:val="006E5B2E"/>
    <w:rsid w:val="006E5CF6"/>
    <w:rsid w:val="006E5DB8"/>
    <w:rsid w:val="006E67C5"/>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3FB"/>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2CF"/>
    <w:rsid w:val="00701D48"/>
    <w:rsid w:val="00701EF3"/>
    <w:rsid w:val="0070215D"/>
    <w:rsid w:val="0070215F"/>
    <w:rsid w:val="0070311F"/>
    <w:rsid w:val="00703183"/>
    <w:rsid w:val="00703532"/>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272"/>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649"/>
    <w:rsid w:val="00715846"/>
    <w:rsid w:val="00715990"/>
    <w:rsid w:val="00715B10"/>
    <w:rsid w:val="00715B4E"/>
    <w:rsid w:val="00716CB7"/>
    <w:rsid w:val="0071720D"/>
    <w:rsid w:val="0071739D"/>
    <w:rsid w:val="007173BF"/>
    <w:rsid w:val="00717999"/>
    <w:rsid w:val="00717A5C"/>
    <w:rsid w:val="00717A5E"/>
    <w:rsid w:val="00717C97"/>
    <w:rsid w:val="00717D8B"/>
    <w:rsid w:val="00720167"/>
    <w:rsid w:val="007204D2"/>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DAE"/>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6E05"/>
    <w:rsid w:val="00737041"/>
    <w:rsid w:val="0073740F"/>
    <w:rsid w:val="007378BA"/>
    <w:rsid w:val="007400A7"/>
    <w:rsid w:val="007401B6"/>
    <w:rsid w:val="007403A3"/>
    <w:rsid w:val="007405EB"/>
    <w:rsid w:val="00740C09"/>
    <w:rsid w:val="00740E26"/>
    <w:rsid w:val="00741233"/>
    <w:rsid w:val="00741298"/>
    <w:rsid w:val="00741352"/>
    <w:rsid w:val="00741A60"/>
    <w:rsid w:val="00741A88"/>
    <w:rsid w:val="00741D52"/>
    <w:rsid w:val="00741E67"/>
    <w:rsid w:val="00742315"/>
    <w:rsid w:val="00742ADA"/>
    <w:rsid w:val="00742B78"/>
    <w:rsid w:val="00743751"/>
    <w:rsid w:val="00743AF8"/>
    <w:rsid w:val="00743B96"/>
    <w:rsid w:val="00743C66"/>
    <w:rsid w:val="00743DC4"/>
    <w:rsid w:val="007448F9"/>
    <w:rsid w:val="0074502C"/>
    <w:rsid w:val="007450F1"/>
    <w:rsid w:val="007455DD"/>
    <w:rsid w:val="00745B2C"/>
    <w:rsid w:val="00745C8C"/>
    <w:rsid w:val="00745D8E"/>
    <w:rsid w:val="00745DCD"/>
    <w:rsid w:val="007467B1"/>
    <w:rsid w:val="00746819"/>
    <w:rsid w:val="00746BC0"/>
    <w:rsid w:val="00746BC2"/>
    <w:rsid w:val="00746D0E"/>
    <w:rsid w:val="00747061"/>
    <w:rsid w:val="00747091"/>
    <w:rsid w:val="00747640"/>
    <w:rsid w:val="00747E46"/>
    <w:rsid w:val="00747F1A"/>
    <w:rsid w:val="007500C2"/>
    <w:rsid w:val="0075069C"/>
    <w:rsid w:val="00750CD3"/>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0EB5"/>
    <w:rsid w:val="00761224"/>
    <w:rsid w:val="00761D10"/>
    <w:rsid w:val="007622EA"/>
    <w:rsid w:val="007622F6"/>
    <w:rsid w:val="0076299D"/>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BF7"/>
    <w:rsid w:val="00767D70"/>
    <w:rsid w:val="00770044"/>
    <w:rsid w:val="007702D7"/>
    <w:rsid w:val="007702FE"/>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979"/>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77F7D"/>
    <w:rsid w:val="0078001E"/>
    <w:rsid w:val="0078034F"/>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5BF7"/>
    <w:rsid w:val="007866AD"/>
    <w:rsid w:val="0078688A"/>
    <w:rsid w:val="00786BA4"/>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8B9"/>
    <w:rsid w:val="007919DB"/>
    <w:rsid w:val="00791EF3"/>
    <w:rsid w:val="007921EA"/>
    <w:rsid w:val="007922AE"/>
    <w:rsid w:val="00792992"/>
    <w:rsid w:val="00792A61"/>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70B"/>
    <w:rsid w:val="00795BCF"/>
    <w:rsid w:val="00795BE7"/>
    <w:rsid w:val="00797923"/>
    <w:rsid w:val="007A08C5"/>
    <w:rsid w:val="007A0964"/>
    <w:rsid w:val="007A0FC8"/>
    <w:rsid w:val="007A107B"/>
    <w:rsid w:val="007A132F"/>
    <w:rsid w:val="007A1515"/>
    <w:rsid w:val="007A1973"/>
    <w:rsid w:val="007A1B30"/>
    <w:rsid w:val="007A2014"/>
    <w:rsid w:val="007A227D"/>
    <w:rsid w:val="007A22A1"/>
    <w:rsid w:val="007A24E5"/>
    <w:rsid w:val="007A2615"/>
    <w:rsid w:val="007A2DB7"/>
    <w:rsid w:val="007A2F19"/>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DB2"/>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555"/>
    <w:rsid w:val="007C2ED2"/>
    <w:rsid w:val="007C314A"/>
    <w:rsid w:val="007C31CB"/>
    <w:rsid w:val="007C31D7"/>
    <w:rsid w:val="007C3255"/>
    <w:rsid w:val="007C339F"/>
    <w:rsid w:val="007C41C3"/>
    <w:rsid w:val="007C44D0"/>
    <w:rsid w:val="007C4584"/>
    <w:rsid w:val="007C496F"/>
    <w:rsid w:val="007C4AE3"/>
    <w:rsid w:val="007C4C48"/>
    <w:rsid w:val="007C5058"/>
    <w:rsid w:val="007C5532"/>
    <w:rsid w:val="007C562E"/>
    <w:rsid w:val="007C5696"/>
    <w:rsid w:val="007C5847"/>
    <w:rsid w:val="007C5984"/>
    <w:rsid w:val="007C5BF4"/>
    <w:rsid w:val="007C5CF3"/>
    <w:rsid w:val="007C5EE5"/>
    <w:rsid w:val="007C5FFB"/>
    <w:rsid w:val="007C6017"/>
    <w:rsid w:val="007C6161"/>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2CB"/>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457"/>
    <w:rsid w:val="007E17FB"/>
    <w:rsid w:val="007E1AA0"/>
    <w:rsid w:val="007E1C98"/>
    <w:rsid w:val="007E1FA4"/>
    <w:rsid w:val="007E1FCE"/>
    <w:rsid w:val="007E2208"/>
    <w:rsid w:val="007E22BA"/>
    <w:rsid w:val="007E28F0"/>
    <w:rsid w:val="007E33B1"/>
    <w:rsid w:val="007E3536"/>
    <w:rsid w:val="007E3633"/>
    <w:rsid w:val="007E3A9E"/>
    <w:rsid w:val="007E3BFE"/>
    <w:rsid w:val="007E4391"/>
    <w:rsid w:val="007E4635"/>
    <w:rsid w:val="007E4ED8"/>
    <w:rsid w:val="007E504C"/>
    <w:rsid w:val="007E513B"/>
    <w:rsid w:val="007E5293"/>
    <w:rsid w:val="007E52F7"/>
    <w:rsid w:val="007E5AAC"/>
    <w:rsid w:val="007E5AD4"/>
    <w:rsid w:val="007E5C35"/>
    <w:rsid w:val="007E5DAF"/>
    <w:rsid w:val="007E69ED"/>
    <w:rsid w:val="007E6BFB"/>
    <w:rsid w:val="007E6DCF"/>
    <w:rsid w:val="007E701A"/>
    <w:rsid w:val="007E7291"/>
    <w:rsid w:val="007F039F"/>
    <w:rsid w:val="007F0906"/>
    <w:rsid w:val="007F1044"/>
    <w:rsid w:val="007F11D4"/>
    <w:rsid w:val="007F1578"/>
    <w:rsid w:val="007F17B0"/>
    <w:rsid w:val="007F1EF9"/>
    <w:rsid w:val="007F2AAA"/>
    <w:rsid w:val="007F2D28"/>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ABE"/>
    <w:rsid w:val="007F6BD9"/>
    <w:rsid w:val="007F7045"/>
    <w:rsid w:val="007F7324"/>
    <w:rsid w:val="007F781F"/>
    <w:rsid w:val="0080056E"/>
    <w:rsid w:val="008007C5"/>
    <w:rsid w:val="00800FAF"/>
    <w:rsid w:val="00801073"/>
    <w:rsid w:val="008010C9"/>
    <w:rsid w:val="008017A9"/>
    <w:rsid w:val="00801BFB"/>
    <w:rsid w:val="00801EBE"/>
    <w:rsid w:val="00801F8A"/>
    <w:rsid w:val="00802A61"/>
    <w:rsid w:val="00802C50"/>
    <w:rsid w:val="008032B8"/>
    <w:rsid w:val="008032F7"/>
    <w:rsid w:val="008035CA"/>
    <w:rsid w:val="008038BC"/>
    <w:rsid w:val="008039E8"/>
    <w:rsid w:val="00803AC3"/>
    <w:rsid w:val="00803D6D"/>
    <w:rsid w:val="00803F8E"/>
    <w:rsid w:val="00804001"/>
    <w:rsid w:val="00804092"/>
    <w:rsid w:val="00804233"/>
    <w:rsid w:val="00804259"/>
    <w:rsid w:val="00804642"/>
    <w:rsid w:val="00805783"/>
    <w:rsid w:val="00805E83"/>
    <w:rsid w:val="008066A0"/>
    <w:rsid w:val="00806A0F"/>
    <w:rsid w:val="00807022"/>
    <w:rsid w:val="008075D5"/>
    <w:rsid w:val="008076CE"/>
    <w:rsid w:val="00807A8D"/>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8AF"/>
    <w:rsid w:val="00815AA1"/>
    <w:rsid w:val="00815B04"/>
    <w:rsid w:val="00815C18"/>
    <w:rsid w:val="00816600"/>
    <w:rsid w:val="008167BA"/>
    <w:rsid w:val="00816A4E"/>
    <w:rsid w:val="00816FF7"/>
    <w:rsid w:val="008171F3"/>
    <w:rsid w:val="0081733E"/>
    <w:rsid w:val="008179AA"/>
    <w:rsid w:val="00817CDB"/>
    <w:rsid w:val="00820587"/>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349"/>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3F9C"/>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9C7"/>
    <w:rsid w:val="00841A80"/>
    <w:rsid w:val="00841B13"/>
    <w:rsid w:val="00841C9F"/>
    <w:rsid w:val="00842021"/>
    <w:rsid w:val="008422A0"/>
    <w:rsid w:val="00842460"/>
    <w:rsid w:val="00842852"/>
    <w:rsid w:val="00842932"/>
    <w:rsid w:val="0084293A"/>
    <w:rsid w:val="00842B1C"/>
    <w:rsid w:val="0084300B"/>
    <w:rsid w:val="00843361"/>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0E67"/>
    <w:rsid w:val="008511B3"/>
    <w:rsid w:val="008512BA"/>
    <w:rsid w:val="008515EE"/>
    <w:rsid w:val="00851959"/>
    <w:rsid w:val="00851BD6"/>
    <w:rsid w:val="00851FC8"/>
    <w:rsid w:val="008526B7"/>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5B30"/>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7F"/>
    <w:rsid w:val="00866DBE"/>
    <w:rsid w:val="00867198"/>
    <w:rsid w:val="008671F4"/>
    <w:rsid w:val="00867739"/>
    <w:rsid w:val="0086799E"/>
    <w:rsid w:val="00867A51"/>
    <w:rsid w:val="00867CF8"/>
    <w:rsid w:val="00867E8D"/>
    <w:rsid w:val="00870019"/>
    <w:rsid w:val="008701DA"/>
    <w:rsid w:val="008706BB"/>
    <w:rsid w:val="0087082A"/>
    <w:rsid w:val="00870D3C"/>
    <w:rsid w:val="00871475"/>
    <w:rsid w:val="00871614"/>
    <w:rsid w:val="00871634"/>
    <w:rsid w:val="00871A91"/>
    <w:rsid w:val="00871FCE"/>
    <w:rsid w:val="00872326"/>
    <w:rsid w:val="00872414"/>
    <w:rsid w:val="00872864"/>
    <w:rsid w:val="00872A7A"/>
    <w:rsid w:val="00872B6D"/>
    <w:rsid w:val="00872C14"/>
    <w:rsid w:val="00873401"/>
    <w:rsid w:val="008739C0"/>
    <w:rsid w:val="00874104"/>
    <w:rsid w:val="008745EE"/>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061"/>
    <w:rsid w:val="00883749"/>
    <w:rsid w:val="0088396B"/>
    <w:rsid w:val="00883B09"/>
    <w:rsid w:val="00884831"/>
    <w:rsid w:val="00884BEA"/>
    <w:rsid w:val="00884D74"/>
    <w:rsid w:val="0088507D"/>
    <w:rsid w:val="008850F9"/>
    <w:rsid w:val="0088529D"/>
    <w:rsid w:val="008852F1"/>
    <w:rsid w:val="00885733"/>
    <w:rsid w:val="008859D5"/>
    <w:rsid w:val="00885BD4"/>
    <w:rsid w:val="00886152"/>
    <w:rsid w:val="00886183"/>
    <w:rsid w:val="00886443"/>
    <w:rsid w:val="008867E8"/>
    <w:rsid w:val="00886C11"/>
    <w:rsid w:val="00886FD4"/>
    <w:rsid w:val="00887412"/>
    <w:rsid w:val="00887648"/>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D27"/>
    <w:rsid w:val="00892E6E"/>
    <w:rsid w:val="008936F5"/>
    <w:rsid w:val="008938FA"/>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C81"/>
    <w:rsid w:val="008A0EE0"/>
    <w:rsid w:val="008A1329"/>
    <w:rsid w:val="008A13B5"/>
    <w:rsid w:val="008A14AF"/>
    <w:rsid w:val="008A1644"/>
    <w:rsid w:val="008A16DB"/>
    <w:rsid w:val="008A1BB2"/>
    <w:rsid w:val="008A1C73"/>
    <w:rsid w:val="008A1FDA"/>
    <w:rsid w:val="008A26DE"/>
    <w:rsid w:val="008A289D"/>
    <w:rsid w:val="008A2971"/>
    <w:rsid w:val="008A2A69"/>
    <w:rsid w:val="008A2BBB"/>
    <w:rsid w:val="008A2CCE"/>
    <w:rsid w:val="008A2D9A"/>
    <w:rsid w:val="008A32B2"/>
    <w:rsid w:val="008A3511"/>
    <w:rsid w:val="008A470F"/>
    <w:rsid w:val="008A4744"/>
    <w:rsid w:val="008A4907"/>
    <w:rsid w:val="008A4C36"/>
    <w:rsid w:val="008A4D78"/>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51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4BC"/>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3F2"/>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896"/>
    <w:rsid w:val="008E1F58"/>
    <w:rsid w:val="008E25DA"/>
    <w:rsid w:val="008E2C7C"/>
    <w:rsid w:val="008E306D"/>
    <w:rsid w:val="008E378E"/>
    <w:rsid w:val="008E3A45"/>
    <w:rsid w:val="008E3BF1"/>
    <w:rsid w:val="008E3D81"/>
    <w:rsid w:val="008E3E72"/>
    <w:rsid w:val="008E3F7C"/>
    <w:rsid w:val="008E3FD0"/>
    <w:rsid w:val="008E46B8"/>
    <w:rsid w:val="008E5189"/>
    <w:rsid w:val="008E5569"/>
    <w:rsid w:val="008E56FA"/>
    <w:rsid w:val="008E57B6"/>
    <w:rsid w:val="008E5FBD"/>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39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4C7F"/>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0FD1"/>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48D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3CC2"/>
    <w:rsid w:val="00924342"/>
    <w:rsid w:val="009244C8"/>
    <w:rsid w:val="009248C7"/>
    <w:rsid w:val="00924DDD"/>
    <w:rsid w:val="00924F59"/>
    <w:rsid w:val="00925CC2"/>
    <w:rsid w:val="00925D4E"/>
    <w:rsid w:val="00925E5B"/>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145"/>
    <w:rsid w:val="00935291"/>
    <w:rsid w:val="00935674"/>
    <w:rsid w:val="00935850"/>
    <w:rsid w:val="00935A9E"/>
    <w:rsid w:val="00935B45"/>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D1B"/>
    <w:rsid w:val="00945F07"/>
    <w:rsid w:val="00946268"/>
    <w:rsid w:val="00946294"/>
    <w:rsid w:val="00946340"/>
    <w:rsid w:val="00946484"/>
    <w:rsid w:val="00946899"/>
    <w:rsid w:val="0094696A"/>
    <w:rsid w:val="0094730A"/>
    <w:rsid w:val="00947414"/>
    <w:rsid w:val="009478E7"/>
    <w:rsid w:val="00947B88"/>
    <w:rsid w:val="00947DC6"/>
    <w:rsid w:val="009502E9"/>
    <w:rsid w:val="009504A5"/>
    <w:rsid w:val="0095089B"/>
    <w:rsid w:val="00950AD7"/>
    <w:rsid w:val="00950DBD"/>
    <w:rsid w:val="00950DC1"/>
    <w:rsid w:val="00951039"/>
    <w:rsid w:val="009510BC"/>
    <w:rsid w:val="00951494"/>
    <w:rsid w:val="0095160E"/>
    <w:rsid w:val="00951671"/>
    <w:rsid w:val="00952097"/>
    <w:rsid w:val="00952168"/>
    <w:rsid w:val="0095228A"/>
    <w:rsid w:val="009522CD"/>
    <w:rsid w:val="00952971"/>
    <w:rsid w:val="009529C5"/>
    <w:rsid w:val="00952E2E"/>
    <w:rsid w:val="0095316C"/>
    <w:rsid w:val="00953450"/>
    <w:rsid w:val="00953B03"/>
    <w:rsid w:val="00953D6B"/>
    <w:rsid w:val="00953FA8"/>
    <w:rsid w:val="0095466B"/>
    <w:rsid w:val="009546B2"/>
    <w:rsid w:val="00954F77"/>
    <w:rsid w:val="0095545F"/>
    <w:rsid w:val="00955A4B"/>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6364"/>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6C7"/>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87"/>
    <w:rsid w:val="009842EA"/>
    <w:rsid w:val="00984339"/>
    <w:rsid w:val="009844D1"/>
    <w:rsid w:val="009849C7"/>
    <w:rsid w:val="00984DD9"/>
    <w:rsid w:val="00985A53"/>
    <w:rsid w:val="00985A91"/>
    <w:rsid w:val="0098608C"/>
    <w:rsid w:val="00986134"/>
    <w:rsid w:val="0098630B"/>
    <w:rsid w:val="0098671D"/>
    <w:rsid w:val="0098683B"/>
    <w:rsid w:val="00986E1D"/>
    <w:rsid w:val="009875AC"/>
    <w:rsid w:val="00987BE7"/>
    <w:rsid w:val="00987EB4"/>
    <w:rsid w:val="00990751"/>
    <w:rsid w:val="009907CC"/>
    <w:rsid w:val="00990D04"/>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90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19E"/>
    <w:rsid w:val="009C12D8"/>
    <w:rsid w:val="009C17AC"/>
    <w:rsid w:val="009C1972"/>
    <w:rsid w:val="009C20FF"/>
    <w:rsid w:val="009C2219"/>
    <w:rsid w:val="009C2C25"/>
    <w:rsid w:val="009C2DD1"/>
    <w:rsid w:val="009C3427"/>
    <w:rsid w:val="009C3682"/>
    <w:rsid w:val="009C376D"/>
    <w:rsid w:val="009C394D"/>
    <w:rsid w:val="009C39E2"/>
    <w:rsid w:val="009C3AF2"/>
    <w:rsid w:val="009C3EC8"/>
    <w:rsid w:val="009C3EEC"/>
    <w:rsid w:val="009C44E6"/>
    <w:rsid w:val="009C45B9"/>
    <w:rsid w:val="009C4C09"/>
    <w:rsid w:val="009C4F6C"/>
    <w:rsid w:val="009C503B"/>
    <w:rsid w:val="009C54E8"/>
    <w:rsid w:val="009C5CF7"/>
    <w:rsid w:val="009C5F8F"/>
    <w:rsid w:val="009C65E8"/>
    <w:rsid w:val="009C66CD"/>
    <w:rsid w:val="009C69C3"/>
    <w:rsid w:val="009C6F2E"/>
    <w:rsid w:val="009C7094"/>
    <w:rsid w:val="009C76CC"/>
    <w:rsid w:val="009C779D"/>
    <w:rsid w:val="009C7B76"/>
    <w:rsid w:val="009C7B88"/>
    <w:rsid w:val="009D00B9"/>
    <w:rsid w:val="009D025B"/>
    <w:rsid w:val="009D0862"/>
    <w:rsid w:val="009D0958"/>
    <w:rsid w:val="009D095B"/>
    <w:rsid w:val="009D0B39"/>
    <w:rsid w:val="009D0EAF"/>
    <w:rsid w:val="009D0EDC"/>
    <w:rsid w:val="009D1274"/>
    <w:rsid w:val="009D1321"/>
    <w:rsid w:val="009D13BA"/>
    <w:rsid w:val="009D178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0FC"/>
    <w:rsid w:val="009D5AB7"/>
    <w:rsid w:val="009D5B6A"/>
    <w:rsid w:val="009D62A7"/>
    <w:rsid w:val="009D6472"/>
    <w:rsid w:val="009D664B"/>
    <w:rsid w:val="009D6705"/>
    <w:rsid w:val="009D6831"/>
    <w:rsid w:val="009D687A"/>
    <w:rsid w:val="009D7051"/>
    <w:rsid w:val="009D7346"/>
    <w:rsid w:val="009D738B"/>
    <w:rsid w:val="009D7540"/>
    <w:rsid w:val="009D7635"/>
    <w:rsid w:val="009D789C"/>
    <w:rsid w:val="009D7A06"/>
    <w:rsid w:val="009D7EE3"/>
    <w:rsid w:val="009E01F0"/>
    <w:rsid w:val="009E05CD"/>
    <w:rsid w:val="009E06FE"/>
    <w:rsid w:val="009E0FED"/>
    <w:rsid w:val="009E135E"/>
    <w:rsid w:val="009E17A2"/>
    <w:rsid w:val="009E1881"/>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33F"/>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422"/>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73"/>
    <w:rsid w:val="00A0558E"/>
    <w:rsid w:val="00A05E86"/>
    <w:rsid w:val="00A06135"/>
    <w:rsid w:val="00A0638D"/>
    <w:rsid w:val="00A064F9"/>
    <w:rsid w:val="00A06882"/>
    <w:rsid w:val="00A06CD8"/>
    <w:rsid w:val="00A06DC4"/>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63"/>
    <w:rsid w:val="00A20AF1"/>
    <w:rsid w:val="00A20B38"/>
    <w:rsid w:val="00A210FE"/>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88E"/>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7E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0E82"/>
    <w:rsid w:val="00A4122F"/>
    <w:rsid w:val="00A41358"/>
    <w:rsid w:val="00A41F90"/>
    <w:rsid w:val="00A421E2"/>
    <w:rsid w:val="00A4233B"/>
    <w:rsid w:val="00A42556"/>
    <w:rsid w:val="00A43AAF"/>
    <w:rsid w:val="00A43DB3"/>
    <w:rsid w:val="00A445DD"/>
    <w:rsid w:val="00A446E5"/>
    <w:rsid w:val="00A452DE"/>
    <w:rsid w:val="00A453C5"/>
    <w:rsid w:val="00A456D5"/>
    <w:rsid w:val="00A45777"/>
    <w:rsid w:val="00A45933"/>
    <w:rsid w:val="00A45ACA"/>
    <w:rsid w:val="00A45B78"/>
    <w:rsid w:val="00A45D21"/>
    <w:rsid w:val="00A461F3"/>
    <w:rsid w:val="00A46287"/>
    <w:rsid w:val="00A46304"/>
    <w:rsid w:val="00A46429"/>
    <w:rsid w:val="00A468C0"/>
    <w:rsid w:val="00A4695A"/>
    <w:rsid w:val="00A46960"/>
    <w:rsid w:val="00A469A8"/>
    <w:rsid w:val="00A46AE8"/>
    <w:rsid w:val="00A4744E"/>
    <w:rsid w:val="00A47847"/>
    <w:rsid w:val="00A47A52"/>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35F"/>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182"/>
    <w:rsid w:val="00A61CED"/>
    <w:rsid w:val="00A6267A"/>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AF"/>
    <w:rsid w:val="00A736C4"/>
    <w:rsid w:val="00A73AC0"/>
    <w:rsid w:val="00A73D90"/>
    <w:rsid w:val="00A73F18"/>
    <w:rsid w:val="00A742A2"/>
    <w:rsid w:val="00A7491F"/>
    <w:rsid w:val="00A749E8"/>
    <w:rsid w:val="00A74BC3"/>
    <w:rsid w:val="00A75620"/>
    <w:rsid w:val="00A75668"/>
    <w:rsid w:val="00A75F0C"/>
    <w:rsid w:val="00A76D12"/>
    <w:rsid w:val="00A7725A"/>
    <w:rsid w:val="00A772E8"/>
    <w:rsid w:val="00A7781B"/>
    <w:rsid w:val="00A778D7"/>
    <w:rsid w:val="00A77A08"/>
    <w:rsid w:val="00A77CC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430"/>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87711"/>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646"/>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8F"/>
    <w:rsid w:val="00AB1AF6"/>
    <w:rsid w:val="00AB1B6E"/>
    <w:rsid w:val="00AB22F3"/>
    <w:rsid w:val="00AB2D81"/>
    <w:rsid w:val="00AB3287"/>
    <w:rsid w:val="00AB353D"/>
    <w:rsid w:val="00AB3862"/>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17F"/>
    <w:rsid w:val="00AC0297"/>
    <w:rsid w:val="00AC1427"/>
    <w:rsid w:val="00AC21FD"/>
    <w:rsid w:val="00AC28FE"/>
    <w:rsid w:val="00AC2D6D"/>
    <w:rsid w:val="00AC3110"/>
    <w:rsid w:val="00AC3CD5"/>
    <w:rsid w:val="00AC3E73"/>
    <w:rsid w:val="00AC4702"/>
    <w:rsid w:val="00AC4792"/>
    <w:rsid w:val="00AC47DA"/>
    <w:rsid w:val="00AC4B72"/>
    <w:rsid w:val="00AC4BA4"/>
    <w:rsid w:val="00AC4D89"/>
    <w:rsid w:val="00AC4D97"/>
    <w:rsid w:val="00AC5276"/>
    <w:rsid w:val="00AC52D1"/>
    <w:rsid w:val="00AC5436"/>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D81"/>
    <w:rsid w:val="00AD0FD8"/>
    <w:rsid w:val="00AD1685"/>
    <w:rsid w:val="00AD1D39"/>
    <w:rsid w:val="00AD2258"/>
    <w:rsid w:val="00AD298C"/>
    <w:rsid w:val="00AD31D2"/>
    <w:rsid w:val="00AD3397"/>
    <w:rsid w:val="00AD3C2A"/>
    <w:rsid w:val="00AD44F2"/>
    <w:rsid w:val="00AD45E0"/>
    <w:rsid w:val="00AD56C5"/>
    <w:rsid w:val="00AD5A52"/>
    <w:rsid w:val="00AD5B3A"/>
    <w:rsid w:val="00AD5BC0"/>
    <w:rsid w:val="00AD5CD5"/>
    <w:rsid w:val="00AD61E8"/>
    <w:rsid w:val="00AD653A"/>
    <w:rsid w:val="00AD67FA"/>
    <w:rsid w:val="00AD6948"/>
    <w:rsid w:val="00AD69BE"/>
    <w:rsid w:val="00AD6D74"/>
    <w:rsid w:val="00AD6F89"/>
    <w:rsid w:val="00AD7370"/>
    <w:rsid w:val="00AD7565"/>
    <w:rsid w:val="00AD78A3"/>
    <w:rsid w:val="00AE0109"/>
    <w:rsid w:val="00AE0440"/>
    <w:rsid w:val="00AE090F"/>
    <w:rsid w:val="00AE0C4A"/>
    <w:rsid w:val="00AE151A"/>
    <w:rsid w:val="00AE18D2"/>
    <w:rsid w:val="00AE1E1C"/>
    <w:rsid w:val="00AE1FC0"/>
    <w:rsid w:val="00AE2210"/>
    <w:rsid w:val="00AE2304"/>
    <w:rsid w:val="00AE29D3"/>
    <w:rsid w:val="00AE2FD1"/>
    <w:rsid w:val="00AE3564"/>
    <w:rsid w:val="00AE3C08"/>
    <w:rsid w:val="00AE3C09"/>
    <w:rsid w:val="00AE419E"/>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0F4D"/>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D8"/>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93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75"/>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15E"/>
    <w:rsid w:val="00B20AD3"/>
    <w:rsid w:val="00B20CC3"/>
    <w:rsid w:val="00B20D8B"/>
    <w:rsid w:val="00B20F6B"/>
    <w:rsid w:val="00B2100D"/>
    <w:rsid w:val="00B210DF"/>
    <w:rsid w:val="00B21720"/>
    <w:rsid w:val="00B2198E"/>
    <w:rsid w:val="00B22271"/>
    <w:rsid w:val="00B22510"/>
    <w:rsid w:val="00B22788"/>
    <w:rsid w:val="00B229E4"/>
    <w:rsid w:val="00B22A5D"/>
    <w:rsid w:val="00B237F4"/>
    <w:rsid w:val="00B239F7"/>
    <w:rsid w:val="00B23A07"/>
    <w:rsid w:val="00B23B8C"/>
    <w:rsid w:val="00B23EA6"/>
    <w:rsid w:val="00B240EF"/>
    <w:rsid w:val="00B24129"/>
    <w:rsid w:val="00B24376"/>
    <w:rsid w:val="00B24901"/>
    <w:rsid w:val="00B24CC6"/>
    <w:rsid w:val="00B24D22"/>
    <w:rsid w:val="00B24F76"/>
    <w:rsid w:val="00B24FA4"/>
    <w:rsid w:val="00B25AD1"/>
    <w:rsid w:val="00B26093"/>
    <w:rsid w:val="00B265D4"/>
    <w:rsid w:val="00B26A83"/>
    <w:rsid w:val="00B26AC8"/>
    <w:rsid w:val="00B26F19"/>
    <w:rsid w:val="00B2730E"/>
    <w:rsid w:val="00B27633"/>
    <w:rsid w:val="00B2774C"/>
    <w:rsid w:val="00B277B7"/>
    <w:rsid w:val="00B27CC1"/>
    <w:rsid w:val="00B30060"/>
    <w:rsid w:val="00B30273"/>
    <w:rsid w:val="00B308E7"/>
    <w:rsid w:val="00B30922"/>
    <w:rsid w:val="00B30A29"/>
    <w:rsid w:val="00B31302"/>
    <w:rsid w:val="00B317DF"/>
    <w:rsid w:val="00B31C08"/>
    <w:rsid w:val="00B31CC5"/>
    <w:rsid w:val="00B31D4B"/>
    <w:rsid w:val="00B31D5A"/>
    <w:rsid w:val="00B31F8C"/>
    <w:rsid w:val="00B322F5"/>
    <w:rsid w:val="00B325F8"/>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0F6A"/>
    <w:rsid w:val="00B410E9"/>
    <w:rsid w:val="00B41441"/>
    <w:rsid w:val="00B41598"/>
    <w:rsid w:val="00B41744"/>
    <w:rsid w:val="00B4181B"/>
    <w:rsid w:val="00B42597"/>
    <w:rsid w:val="00B42686"/>
    <w:rsid w:val="00B4274F"/>
    <w:rsid w:val="00B42DC9"/>
    <w:rsid w:val="00B43187"/>
    <w:rsid w:val="00B432A3"/>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478C9"/>
    <w:rsid w:val="00B47A6E"/>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794"/>
    <w:rsid w:val="00B538F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87"/>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AA1"/>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B5"/>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615C"/>
    <w:rsid w:val="00B8681E"/>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233"/>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35"/>
    <w:rsid w:val="00BA7380"/>
    <w:rsid w:val="00BA7816"/>
    <w:rsid w:val="00BA7923"/>
    <w:rsid w:val="00BB0214"/>
    <w:rsid w:val="00BB033E"/>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DF6"/>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13D"/>
    <w:rsid w:val="00BC630A"/>
    <w:rsid w:val="00BC6A72"/>
    <w:rsid w:val="00BC6C96"/>
    <w:rsid w:val="00BC7B9A"/>
    <w:rsid w:val="00BD0075"/>
    <w:rsid w:val="00BD00DB"/>
    <w:rsid w:val="00BD01EB"/>
    <w:rsid w:val="00BD04B9"/>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DFE"/>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2BB"/>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3B"/>
    <w:rsid w:val="00C144A7"/>
    <w:rsid w:val="00C1516D"/>
    <w:rsid w:val="00C15AF5"/>
    <w:rsid w:val="00C15BC5"/>
    <w:rsid w:val="00C1603F"/>
    <w:rsid w:val="00C1623A"/>
    <w:rsid w:val="00C16CD3"/>
    <w:rsid w:val="00C16E06"/>
    <w:rsid w:val="00C17104"/>
    <w:rsid w:val="00C172AF"/>
    <w:rsid w:val="00C17892"/>
    <w:rsid w:val="00C178A1"/>
    <w:rsid w:val="00C17ABD"/>
    <w:rsid w:val="00C17AD7"/>
    <w:rsid w:val="00C17AE3"/>
    <w:rsid w:val="00C17F27"/>
    <w:rsid w:val="00C20102"/>
    <w:rsid w:val="00C209DE"/>
    <w:rsid w:val="00C20E88"/>
    <w:rsid w:val="00C20EDD"/>
    <w:rsid w:val="00C21042"/>
    <w:rsid w:val="00C2106F"/>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1E45"/>
    <w:rsid w:val="00C321A5"/>
    <w:rsid w:val="00C3227F"/>
    <w:rsid w:val="00C324AC"/>
    <w:rsid w:val="00C32535"/>
    <w:rsid w:val="00C328FA"/>
    <w:rsid w:val="00C32B73"/>
    <w:rsid w:val="00C32B86"/>
    <w:rsid w:val="00C33023"/>
    <w:rsid w:val="00C33197"/>
    <w:rsid w:val="00C333DD"/>
    <w:rsid w:val="00C3346A"/>
    <w:rsid w:val="00C339C4"/>
    <w:rsid w:val="00C33AF8"/>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0F69"/>
    <w:rsid w:val="00C42569"/>
    <w:rsid w:val="00C42A7E"/>
    <w:rsid w:val="00C42B29"/>
    <w:rsid w:val="00C42E05"/>
    <w:rsid w:val="00C431EE"/>
    <w:rsid w:val="00C43238"/>
    <w:rsid w:val="00C43403"/>
    <w:rsid w:val="00C4380D"/>
    <w:rsid w:val="00C439CB"/>
    <w:rsid w:val="00C43E30"/>
    <w:rsid w:val="00C448F6"/>
    <w:rsid w:val="00C454C6"/>
    <w:rsid w:val="00C45533"/>
    <w:rsid w:val="00C45657"/>
    <w:rsid w:val="00C45B8C"/>
    <w:rsid w:val="00C45BB0"/>
    <w:rsid w:val="00C46996"/>
    <w:rsid w:val="00C469A4"/>
    <w:rsid w:val="00C46BC0"/>
    <w:rsid w:val="00C47292"/>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2ED"/>
    <w:rsid w:val="00C534B4"/>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9CA"/>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079"/>
    <w:rsid w:val="00C70940"/>
    <w:rsid w:val="00C70BBD"/>
    <w:rsid w:val="00C71014"/>
    <w:rsid w:val="00C717EC"/>
    <w:rsid w:val="00C7181F"/>
    <w:rsid w:val="00C71847"/>
    <w:rsid w:val="00C721F3"/>
    <w:rsid w:val="00C7283E"/>
    <w:rsid w:val="00C72B1C"/>
    <w:rsid w:val="00C737BE"/>
    <w:rsid w:val="00C73AF5"/>
    <w:rsid w:val="00C73C8E"/>
    <w:rsid w:val="00C73CA8"/>
    <w:rsid w:val="00C73D87"/>
    <w:rsid w:val="00C73DBF"/>
    <w:rsid w:val="00C7414E"/>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985"/>
    <w:rsid w:val="00C84CD9"/>
    <w:rsid w:val="00C84F25"/>
    <w:rsid w:val="00C8532D"/>
    <w:rsid w:val="00C85522"/>
    <w:rsid w:val="00C86126"/>
    <w:rsid w:val="00C864FE"/>
    <w:rsid w:val="00C86597"/>
    <w:rsid w:val="00C86966"/>
    <w:rsid w:val="00C86AF9"/>
    <w:rsid w:val="00C86C13"/>
    <w:rsid w:val="00C8712C"/>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6D75"/>
    <w:rsid w:val="00C971C7"/>
    <w:rsid w:val="00C97552"/>
    <w:rsid w:val="00C9789B"/>
    <w:rsid w:val="00C97FC9"/>
    <w:rsid w:val="00CA0041"/>
    <w:rsid w:val="00CA012D"/>
    <w:rsid w:val="00CA02AB"/>
    <w:rsid w:val="00CA08C5"/>
    <w:rsid w:val="00CA0A57"/>
    <w:rsid w:val="00CA0E06"/>
    <w:rsid w:val="00CA1195"/>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164"/>
    <w:rsid w:val="00CA7219"/>
    <w:rsid w:val="00CA79D3"/>
    <w:rsid w:val="00CB0910"/>
    <w:rsid w:val="00CB0961"/>
    <w:rsid w:val="00CB0F8B"/>
    <w:rsid w:val="00CB1153"/>
    <w:rsid w:val="00CB12F6"/>
    <w:rsid w:val="00CB140B"/>
    <w:rsid w:val="00CB16E6"/>
    <w:rsid w:val="00CB1E37"/>
    <w:rsid w:val="00CB21EE"/>
    <w:rsid w:val="00CB2ADF"/>
    <w:rsid w:val="00CB2B1B"/>
    <w:rsid w:val="00CB2F45"/>
    <w:rsid w:val="00CB3241"/>
    <w:rsid w:val="00CB34D4"/>
    <w:rsid w:val="00CB3512"/>
    <w:rsid w:val="00CB3A60"/>
    <w:rsid w:val="00CB3D8B"/>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2CC"/>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67C"/>
    <w:rsid w:val="00CE18B7"/>
    <w:rsid w:val="00CE1A92"/>
    <w:rsid w:val="00CE22D5"/>
    <w:rsid w:val="00CE276D"/>
    <w:rsid w:val="00CE27C5"/>
    <w:rsid w:val="00CE2EB4"/>
    <w:rsid w:val="00CE320F"/>
    <w:rsid w:val="00CE3763"/>
    <w:rsid w:val="00CE37DC"/>
    <w:rsid w:val="00CE3B0A"/>
    <w:rsid w:val="00CE3B31"/>
    <w:rsid w:val="00CE4C82"/>
    <w:rsid w:val="00CE4D75"/>
    <w:rsid w:val="00CE5406"/>
    <w:rsid w:val="00CE5786"/>
    <w:rsid w:val="00CE588F"/>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29A3"/>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474"/>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0A2"/>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4F5"/>
    <w:rsid w:val="00D136D8"/>
    <w:rsid w:val="00D13751"/>
    <w:rsid w:val="00D137AD"/>
    <w:rsid w:val="00D138A3"/>
    <w:rsid w:val="00D13A97"/>
    <w:rsid w:val="00D14DBB"/>
    <w:rsid w:val="00D14E6C"/>
    <w:rsid w:val="00D14FFB"/>
    <w:rsid w:val="00D15425"/>
    <w:rsid w:val="00D158DB"/>
    <w:rsid w:val="00D15C0F"/>
    <w:rsid w:val="00D160BD"/>
    <w:rsid w:val="00D1612A"/>
    <w:rsid w:val="00D161E7"/>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08B"/>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D71"/>
    <w:rsid w:val="00D26F12"/>
    <w:rsid w:val="00D27047"/>
    <w:rsid w:val="00D27225"/>
    <w:rsid w:val="00D27559"/>
    <w:rsid w:val="00D27685"/>
    <w:rsid w:val="00D277F7"/>
    <w:rsid w:val="00D27828"/>
    <w:rsid w:val="00D27D76"/>
    <w:rsid w:val="00D30357"/>
    <w:rsid w:val="00D30398"/>
    <w:rsid w:val="00D3068E"/>
    <w:rsid w:val="00D307F5"/>
    <w:rsid w:val="00D309B6"/>
    <w:rsid w:val="00D30E72"/>
    <w:rsid w:val="00D310F3"/>
    <w:rsid w:val="00D315DD"/>
    <w:rsid w:val="00D31B93"/>
    <w:rsid w:val="00D31E68"/>
    <w:rsid w:val="00D32490"/>
    <w:rsid w:val="00D32BAC"/>
    <w:rsid w:val="00D330FE"/>
    <w:rsid w:val="00D33531"/>
    <w:rsid w:val="00D33706"/>
    <w:rsid w:val="00D33AFE"/>
    <w:rsid w:val="00D3407A"/>
    <w:rsid w:val="00D34CA8"/>
    <w:rsid w:val="00D35080"/>
    <w:rsid w:val="00D35261"/>
    <w:rsid w:val="00D353D4"/>
    <w:rsid w:val="00D35635"/>
    <w:rsid w:val="00D35685"/>
    <w:rsid w:val="00D35840"/>
    <w:rsid w:val="00D35E31"/>
    <w:rsid w:val="00D36B96"/>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441"/>
    <w:rsid w:val="00D43AE3"/>
    <w:rsid w:val="00D446FC"/>
    <w:rsid w:val="00D44857"/>
    <w:rsid w:val="00D44A2E"/>
    <w:rsid w:val="00D44E7D"/>
    <w:rsid w:val="00D450C8"/>
    <w:rsid w:val="00D452BC"/>
    <w:rsid w:val="00D45422"/>
    <w:rsid w:val="00D45447"/>
    <w:rsid w:val="00D45615"/>
    <w:rsid w:val="00D459C9"/>
    <w:rsid w:val="00D459DC"/>
    <w:rsid w:val="00D4655F"/>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41D"/>
    <w:rsid w:val="00D52A7B"/>
    <w:rsid w:val="00D52AD5"/>
    <w:rsid w:val="00D53B60"/>
    <w:rsid w:val="00D53C6D"/>
    <w:rsid w:val="00D53ED5"/>
    <w:rsid w:val="00D53FC8"/>
    <w:rsid w:val="00D54245"/>
    <w:rsid w:val="00D54506"/>
    <w:rsid w:val="00D549F9"/>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859"/>
    <w:rsid w:val="00D60A23"/>
    <w:rsid w:val="00D610CD"/>
    <w:rsid w:val="00D61AE4"/>
    <w:rsid w:val="00D61E86"/>
    <w:rsid w:val="00D624BC"/>
    <w:rsid w:val="00D62517"/>
    <w:rsid w:val="00D625AE"/>
    <w:rsid w:val="00D62D4E"/>
    <w:rsid w:val="00D63064"/>
    <w:rsid w:val="00D635CE"/>
    <w:rsid w:val="00D63632"/>
    <w:rsid w:val="00D636A2"/>
    <w:rsid w:val="00D63873"/>
    <w:rsid w:val="00D63D86"/>
    <w:rsid w:val="00D641ED"/>
    <w:rsid w:val="00D64596"/>
    <w:rsid w:val="00D64746"/>
    <w:rsid w:val="00D6481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BCD"/>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0DFD"/>
    <w:rsid w:val="00D81229"/>
    <w:rsid w:val="00D819F8"/>
    <w:rsid w:val="00D82039"/>
    <w:rsid w:val="00D8231B"/>
    <w:rsid w:val="00D82448"/>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E7F"/>
    <w:rsid w:val="00D86F69"/>
    <w:rsid w:val="00D86F77"/>
    <w:rsid w:val="00D879BE"/>
    <w:rsid w:val="00D87A84"/>
    <w:rsid w:val="00D87B14"/>
    <w:rsid w:val="00D87FBF"/>
    <w:rsid w:val="00D901F8"/>
    <w:rsid w:val="00D9023A"/>
    <w:rsid w:val="00D902CF"/>
    <w:rsid w:val="00D90314"/>
    <w:rsid w:val="00D90361"/>
    <w:rsid w:val="00D90403"/>
    <w:rsid w:val="00D9189B"/>
    <w:rsid w:val="00D91973"/>
    <w:rsid w:val="00D91EE2"/>
    <w:rsid w:val="00D923FE"/>
    <w:rsid w:val="00D925B9"/>
    <w:rsid w:val="00D92B17"/>
    <w:rsid w:val="00D92D69"/>
    <w:rsid w:val="00D930C4"/>
    <w:rsid w:val="00D9325D"/>
    <w:rsid w:val="00D932AD"/>
    <w:rsid w:val="00D937ED"/>
    <w:rsid w:val="00D93844"/>
    <w:rsid w:val="00D93952"/>
    <w:rsid w:val="00D93B42"/>
    <w:rsid w:val="00D94048"/>
    <w:rsid w:val="00D94507"/>
    <w:rsid w:val="00D945C4"/>
    <w:rsid w:val="00D947B5"/>
    <w:rsid w:val="00D948E3"/>
    <w:rsid w:val="00D94BF6"/>
    <w:rsid w:val="00D94D83"/>
    <w:rsid w:val="00D94DB2"/>
    <w:rsid w:val="00D95487"/>
    <w:rsid w:val="00D9579D"/>
    <w:rsid w:val="00D958EC"/>
    <w:rsid w:val="00D95E32"/>
    <w:rsid w:val="00D9626F"/>
    <w:rsid w:val="00D96A6C"/>
    <w:rsid w:val="00D96B62"/>
    <w:rsid w:val="00D96B9C"/>
    <w:rsid w:val="00D96DD6"/>
    <w:rsid w:val="00D970BF"/>
    <w:rsid w:val="00D9769D"/>
    <w:rsid w:val="00D97AF5"/>
    <w:rsid w:val="00D97B40"/>
    <w:rsid w:val="00D97E46"/>
    <w:rsid w:val="00DA036C"/>
    <w:rsid w:val="00DA0370"/>
    <w:rsid w:val="00DA0523"/>
    <w:rsid w:val="00DA06FE"/>
    <w:rsid w:val="00DA07F1"/>
    <w:rsid w:val="00DA0A95"/>
    <w:rsid w:val="00DA0BCA"/>
    <w:rsid w:val="00DA0CC6"/>
    <w:rsid w:val="00DA11A2"/>
    <w:rsid w:val="00DA15DF"/>
    <w:rsid w:val="00DA1EAE"/>
    <w:rsid w:val="00DA2021"/>
    <w:rsid w:val="00DA22EE"/>
    <w:rsid w:val="00DA23EB"/>
    <w:rsid w:val="00DA290B"/>
    <w:rsid w:val="00DA2D2E"/>
    <w:rsid w:val="00DA2D3C"/>
    <w:rsid w:val="00DA2F0C"/>
    <w:rsid w:val="00DA3093"/>
    <w:rsid w:val="00DA309C"/>
    <w:rsid w:val="00DA34D5"/>
    <w:rsid w:val="00DA3897"/>
    <w:rsid w:val="00DA42D9"/>
    <w:rsid w:val="00DA4449"/>
    <w:rsid w:val="00DA496A"/>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1FD9"/>
    <w:rsid w:val="00DB2354"/>
    <w:rsid w:val="00DB2D27"/>
    <w:rsid w:val="00DB32E2"/>
    <w:rsid w:val="00DB3617"/>
    <w:rsid w:val="00DB3A72"/>
    <w:rsid w:val="00DB3A93"/>
    <w:rsid w:val="00DB4176"/>
    <w:rsid w:val="00DB4437"/>
    <w:rsid w:val="00DB4567"/>
    <w:rsid w:val="00DB461B"/>
    <w:rsid w:val="00DB4CAA"/>
    <w:rsid w:val="00DB5E47"/>
    <w:rsid w:val="00DB5E7D"/>
    <w:rsid w:val="00DB6614"/>
    <w:rsid w:val="00DB677B"/>
    <w:rsid w:val="00DB6B88"/>
    <w:rsid w:val="00DB7B4A"/>
    <w:rsid w:val="00DC04AC"/>
    <w:rsid w:val="00DC07E6"/>
    <w:rsid w:val="00DC195A"/>
    <w:rsid w:val="00DC1A16"/>
    <w:rsid w:val="00DC1B67"/>
    <w:rsid w:val="00DC1CE7"/>
    <w:rsid w:val="00DC27AF"/>
    <w:rsid w:val="00DC2E24"/>
    <w:rsid w:val="00DC32A7"/>
    <w:rsid w:val="00DC36E3"/>
    <w:rsid w:val="00DC4030"/>
    <w:rsid w:val="00DC491A"/>
    <w:rsid w:val="00DC516F"/>
    <w:rsid w:val="00DC5202"/>
    <w:rsid w:val="00DC57AC"/>
    <w:rsid w:val="00DC7458"/>
    <w:rsid w:val="00DC7601"/>
    <w:rsid w:val="00DC7776"/>
    <w:rsid w:val="00DC78A0"/>
    <w:rsid w:val="00DC7A8D"/>
    <w:rsid w:val="00DC7DC4"/>
    <w:rsid w:val="00DC7F1C"/>
    <w:rsid w:val="00DD06EB"/>
    <w:rsid w:val="00DD0884"/>
    <w:rsid w:val="00DD0F19"/>
    <w:rsid w:val="00DD16B6"/>
    <w:rsid w:val="00DD180A"/>
    <w:rsid w:val="00DD18C9"/>
    <w:rsid w:val="00DD1B41"/>
    <w:rsid w:val="00DD202A"/>
    <w:rsid w:val="00DD21C3"/>
    <w:rsid w:val="00DD258E"/>
    <w:rsid w:val="00DD27E4"/>
    <w:rsid w:val="00DD2DD0"/>
    <w:rsid w:val="00DD35CE"/>
    <w:rsid w:val="00DD3926"/>
    <w:rsid w:val="00DD4198"/>
    <w:rsid w:val="00DD474C"/>
    <w:rsid w:val="00DD4756"/>
    <w:rsid w:val="00DD483E"/>
    <w:rsid w:val="00DD4988"/>
    <w:rsid w:val="00DD4BC8"/>
    <w:rsid w:val="00DD5815"/>
    <w:rsid w:val="00DD5D3E"/>
    <w:rsid w:val="00DD6096"/>
    <w:rsid w:val="00DD62DD"/>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0B1B"/>
    <w:rsid w:val="00DE10B7"/>
    <w:rsid w:val="00DE13A4"/>
    <w:rsid w:val="00DE1510"/>
    <w:rsid w:val="00DE17AB"/>
    <w:rsid w:val="00DE180F"/>
    <w:rsid w:val="00DE1C0D"/>
    <w:rsid w:val="00DE1C55"/>
    <w:rsid w:val="00DE1FE5"/>
    <w:rsid w:val="00DE2040"/>
    <w:rsid w:val="00DE22DD"/>
    <w:rsid w:val="00DE241E"/>
    <w:rsid w:val="00DE26E3"/>
    <w:rsid w:val="00DE2718"/>
    <w:rsid w:val="00DE2890"/>
    <w:rsid w:val="00DE2A1B"/>
    <w:rsid w:val="00DE2B31"/>
    <w:rsid w:val="00DE2CE9"/>
    <w:rsid w:val="00DE3AF1"/>
    <w:rsid w:val="00DE3C46"/>
    <w:rsid w:val="00DE4AE4"/>
    <w:rsid w:val="00DE4EA8"/>
    <w:rsid w:val="00DE55F0"/>
    <w:rsid w:val="00DE5617"/>
    <w:rsid w:val="00DE5657"/>
    <w:rsid w:val="00DE5D31"/>
    <w:rsid w:val="00DE658C"/>
    <w:rsid w:val="00DE67F1"/>
    <w:rsid w:val="00DE691E"/>
    <w:rsid w:val="00DE719E"/>
    <w:rsid w:val="00DE73BF"/>
    <w:rsid w:val="00DE7620"/>
    <w:rsid w:val="00DE78BA"/>
    <w:rsid w:val="00DE7B99"/>
    <w:rsid w:val="00DE7C60"/>
    <w:rsid w:val="00DE7C82"/>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DD1"/>
    <w:rsid w:val="00DF6EE5"/>
    <w:rsid w:val="00DF72F4"/>
    <w:rsid w:val="00DF731C"/>
    <w:rsid w:val="00DF7569"/>
    <w:rsid w:val="00DF75F2"/>
    <w:rsid w:val="00DF76DC"/>
    <w:rsid w:val="00DF7F64"/>
    <w:rsid w:val="00E00124"/>
    <w:rsid w:val="00E00401"/>
    <w:rsid w:val="00E00583"/>
    <w:rsid w:val="00E005DB"/>
    <w:rsid w:val="00E00E06"/>
    <w:rsid w:val="00E0115F"/>
    <w:rsid w:val="00E011D5"/>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351"/>
    <w:rsid w:val="00E054CE"/>
    <w:rsid w:val="00E054E4"/>
    <w:rsid w:val="00E05876"/>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9BD"/>
    <w:rsid w:val="00E12C94"/>
    <w:rsid w:val="00E12CE9"/>
    <w:rsid w:val="00E12EC2"/>
    <w:rsid w:val="00E12FB4"/>
    <w:rsid w:val="00E1325B"/>
    <w:rsid w:val="00E136B9"/>
    <w:rsid w:val="00E136BC"/>
    <w:rsid w:val="00E13A45"/>
    <w:rsid w:val="00E1400B"/>
    <w:rsid w:val="00E140F4"/>
    <w:rsid w:val="00E14169"/>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2BAC"/>
    <w:rsid w:val="00E2377B"/>
    <w:rsid w:val="00E23B60"/>
    <w:rsid w:val="00E23C83"/>
    <w:rsid w:val="00E2453C"/>
    <w:rsid w:val="00E2464B"/>
    <w:rsid w:val="00E246B4"/>
    <w:rsid w:val="00E24B64"/>
    <w:rsid w:val="00E24C21"/>
    <w:rsid w:val="00E24F22"/>
    <w:rsid w:val="00E25089"/>
    <w:rsid w:val="00E25190"/>
    <w:rsid w:val="00E256E6"/>
    <w:rsid w:val="00E25984"/>
    <w:rsid w:val="00E25AE5"/>
    <w:rsid w:val="00E26125"/>
    <w:rsid w:val="00E26FD0"/>
    <w:rsid w:val="00E27142"/>
    <w:rsid w:val="00E271C2"/>
    <w:rsid w:val="00E2769F"/>
    <w:rsid w:val="00E27C1F"/>
    <w:rsid w:val="00E27EE5"/>
    <w:rsid w:val="00E27FEA"/>
    <w:rsid w:val="00E30591"/>
    <w:rsid w:val="00E30892"/>
    <w:rsid w:val="00E3091F"/>
    <w:rsid w:val="00E309E8"/>
    <w:rsid w:val="00E30D12"/>
    <w:rsid w:val="00E3167B"/>
    <w:rsid w:val="00E31F70"/>
    <w:rsid w:val="00E327B3"/>
    <w:rsid w:val="00E32AF4"/>
    <w:rsid w:val="00E32F43"/>
    <w:rsid w:val="00E33141"/>
    <w:rsid w:val="00E33518"/>
    <w:rsid w:val="00E335B7"/>
    <w:rsid w:val="00E33648"/>
    <w:rsid w:val="00E338E9"/>
    <w:rsid w:val="00E33D13"/>
    <w:rsid w:val="00E33E00"/>
    <w:rsid w:val="00E340E5"/>
    <w:rsid w:val="00E34776"/>
    <w:rsid w:val="00E34B5D"/>
    <w:rsid w:val="00E352B7"/>
    <w:rsid w:val="00E356FC"/>
    <w:rsid w:val="00E35C5A"/>
    <w:rsid w:val="00E3667C"/>
    <w:rsid w:val="00E36746"/>
    <w:rsid w:val="00E36874"/>
    <w:rsid w:val="00E3687B"/>
    <w:rsid w:val="00E40206"/>
    <w:rsid w:val="00E40896"/>
    <w:rsid w:val="00E41E1F"/>
    <w:rsid w:val="00E41EFF"/>
    <w:rsid w:val="00E41FEF"/>
    <w:rsid w:val="00E4218F"/>
    <w:rsid w:val="00E426FC"/>
    <w:rsid w:val="00E42839"/>
    <w:rsid w:val="00E42AB6"/>
    <w:rsid w:val="00E42EA4"/>
    <w:rsid w:val="00E43618"/>
    <w:rsid w:val="00E436B1"/>
    <w:rsid w:val="00E43CB0"/>
    <w:rsid w:val="00E442F0"/>
    <w:rsid w:val="00E442FA"/>
    <w:rsid w:val="00E446A3"/>
    <w:rsid w:val="00E446BA"/>
    <w:rsid w:val="00E44B16"/>
    <w:rsid w:val="00E44CAA"/>
    <w:rsid w:val="00E451B9"/>
    <w:rsid w:val="00E4540D"/>
    <w:rsid w:val="00E4598C"/>
    <w:rsid w:val="00E45AA6"/>
    <w:rsid w:val="00E45DD4"/>
    <w:rsid w:val="00E4671D"/>
    <w:rsid w:val="00E46923"/>
    <w:rsid w:val="00E46B93"/>
    <w:rsid w:val="00E46CE1"/>
    <w:rsid w:val="00E47348"/>
    <w:rsid w:val="00E474E7"/>
    <w:rsid w:val="00E477C3"/>
    <w:rsid w:val="00E47958"/>
    <w:rsid w:val="00E47989"/>
    <w:rsid w:val="00E47A2C"/>
    <w:rsid w:val="00E47AF8"/>
    <w:rsid w:val="00E47C0B"/>
    <w:rsid w:val="00E50153"/>
    <w:rsid w:val="00E507C6"/>
    <w:rsid w:val="00E5088D"/>
    <w:rsid w:val="00E50922"/>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2EB"/>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26F"/>
    <w:rsid w:val="00E728F4"/>
    <w:rsid w:val="00E73351"/>
    <w:rsid w:val="00E734D9"/>
    <w:rsid w:val="00E73BFD"/>
    <w:rsid w:val="00E73EB6"/>
    <w:rsid w:val="00E73F27"/>
    <w:rsid w:val="00E73F9F"/>
    <w:rsid w:val="00E744E4"/>
    <w:rsid w:val="00E748DC"/>
    <w:rsid w:val="00E74D93"/>
    <w:rsid w:val="00E752EB"/>
    <w:rsid w:val="00E7539D"/>
    <w:rsid w:val="00E75884"/>
    <w:rsid w:val="00E75AA8"/>
    <w:rsid w:val="00E75B95"/>
    <w:rsid w:val="00E75C6A"/>
    <w:rsid w:val="00E75DFD"/>
    <w:rsid w:val="00E7619F"/>
    <w:rsid w:val="00E76386"/>
    <w:rsid w:val="00E7640B"/>
    <w:rsid w:val="00E766F5"/>
    <w:rsid w:val="00E76861"/>
    <w:rsid w:val="00E76A75"/>
    <w:rsid w:val="00E76D47"/>
    <w:rsid w:val="00E770DF"/>
    <w:rsid w:val="00E77B84"/>
    <w:rsid w:val="00E77CCF"/>
    <w:rsid w:val="00E80894"/>
    <w:rsid w:val="00E80A7C"/>
    <w:rsid w:val="00E80EC3"/>
    <w:rsid w:val="00E80FE8"/>
    <w:rsid w:val="00E812E2"/>
    <w:rsid w:val="00E81379"/>
    <w:rsid w:val="00E81868"/>
    <w:rsid w:val="00E81B92"/>
    <w:rsid w:val="00E81FFC"/>
    <w:rsid w:val="00E82455"/>
    <w:rsid w:val="00E827C5"/>
    <w:rsid w:val="00E836CE"/>
    <w:rsid w:val="00E849A2"/>
    <w:rsid w:val="00E84C3E"/>
    <w:rsid w:val="00E84DFB"/>
    <w:rsid w:val="00E85354"/>
    <w:rsid w:val="00E8565A"/>
    <w:rsid w:val="00E8567D"/>
    <w:rsid w:val="00E856E9"/>
    <w:rsid w:val="00E85874"/>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246"/>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6DE3"/>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0DF7"/>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ACB"/>
    <w:rsid w:val="00EB4C3A"/>
    <w:rsid w:val="00EB4FD9"/>
    <w:rsid w:val="00EB596F"/>
    <w:rsid w:val="00EB5E89"/>
    <w:rsid w:val="00EB622D"/>
    <w:rsid w:val="00EB6309"/>
    <w:rsid w:val="00EB6355"/>
    <w:rsid w:val="00EB6425"/>
    <w:rsid w:val="00EB6764"/>
    <w:rsid w:val="00EB6AC4"/>
    <w:rsid w:val="00EB6B42"/>
    <w:rsid w:val="00EB6DAF"/>
    <w:rsid w:val="00EB711E"/>
    <w:rsid w:val="00EB716F"/>
    <w:rsid w:val="00EB7445"/>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671"/>
    <w:rsid w:val="00EC5FAA"/>
    <w:rsid w:val="00EC63E3"/>
    <w:rsid w:val="00EC645C"/>
    <w:rsid w:val="00EC682C"/>
    <w:rsid w:val="00EC6878"/>
    <w:rsid w:val="00EC6CA0"/>
    <w:rsid w:val="00EC6CA6"/>
    <w:rsid w:val="00EC6E03"/>
    <w:rsid w:val="00EC70C1"/>
    <w:rsid w:val="00EC78DD"/>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C3D"/>
    <w:rsid w:val="00EE6DD4"/>
    <w:rsid w:val="00EE7376"/>
    <w:rsid w:val="00EE7600"/>
    <w:rsid w:val="00EE7817"/>
    <w:rsid w:val="00EE7D38"/>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68B"/>
    <w:rsid w:val="00EF6726"/>
    <w:rsid w:val="00EF6D9A"/>
    <w:rsid w:val="00EF6DB2"/>
    <w:rsid w:val="00EF71C3"/>
    <w:rsid w:val="00F01486"/>
    <w:rsid w:val="00F01631"/>
    <w:rsid w:val="00F016A5"/>
    <w:rsid w:val="00F01826"/>
    <w:rsid w:val="00F01923"/>
    <w:rsid w:val="00F019FF"/>
    <w:rsid w:val="00F01A4E"/>
    <w:rsid w:val="00F01CB0"/>
    <w:rsid w:val="00F01D9A"/>
    <w:rsid w:val="00F0296D"/>
    <w:rsid w:val="00F034CC"/>
    <w:rsid w:val="00F041E9"/>
    <w:rsid w:val="00F0448B"/>
    <w:rsid w:val="00F0452C"/>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6DC1"/>
    <w:rsid w:val="00F17115"/>
    <w:rsid w:val="00F17AE5"/>
    <w:rsid w:val="00F17EA2"/>
    <w:rsid w:val="00F17FC7"/>
    <w:rsid w:val="00F2023C"/>
    <w:rsid w:val="00F20BB3"/>
    <w:rsid w:val="00F20E3B"/>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1F72"/>
    <w:rsid w:val="00F32A9E"/>
    <w:rsid w:val="00F32B64"/>
    <w:rsid w:val="00F32BEB"/>
    <w:rsid w:val="00F33133"/>
    <w:rsid w:val="00F33251"/>
    <w:rsid w:val="00F3411B"/>
    <w:rsid w:val="00F344FF"/>
    <w:rsid w:val="00F3485E"/>
    <w:rsid w:val="00F349AF"/>
    <w:rsid w:val="00F34B23"/>
    <w:rsid w:val="00F34D7E"/>
    <w:rsid w:val="00F34E75"/>
    <w:rsid w:val="00F34EAB"/>
    <w:rsid w:val="00F3522D"/>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5B9"/>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329"/>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0EC4"/>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907"/>
    <w:rsid w:val="00F85994"/>
    <w:rsid w:val="00F85E18"/>
    <w:rsid w:val="00F85F4C"/>
    <w:rsid w:val="00F8650F"/>
    <w:rsid w:val="00F86885"/>
    <w:rsid w:val="00F86A06"/>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042"/>
    <w:rsid w:val="00FA0337"/>
    <w:rsid w:val="00FA03C3"/>
    <w:rsid w:val="00FA0B90"/>
    <w:rsid w:val="00FA0B9F"/>
    <w:rsid w:val="00FA0F76"/>
    <w:rsid w:val="00FA1152"/>
    <w:rsid w:val="00FA1198"/>
    <w:rsid w:val="00FA18DC"/>
    <w:rsid w:val="00FA1EF9"/>
    <w:rsid w:val="00FA2093"/>
    <w:rsid w:val="00FA2698"/>
    <w:rsid w:val="00FA28C4"/>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6D5A"/>
    <w:rsid w:val="00FA731B"/>
    <w:rsid w:val="00FA75D5"/>
    <w:rsid w:val="00FB02EF"/>
    <w:rsid w:val="00FB0B8D"/>
    <w:rsid w:val="00FB12DF"/>
    <w:rsid w:val="00FB15E9"/>
    <w:rsid w:val="00FB1730"/>
    <w:rsid w:val="00FB17D6"/>
    <w:rsid w:val="00FB1B82"/>
    <w:rsid w:val="00FB22BB"/>
    <w:rsid w:val="00FB2534"/>
    <w:rsid w:val="00FB28A1"/>
    <w:rsid w:val="00FB2FFC"/>
    <w:rsid w:val="00FB363D"/>
    <w:rsid w:val="00FB3854"/>
    <w:rsid w:val="00FB412B"/>
    <w:rsid w:val="00FB4734"/>
    <w:rsid w:val="00FB4D47"/>
    <w:rsid w:val="00FB4F3A"/>
    <w:rsid w:val="00FB53DF"/>
    <w:rsid w:val="00FB5FA7"/>
    <w:rsid w:val="00FB6694"/>
    <w:rsid w:val="00FB6D37"/>
    <w:rsid w:val="00FB6E51"/>
    <w:rsid w:val="00FB712B"/>
    <w:rsid w:val="00FB7487"/>
    <w:rsid w:val="00FB7630"/>
    <w:rsid w:val="00FB763E"/>
    <w:rsid w:val="00FB7AD3"/>
    <w:rsid w:val="00FB7B43"/>
    <w:rsid w:val="00FC0922"/>
    <w:rsid w:val="00FC1081"/>
    <w:rsid w:val="00FC11A0"/>
    <w:rsid w:val="00FC1489"/>
    <w:rsid w:val="00FC14AD"/>
    <w:rsid w:val="00FC177B"/>
    <w:rsid w:val="00FC17B3"/>
    <w:rsid w:val="00FC1B69"/>
    <w:rsid w:val="00FC1CE5"/>
    <w:rsid w:val="00FC1DFF"/>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385"/>
    <w:rsid w:val="00FC745E"/>
    <w:rsid w:val="00FC7513"/>
    <w:rsid w:val="00FC7560"/>
    <w:rsid w:val="00FC77A1"/>
    <w:rsid w:val="00FC7852"/>
    <w:rsid w:val="00FC78FA"/>
    <w:rsid w:val="00FC79A5"/>
    <w:rsid w:val="00FC7A74"/>
    <w:rsid w:val="00FD023B"/>
    <w:rsid w:val="00FD03A3"/>
    <w:rsid w:val="00FD0533"/>
    <w:rsid w:val="00FD0992"/>
    <w:rsid w:val="00FD0ED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2F"/>
    <w:rsid w:val="00FE218A"/>
    <w:rsid w:val="00FE2521"/>
    <w:rsid w:val="00FE2B91"/>
    <w:rsid w:val="00FE2C81"/>
    <w:rsid w:val="00FE2DAB"/>
    <w:rsid w:val="00FE2EBD"/>
    <w:rsid w:val="00FE32E6"/>
    <w:rsid w:val="00FE3A7D"/>
    <w:rsid w:val="00FE4886"/>
    <w:rsid w:val="00FE4A3B"/>
    <w:rsid w:val="00FE4B9E"/>
    <w:rsid w:val="00FE4DCC"/>
    <w:rsid w:val="00FE50C9"/>
    <w:rsid w:val="00FE530A"/>
    <w:rsid w:val="00FE61E4"/>
    <w:rsid w:val="00FE649D"/>
    <w:rsid w:val="00FE699F"/>
    <w:rsid w:val="00FE7324"/>
    <w:rsid w:val="00FE7828"/>
    <w:rsid w:val="00FE7BC5"/>
    <w:rsid w:val="00FE7E9D"/>
    <w:rsid w:val="00FE7EFE"/>
    <w:rsid w:val="00FF03CD"/>
    <w:rsid w:val="00FF0553"/>
    <w:rsid w:val="00FF0AF1"/>
    <w:rsid w:val="00FF0B9E"/>
    <w:rsid w:val="00FF1093"/>
    <w:rsid w:val="00FF1A80"/>
    <w:rsid w:val="00FF1E30"/>
    <w:rsid w:val="00FF23FA"/>
    <w:rsid w:val="00FF276A"/>
    <w:rsid w:val="00FF27A6"/>
    <w:rsid w:val="00FF32A3"/>
    <w:rsid w:val="00FF32AD"/>
    <w:rsid w:val="00FF3884"/>
    <w:rsid w:val="00FF3A26"/>
    <w:rsid w:val="00FF3AA7"/>
    <w:rsid w:val="00FF42C3"/>
    <w:rsid w:val="00FF43E3"/>
    <w:rsid w:val="00FF43FE"/>
    <w:rsid w:val="00FF4776"/>
    <w:rsid w:val="00FF47F3"/>
    <w:rsid w:val="00FF4876"/>
    <w:rsid w:val="00FF4910"/>
    <w:rsid w:val="00FF4A15"/>
    <w:rsid w:val="00FF4B89"/>
    <w:rsid w:val="00FF5293"/>
    <w:rsid w:val="00FF52EB"/>
    <w:rsid w:val="00FF5436"/>
    <w:rsid w:val="00FF584D"/>
    <w:rsid w:val="00FF5B47"/>
    <w:rsid w:val="00FF5C42"/>
    <w:rsid w:val="00FF5CBD"/>
    <w:rsid w:val="00FF5F23"/>
    <w:rsid w:val="00FF6091"/>
    <w:rsid w:val="00FF61A3"/>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085E18"/>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946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3.jp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image" Target="media/image5.jpeg"/><Relationship Id="rId10" Type="http://schemas.openxmlformats.org/officeDocument/2006/relationships/header" Target="header1.xml"/><Relationship Id="rId19" Type="http://schemas.openxmlformats.org/officeDocument/2006/relationships/hyperlink" Target="https://www.ncbi.nlm.nih.gov/books/NBK54766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4.jp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tx>
                <c:rich>
                  <a:bodyPr/>
                  <a:lstStyle/>
                  <a:p>
                    <a:r>
                      <a:rPr lang="en-US" sz="1400" b="1">
                        <a:latin typeface="Times New Roman" panose="02020603050405020304" pitchFamily="18" charset="0"/>
                        <a:cs typeface="Times New Roman" panose="02020603050405020304" pitchFamily="18" charset="0"/>
                      </a:rPr>
                      <a:t>34,4%</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86B-4816-A4CB-5E7E65A550E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5,6%</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086E-414B-BEE7-DBD9D838A81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086E-414B-BEE7-DBD9D838A817}"/>
              </c:ext>
            </c:extLst>
          </c:dPt>
          <c:dLbls>
            <c:dLbl>
              <c:idx val="0"/>
              <c:tx>
                <c:rich>
                  <a:bodyPr/>
                  <a:lstStyle/>
                  <a:p>
                    <a:r>
                      <a:rPr lang="en-US" sz="1400" b="1">
                        <a:latin typeface="Times New Roman" panose="02020603050405020304" pitchFamily="18" charset="0"/>
                        <a:cs typeface="Times New Roman" panose="02020603050405020304" pitchFamily="18" charset="0"/>
                      </a:rPr>
                      <a:t>37,2%</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86E-414B-BEE7-DBD9D838A81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2,8%</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86E-414B-BEE7-DBD9D838A81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086E-414B-BEE7-DBD9D838A81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236</TotalTime>
  <Pages>1</Pages>
  <Words>28737</Words>
  <Characters>163806</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592</cp:revision>
  <cp:lastPrinted>2023-06-05T03:10:00Z</cp:lastPrinted>
  <dcterms:created xsi:type="dcterms:W3CDTF">2022-11-14T16:14:00Z</dcterms:created>
  <dcterms:modified xsi:type="dcterms:W3CDTF">2023-06-05T03:28:00Z</dcterms:modified>
</cp:coreProperties>
</file>